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03748BE" w14:textId="5219023F" w:rsidR="00FD7572" w:rsidRDefault="001C32A4" w:rsidP="002E3E3B">
      <w:pPr>
        <w:pStyle w:val="Vriksluettelo-korostus11"/>
        <w:spacing w:before="120"/>
        <w:ind w:left="0"/>
        <w:rPr>
          <w:b/>
          <w:sz w:val="32"/>
          <w:szCs w:val="32"/>
          <w:lang w:val="en-GB"/>
        </w:rPr>
      </w:pPr>
      <w:bookmarkStart w:id="0" w:name="_GoBack"/>
      <w:bookmarkEnd w:id="0"/>
      <w:r>
        <w:rPr>
          <w:b/>
          <w:sz w:val="32"/>
          <w:szCs w:val="32"/>
          <w:lang w:val="en-GB"/>
        </w:rPr>
        <w:t xml:space="preserve">Climate change and the Baltic Sea ecosystem: direct and indirect effects on species, communities and </w:t>
      </w:r>
      <w:r w:rsidR="00032CCD">
        <w:rPr>
          <w:b/>
          <w:sz w:val="32"/>
          <w:szCs w:val="32"/>
          <w:lang w:val="en-GB"/>
        </w:rPr>
        <w:t>ecosystem function</w:t>
      </w:r>
    </w:p>
    <w:p w14:paraId="2DEFE0F1" w14:textId="47143FDB" w:rsidR="00734B32" w:rsidRDefault="00734B32" w:rsidP="002E3E3B">
      <w:pPr>
        <w:pStyle w:val="Vriksluettelo-korostus11"/>
        <w:spacing w:before="120"/>
        <w:ind w:left="0"/>
        <w:rPr>
          <w:b/>
          <w:sz w:val="22"/>
          <w:szCs w:val="22"/>
          <w:lang w:val="en-GB"/>
        </w:rPr>
      </w:pPr>
      <w:r>
        <w:rPr>
          <w:b/>
          <w:sz w:val="22"/>
          <w:szCs w:val="22"/>
          <w:lang w:val="en-GB"/>
        </w:rPr>
        <w:t>Markku Viitasalo</w:t>
      </w:r>
      <w:r w:rsidR="00480AF9">
        <w:rPr>
          <w:b/>
          <w:sz w:val="22"/>
          <w:szCs w:val="22"/>
          <w:lang w:val="en-GB"/>
        </w:rPr>
        <w:t xml:space="preserve"> 14.12.2020</w:t>
      </w:r>
    </w:p>
    <w:p w14:paraId="410F3120" w14:textId="7EDC7981" w:rsidR="00416576" w:rsidRDefault="00416576" w:rsidP="002E3E3B">
      <w:pPr>
        <w:pStyle w:val="Vriksluettelo-korostus11"/>
        <w:spacing w:before="120"/>
        <w:ind w:left="0"/>
        <w:rPr>
          <w:b/>
          <w:sz w:val="22"/>
          <w:szCs w:val="22"/>
          <w:lang w:val="en-GB"/>
        </w:rPr>
      </w:pPr>
    </w:p>
    <w:p w14:paraId="6B2E44BE" w14:textId="5D478E25" w:rsidR="00416576" w:rsidRPr="002B56BD" w:rsidRDefault="00416576" w:rsidP="002E3E3B">
      <w:pPr>
        <w:pStyle w:val="Vriksluettelo-korostus11"/>
        <w:spacing w:before="120"/>
        <w:ind w:left="0"/>
        <w:rPr>
          <w:b/>
          <w:sz w:val="28"/>
          <w:szCs w:val="28"/>
          <w:lang w:val="en-GB"/>
        </w:rPr>
      </w:pPr>
      <w:r w:rsidRPr="002B56BD">
        <w:rPr>
          <w:b/>
          <w:sz w:val="28"/>
          <w:szCs w:val="28"/>
          <w:lang w:val="en-GB"/>
        </w:rPr>
        <w:t>Abstract</w:t>
      </w:r>
    </w:p>
    <w:p w14:paraId="3DBE557F" w14:textId="77777777" w:rsidR="004147A7" w:rsidRDefault="004147A7" w:rsidP="004147A7">
      <w:pPr>
        <w:autoSpaceDE w:val="0"/>
        <w:autoSpaceDN w:val="0"/>
        <w:adjustRightInd w:val="0"/>
        <w:spacing w:line="300" w:lineRule="exact"/>
        <w:rPr>
          <w:sz w:val="22"/>
          <w:szCs w:val="22"/>
          <w:lang w:eastAsia="fi-FI"/>
        </w:rPr>
      </w:pPr>
    </w:p>
    <w:p w14:paraId="4217AE62" w14:textId="2FE8A465" w:rsidR="004147A7" w:rsidRDefault="004147A7" w:rsidP="004147A7">
      <w:pPr>
        <w:autoSpaceDE w:val="0"/>
        <w:autoSpaceDN w:val="0"/>
        <w:adjustRightInd w:val="0"/>
        <w:spacing w:line="300" w:lineRule="exact"/>
        <w:rPr>
          <w:sz w:val="22"/>
          <w:szCs w:val="22"/>
        </w:rPr>
      </w:pPr>
      <w:r>
        <w:rPr>
          <w:sz w:val="22"/>
          <w:szCs w:val="22"/>
          <w:lang w:eastAsia="fi-FI"/>
        </w:rPr>
        <w:t>Climate change has multiple effects on Baltic sea species, communities and ecosystem functioning, through its effects on oceanographic, biogeochemical parameters of the sea, and associated indirect effects on species interactions, trophic dynamics and ecosystem function.</w:t>
      </w:r>
      <w:r>
        <w:rPr>
          <w:sz w:val="22"/>
          <w:szCs w:val="22"/>
          <w:lang w:eastAsia="fi-FI"/>
        </w:rPr>
        <w:t xml:space="preserve"> </w:t>
      </w:r>
      <w:r>
        <w:rPr>
          <w:sz w:val="22"/>
          <w:szCs w:val="22"/>
        </w:rPr>
        <w:t xml:space="preserve">Below these effects are reviewed, mainly in the light of literature published after year 2010. </w:t>
      </w:r>
      <w:r w:rsidR="00816B65">
        <w:rPr>
          <w:sz w:val="22"/>
          <w:szCs w:val="22"/>
        </w:rPr>
        <w:t>Evidence on effects of climate are compiled from field studies, experimental work, and modelling studies.</w:t>
      </w:r>
    </w:p>
    <w:p w14:paraId="180C5418" w14:textId="77777777" w:rsidR="000A6B97" w:rsidRDefault="000A6B97" w:rsidP="000A6B97">
      <w:pPr>
        <w:autoSpaceDE w:val="0"/>
        <w:autoSpaceDN w:val="0"/>
        <w:adjustRightInd w:val="0"/>
        <w:spacing w:line="300" w:lineRule="exact"/>
        <w:rPr>
          <w:sz w:val="22"/>
          <w:szCs w:val="22"/>
        </w:rPr>
      </w:pPr>
    </w:p>
    <w:p w14:paraId="2210C3D6" w14:textId="77777777" w:rsidR="000A6B97" w:rsidRDefault="000A6B97" w:rsidP="000A6B97">
      <w:pPr>
        <w:autoSpaceDE w:val="0"/>
        <w:autoSpaceDN w:val="0"/>
        <w:adjustRightInd w:val="0"/>
        <w:spacing w:line="300" w:lineRule="exact"/>
        <w:rPr>
          <w:sz w:val="22"/>
          <w:szCs w:val="22"/>
          <w:lang w:eastAsia="fi-FI"/>
        </w:rPr>
      </w:pPr>
      <w:r w:rsidRPr="0019121F">
        <w:rPr>
          <w:sz w:val="22"/>
          <w:szCs w:val="22"/>
          <w:lang w:eastAsia="fi-FI"/>
        </w:rPr>
        <w:t xml:space="preserve">The responses vary from species group to another, and within groups, even between sibling species. Such differences, as well as many feedbacks and altered trophic pathways, make projections very difficult. Some common patterns arise from the wealth of recent studies, however. </w:t>
      </w:r>
    </w:p>
    <w:p w14:paraId="3BF61F2C" w14:textId="77777777" w:rsidR="000A6B97" w:rsidRDefault="000A6B97" w:rsidP="000A6B97">
      <w:pPr>
        <w:autoSpaceDE w:val="0"/>
        <w:autoSpaceDN w:val="0"/>
        <w:adjustRightInd w:val="0"/>
        <w:spacing w:line="300" w:lineRule="exact"/>
        <w:rPr>
          <w:sz w:val="22"/>
          <w:szCs w:val="22"/>
          <w:lang w:eastAsia="fi-FI"/>
        </w:rPr>
      </w:pPr>
    </w:p>
    <w:p w14:paraId="46D1365B" w14:textId="27C9CF89" w:rsidR="000A6B97" w:rsidRPr="0019121F" w:rsidRDefault="000A6B97" w:rsidP="000A6B97">
      <w:pPr>
        <w:autoSpaceDE w:val="0"/>
        <w:autoSpaceDN w:val="0"/>
        <w:adjustRightInd w:val="0"/>
        <w:spacing w:line="300" w:lineRule="exact"/>
        <w:rPr>
          <w:sz w:val="22"/>
          <w:szCs w:val="22"/>
          <w:lang w:eastAsia="fi-FI"/>
        </w:rPr>
      </w:pPr>
      <w:r w:rsidRPr="0019121F">
        <w:rPr>
          <w:sz w:val="22"/>
          <w:szCs w:val="22"/>
          <w:lang w:eastAsia="fi-FI"/>
        </w:rPr>
        <w:t xml:space="preserve">It is probable that the combined effects of increased nutrient loads, increased stratification and increased internal loading will improve the conditions for cyanobacterial blooms in the central basins, as well as the Gulf of Finland. In the northernmost areas the increasing allochtonous DOM may complicate the picture by increasing heterotrophy and by decreasing food web efficiency. This effect may however be counteracted by the intensification of the </w:t>
      </w:r>
      <w:r w:rsidR="000F037B">
        <w:rPr>
          <w:sz w:val="22"/>
          <w:szCs w:val="22"/>
          <w:lang w:eastAsia="fi-FI"/>
        </w:rPr>
        <w:t>bacteria-</w:t>
      </w:r>
      <w:r>
        <w:rPr>
          <w:sz w:val="22"/>
          <w:szCs w:val="22"/>
          <w:lang w:eastAsia="fi-FI"/>
        </w:rPr>
        <w:t xml:space="preserve">flagellate-microzooplankton-mesozooplankton link, </w:t>
      </w:r>
      <w:r w:rsidRPr="0019121F">
        <w:rPr>
          <w:sz w:val="22"/>
          <w:szCs w:val="22"/>
          <w:lang w:eastAsia="fi-FI"/>
        </w:rPr>
        <w:t xml:space="preserve">which may change the system from a bottom-up controlled one to </w:t>
      </w:r>
      <w:r>
        <w:rPr>
          <w:sz w:val="22"/>
          <w:szCs w:val="22"/>
          <w:lang w:eastAsia="fi-FI"/>
        </w:rPr>
        <w:t xml:space="preserve">a </w:t>
      </w:r>
      <w:r w:rsidRPr="0019121F">
        <w:rPr>
          <w:sz w:val="22"/>
          <w:szCs w:val="22"/>
          <w:lang w:eastAsia="fi-FI"/>
        </w:rPr>
        <w:t>top-down controlled one.</w:t>
      </w:r>
    </w:p>
    <w:p w14:paraId="631F23E3" w14:textId="77777777" w:rsidR="000A6B97" w:rsidRPr="0019121F" w:rsidRDefault="000A6B97" w:rsidP="000A6B97">
      <w:pPr>
        <w:autoSpaceDE w:val="0"/>
        <w:autoSpaceDN w:val="0"/>
        <w:adjustRightInd w:val="0"/>
        <w:spacing w:line="300" w:lineRule="exact"/>
        <w:rPr>
          <w:sz w:val="22"/>
          <w:szCs w:val="22"/>
          <w:lang w:eastAsia="fi-FI"/>
        </w:rPr>
      </w:pPr>
    </w:p>
    <w:p w14:paraId="3CB0ABB5" w14:textId="0489FB80" w:rsidR="000A6B97" w:rsidRPr="0019121F" w:rsidRDefault="000A6B97" w:rsidP="000A6B97">
      <w:pPr>
        <w:autoSpaceDE w:val="0"/>
        <w:autoSpaceDN w:val="0"/>
        <w:adjustRightInd w:val="0"/>
        <w:spacing w:line="300" w:lineRule="exact"/>
        <w:rPr>
          <w:sz w:val="22"/>
          <w:szCs w:val="22"/>
          <w:lang w:eastAsia="fi-FI"/>
        </w:rPr>
      </w:pPr>
      <w:r w:rsidRPr="0019121F">
        <w:rPr>
          <w:sz w:val="22"/>
          <w:szCs w:val="22"/>
          <w:lang w:eastAsia="fi-FI"/>
        </w:rPr>
        <w:t xml:space="preserve">As for the deep benthic communities, increase of nutrients may first promote more sedimentation of organic matter and higher zoobenthos biomasses, but eventually, increasing stratification will weaken </w:t>
      </w:r>
      <w:r w:rsidRPr="0019121F">
        <w:rPr>
          <w:sz w:val="22"/>
          <w:szCs w:val="22"/>
        </w:rPr>
        <w:t xml:space="preserve">benthic-pelagic coupling, resulting in a decreasing benthic biomass. </w:t>
      </w:r>
      <w:r w:rsidRPr="0019121F">
        <w:rPr>
          <w:sz w:val="22"/>
          <w:szCs w:val="22"/>
          <w:lang w:eastAsia="fi-FI"/>
        </w:rPr>
        <w:t xml:space="preserve">In the photic benthic systems, in turn, nutrient increase probably enhances eutrophication, and, as salinity decline suppresses marine species and temperature increase indirectly favours overgrowth of macroalgae by filamentous algae in summer, major changes in communities can be expected. </w:t>
      </w:r>
    </w:p>
    <w:p w14:paraId="60B81C56" w14:textId="77777777" w:rsidR="000A6B97" w:rsidRPr="0019121F" w:rsidRDefault="000A6B97" w:rsidP="000A6B97">
      <w:pPr>
        <w:autoSpaceDE w:val="0"/>
        <w:autoSpaceDN w:val="0"/>
        <w:adjustRightInd w:val="0"/>
        <w:spacing w:line="300" w:lineRule="exact"/>
        <w:rPr>
          <w:sz w:val="22"/>
          <w:szCs w:val="22"/>
          <w:lang w:eastAsia="fi-FI"/>
        </w:rPr>
      </w:pPr>
      <w:r w:rsidRPr="0019121F">
        <w:rPr>
          <w:sz w:val="22"/>
          <w:szCs w:val="22"/>
          <w:lang w:eastAsia="fi-FI"/>
        </w:rPr>
        <w:t xml:space="preserve"> </w:t>
      </w:r>
    </w:p>
    <w:p w14:paraId="2CBA1A7F" w14:textId="77777777" w:rsidR="00551A9A" w:rsidRPr="00E34839" w:rsidRDefault="00551A9A" w:rsidP="00551A9A">
      <w:pPr>
        <w:autoSpaceDE w:val="0"/>
        <w:autoSpaceDN w:val="0"/>
        <w:adjustRightInd w:val="0"/>
        <w:spacing w:line="300" w:lineRule="exact"/>
        <w:rPr>
          <w:sz w:val="22"/>
          <w:szCs w:val="22"/>
        </w:rPr>
      </w:pPr>
      <w:r w:rsidRPr="0019121F">
        <w:rPr>
          <w:sz w:val="22"/>
          <w:szCs w:val="22"/>
          <w:lang w:eastAsia="fi-FI"/>
        </w:rPr>
        <w:t xml:space="preserve">Several modelling studies have </w:t>
      </w:r>
      <w:r>
        <w:rPr>
          <w:sz w:val="22"/>
          <w:szCs w:val="22"/>
          <w:lang w:eastAsia="fi-FI"/>
        </w:rPr>
        <w:t xml:space="preserve">however </w:t>
      </w:r>
      <w:r w:rsidRPr="0019121F">
        <w:rPr>
          <w:sz w:val="22"/>
          <w:szCs w:val="22"/>
          <w:lang w:eastAsia="fi-FI"/>
        </w:rPr>
        <w:t xml:space="preserve">concluded that </w:t>
      </w:r>
      <w:r w:rsidRPr="0019121F">
        <w:rPr>
          <w:sz w:val="22"/>
          <w:szCs w:val="22"/>
        </w:rPr>
        <w:t>nutrient reductions according to HELCOM BSAP will be a stronger driver for ecosystem functions in the Baltic Sea than climate change</w:t>
      </w:r>
      <w:r>
        <w:rPr>
          <w:sz w:val="22"/>
          <w:szCs w:val="22"/>
        </w:rPr>
        <w:t>. Such studies highlight the importance of studying the Baltic Sea as a socio-ecological system</w:t>
      </w:r>
    </w:p>
    <w:p w14:paraId="15DA44E8" w14:textId="77777777" w:rsidR="00551A9A" w:rsidRDefault="00551A9A" w:rsidP="000A6B97">
      <w:pPr>
        <w:autoSpaceDE w:val="0"/>
        <w:autoSpaceDN w:val="0"/>
        <w:adjustRightInd w:val="0"/>
        <w:spacing w:line="300" w:lineRule="exact"/>
        <w:rPr>
          <w:sz w:val="22"/>
          <w:szCs w:val="22"/>
        </w:rPr>
      </w:pPr>
    </w:p>
    <w:p w14:paraId="1F6DAC6D" w14:textId="53BEA21E" w:rsidR="00551A9A" w:rsidRDefault="00551A9A" w:rsidP="00551A9A">
      <w:pPr>
        <w:autoSpaceDE w:val="0"/>
        <w:autoSpaceDN w:val="0"/>
        <w:adjustRightInd w:val="0"/>
        <w:spacing w:line="300" w:lineRule="exact"/>
        <w:rPr>
          <w:b/>
          <w:sz w:val="28"/>
          <w:szCs w:val="28"/>
        </w:rPr>
      </w:pPr>
      <w:r>
        <w:rPr>
          <w:sz w:val="22"/>
          <w:szCs w:val="22"/>
        </w:rPr>
        <w:t>K</w:t>
      </w:r>
      <w:r w:rsidR="000A6B97">
        <w:rPr>
          <w:sz w:val="22"/>
          <w:szCs w:val="22"/>
        </w:rPr>
        <w:t xml:space="preserve">nowledge gaps </w:t>
      </w:r>
      <w:r>
        <w:rPr>
          <w:sz w:val="22"/>
          <w:szCs w:val="22"/>
        </w:rPr>
        <w:t xml:space="preserve">include </w:t>
      </w:r>
      <w:r w:rsidR="000A6B97">
        <w:rPr>
          <w:sz w:val="22"/>
          <w:szCs w:val="22"/>
        </w:rPr>
        <w:t xml:space="preserve">uncertainties in projecting the future salinity level as well as stratification under different climate forcings. This weakens our ability to project </w:t>
      </w:r>
      <w:r w:rsidR="000A6B97">
        <w:rPr>
          <w:sz w:val="22"/>
          <w:szCs w:val="22"/>
        </w:rPr>
        <w:t xml:space="preserve">how </w:t>
      </w:r>
      <w:r w:rsidR="000A6B97">
        <w:rPr>
          <w:sz w:val="22"/>
          <w:szCs w:val="22"/>
        </w:rPr>
        <w:t>pelagic productivity</w:t>
      </w:r>
      <w:r w:rsidR="000A6B97">
        <w:rPr>
          <w:sz w:val="22"/>
          <w:szCs w:val="22"/>
        </w:rPr>
        <w:t xml:space="preserve">, </w:t>
      </w:r>
      <w:r w:rsidR="000A6B97">
        <w:rPr>
          <w:sz w:val="22"/>
          <w:szCs w:val="22"/>
        </w:rPr>
        <w:t xml:space="preserve">fish populations </w:t>
      </w:r>
      <w:r w:rsidR="000A6B97">
        <w:rPr>
          <w:sz w:val="22"/>
          <w:szCs w:val="22"/>
        </w:rPr>
        <w:t xml:space="preserve">or </w:t>
      </w:r>
      <w:r w:rsidR="000A6B97">
        <w:rPr>
          <w:sz w:val="22"/>
          <w:szCs w:val="22"/>
        </w:rPr>
        <w:t xml:space="preserve">macroalgal communities </w:t>
      </w:r>
      <w:r w:rsidR="000A6B97">
        <w:rPr>
          <w:sz w:val="22"/>
          <w:szCs w:val="22"/>
        </w:rPr>
        <w:t>will change in the future</w:t>
      </w:r>
      <w:r w:rsidR="000A6B97">
        <w:rPr>
          <w:sz w:val="22"/>
          <w:szCs w:val="22"/>
        </w:rPr>
        <w:t>.</w:t>
      </w:r>
      <w:r w:rsidR="000A6B97">
        <w:rPr>
          <w:sz w:val="22"/>
          <w:szCs w:val="22"/>
        </w:rPr>
        <w:t xml:space="preserve"> </w:t>
      </w:r>
      <w:r>
        <w:rPr>
          <w:sz w:val="22"/>
          <w:szCs w:val="22"/>
        </w:rPr>
        <w:t>E</w:t>
      </w:r>
      <w:r w:rsidR="000A6B97">
        <w:rPr>
          <w:sz w:val="22"/>
          <w:szCs w:val="22"/>
        </w:rPr>
        <w:t xml:space="preserve">xperimental work </w:t>
      </w:r>
      <w:r w:rsidR="000A6B97">
        <w:rPr>
          <w:sz w:val="22"/>
          <w:szCs w:val="22"/>
        </w:rPr>
        <w:t xml:space="preserve">could also </w:t>
      </w:r>
      <w:r w:rsidR="000A6B97">
        <w:rPr>
          <w:sz w:val="22"/>
          <w:szCs w:val="22"/>
        </w:rPr>
        <w:t xml:space="preserve">be </w:t>
      </w:r>
      <w:r>
        <w:rPr>
          <w:sz w:val="22"/>
          <w:szCs w:val="22"/>
        </w:rPr>
        <w:t xml:space="preserve">better </w:t>
      </w:r>
      <w:r w:rsidR="000A6B97">
        <w:rPr>
          <w:sz w:val="22"/>
          <w:szCs w:val="22"/>
        </w:rPr>
        <w:t>integrated into studies of food web dynamics, to get a more comprehensive view of the responses of the pelagic and benthic systems to climate change, from bacteria to fish.</w:t>
      </w:r>
      <w:r w:rsidR="000A6B97">
        <w:rPr>
          <w:sz w:val="22"/>
          <w:szCs w:val="22"/>
        </w:rPr>
        <w:t xml:space="preserve"> </w:t>
      </w:r>
      <w:r>
        <w:rPr>
          <w:sz w:val="22"/>
          <w:szCs w:val="22"/>
        </w:rPr>
        <w:t>F</w:t>
      </w:r>
      <w:r w:rsidR="000A6B97">
        <w:rPr>
          <w:sz w:val="22"/>
          <w:szCs w:val="22"/>
        </w:rPr>
        <w:t xml:space="preserve">ew studies have investigated the shallow water ecosystems holistically, including macroalgae, filamentous algae, and their grazers and fish at the same time. </w:t>
      </w:r>
      <w:r>
        <w:rPr>
          <w:sz w:val="22"/>
          <w:szCs w:val="22"/>
        </w:rPr>
        <w:t xml:space="preserve">There are </w:t>
      </w:r>
      <w:r w:rsidR="000A6B97">
        <w:rPr>
          <w:sz w:val="22"/>
          <w:szCs w:val="22"/>
        </w:rPr>
        <w:t xml:space="preserve">complex </w:t>
      </w:r>
      <w:r>
        <w:rPr>
          <w:sz w:val="22"/>
          <w:szCs w:val="22"/>
        </w:rPr>
        <w:t xml:space="preserve">climate-induced </w:t>
      </w:r>
      <w:r w:rsidR="000A6B97">
        <w:rPr>
          <w:sz w:val="22"/>
          <w:szCs w:val="22"/>
        </w:rPr>
        <w:t>interactions and multiple feedbacks between algae, grazers and their predators</w:t>
      </w:r>
      <w:r>
        <w:rPr>
          <w:sz w:val="22"/>
          <w:szCs w:val="22"/>
        </w:rPr>
        <w:t>, that are not well known</w:t>
      </w:r>
      <w:r w:rsidR="000A6B97">
        <w:rPr>
          <w:sz w:val="22"/>
          <w:szCs w:val="22"/>
        </w:rPr>
        <w:t xml:space="preserve">. </w:t>
      </w:r>
      <w:r>
        <w:rPr>
          <w:sz w:val="22"/>
          <w:szCs w:val="22"/>
        </w:rPr>
        <w:t>F</w:t>
      </w:r>
      <w:r w:rsidR="000A6B97">
        <w:rPr>
          <w:sz w:val="22"/>
          <w:szCs w:val="22"/>
        </w:rPr>
        <w:t>inally, both 2D s</w:t>
      </w:r>
      <w:r w:rsidR="000A6B97">
        <w:rPr>
          <w:sz w:val="22"/>
          <w:szCs w:val="22"/>
        </w:rPr>
        <w:t xml:space="preserve">pecies distribution models </w:t>
      </w:r>
      <w:r w:rsidR="000A6B97">
        <w:rPr>
          <w:sz w:val="22"/>
          <w:szCs w:val="22"/>
        </w:rPr>
        <w:t xml:space="preserve">and 3D ecosystem models </w:t>
      </w:r>
      <w:r w:rsidR="000A6B97">
        <w:rPr>
          <w:sz w:val="22"/>
          <w:szCs w:val="22"/>
        </w:rPr>
        <w:t xml:space="preserve">could benefit from </w:t>
      </w:r>
      <w:r w:rsidR="000A6B97">
        <w:rPr>
          <w:sz w:val="22"/>
          <w:szCs w:val="22"/>
        </w:rPr>
        <w:t>better integration of approaches</w:t>
      </w:r>
      <w:r w:rsidR="000A6B97">
        <w:rPr>
          <w:sz w:val="22"/>
          <w:szCs w:val="22"/>
        </w:rPr>
        <w:t>.</w:t>
      </w:r>
    </w:p>
    <w:p w14:paraId="455623D9" w14:textId="77777777" w:rsidR="00734B32" w:rsidRPr="004147A7" w:rsidRDefault="00734B32" w:rsidP="002E3E3B">
      <w:pPr>
        <w:pStyle w:val="Vriksluettelo-korostus11"/>
        <w:spacing w:before="120"/>
        <w:ind w:left="0"/>
        <w:rPr>
          <w:sz w:val="22"/>
          <w:szCs w:val="22"/>
        </w:rPr>
      </w:pPr>
    </w:p>
    <w:p w14:paraId="2213DC66" w14:textId="77777777" w:rsidR="00516CF7" w:rsidRDefault="00516CF7">
      <w:pPr>
        <w:rPr>
          <w:b/>
          <w:sz w:val="28"/>
          <w:szCs w:val="28"/>
        </w:rPr>
      </w:pPr>
      <w:r>
        <w:rPr>
          <w:b/>
          <w:sz w:val="28"/>
          <w:szCs w:val="28"/>
        </w:rPr>
        <w:br w:type="page"/>
      </w:r>
    </w:p>
    <w:p w14:paraId="77BC8898" w14:textId="33B3D4D4" w:rsidR="006E56A7" w:rsidRDefault="006E56A7" w:rsidP="00352E56">
      <w:pPr>
        <w:autoSpaceDE w:val="0"/>
        <w:autoSpaceDN w:val="0"/>
        <w:adjustRightInd w:val="0"/>
        <w:spacing w:line="300" w:lineRule="exact"/>
        <w:rPr>
          <w:b/>
          <w:sz w:val="28"/>
          <w:szCs w:val="28"/>
        </w:rPr>
      </w:pPr>
      <w:r>
        <w:rPr>
          <w:b/>
          <w:sz w:val="28"/>
          <w:szCs w:val="28"/>
        </w:rPr>
        <w:lastRenderedPageBreak/>
        <w:t>Introduction</w:t>
      </w:r>
    </w:p>
    <w:p w14:paraId="7300C960" w14:textId="5DE0AF26" w:rsidR="006E56A7" w:rsidRDefault="006E56A7" w:rsidP="00352E56">
      <w:pPr>
        <w:autoSpaceDE w:val="0"/>
        <w:autoSpaceDN w:val="0"/>
        <w:adjustRightInd w:val="0"/>
        <w:spacing w:line="300" w:lineRule="exact"/>
        <w:rPr>
          <w:b/>
          <w:sz w:val="28"/>
          <w:szCs w:val="28"/>
        </w:rPr>
      </w:pPr>
    </w:p>
    <w:p w14:paraId="5A654300" w14:textId="2CFECB28" w:rsidR="006E56A7" w:rsidRDefault="004147A7" w:rsidP="006E56A7">
      <w:pPr>
        <w:autoSpaceDE w:val="0"/>
        <w:autoSpaceDN w:val="0"/>
        <w:adjustRightInd w:val="0"/>
        <w:spacing w:line="300" w:lineRule="exact"/>
        <w:rPr>
          <w:sz w:val="22"/>
          <w:szCs w:val="22"/>
        </w:rPr>
      </w:pPr>
      <w:r>
        <w:rPr>
          <w:sz w:val="22"/>
          <w:szCs w:val="22"/>
          <w:lang w:eastAsia="fi-FI"/>
        </w:rPr>
        <w:t>Climate change has multiple effects on Baltic sea species, communities and ecosystem functioning, through its effects on oceanographic, biogeochemical parameters of the sea, and associated indirect effects on species interactions, trophic dynamics and ecosystem function.</w:t>
      </w:r>
    </w:p>
    <w:p w14:paraId="79C82B11" w14:textId="77777777" w:rsidR="006E56A7" w:rsidRPr="00F67D4D" w:rsidRDefault="006E56A7" w:rsidP="006E56A7">
      <w:pPr>
        <w:autoSpaceDE w:val="0"/>
        <w:autoSpaceDN w:val="0"/>
        <w:adjustRightInd w:val="0"/>
        <w:spacing w:line="300" w:lineRule="exact"/>
        <w:rPr>
          <w:sz w:val="22"/>
          <w:szCs w:val="22"/>
          <w:lang w:eastAsia="fi-FI"/>
        </w:rPr>
      </w:pPr>
    </w:p>
    <w:p w14:paraId="0FAC271D" w14:textId="32AD6B0E" w:rsidR="006E56A7" w:rsidRDefault="004147A7" w:rsidP="00352E56">
      <w:pPr>
        <w:autoSpaceDE w:val="0"/>
        <w:autoSpaceDN w:val="0"/>
        <w:adjustRightInd w:val="0"/>
        <w:spacing w:line="300" w:lineRule="exact"/>
        <w:rPr>
          <w:b/>
          <w:sz w:val="28"/>
          <w:szCs w:val="28"/>
        </w:rPr>
      </w:pPr>
      <w:r>
        <w:rPr>
          <w:sz w:val="22"/>
          <w:szCs w:val="22"/>
        </w:rPr>
        <w:t xml:space="preserve">These effects have been reviewed by two earlier studies, </w:t>
      </w:r>
      <w:r w:rsidR="00374A88">
        <w:rPr>
          <w:sz w:val="22"/>
          <w:szCs w:val="22"/>
        </w:rPr>
        <w:t>p</w:t>
      </w:r>
      <w:r>
        <w:rPr>
          <w:sz w:val="22"/>
          <w:szCs w:val="22"/>
        </w:rPr>
        <w:t xml:space="preserve">ublished in BACC and BACC II. Since then, a wealth of field, experimental and modelling studies have shed more light to the complex interactions between climate and the Baltic Sea ecosystem. Below these effects are again reviewed, mainly based on literature published after year 2010. </w:t>
      </w:r>
      <w:r w:rsidR="00106284">
        <w:rPr>
          <w:sz w:val="22"/>
          <w:szCs w:val="22"/>
        </w:rPr>
        <w:t xml:space="preserve">Evidence is compiled from responses to documented responses of species and communities to climate-induced changes in temperature, salinity, ocean acidification as well as other biogeochemical parameters. Second, </w:t>
      </w:r>
      <w:proofErr w:type="gramStart"/>
      <w:r w:rsidR="00106284">
        <w:rPr>
          <w:sz w:val="22"/>
          <w:szCs w:val="22"/>
        </w:rPr>
        <w:t>a large number of</w:t>
      </w:r>
      <w:proofErr w:type="gramEnd"/>
      <w:r w:rsidR="00106284">
        <w:rPr>
          <w:sz w:val="22"/>
          <w:szCs w:val="22"/>
        </w:rPr>
        <w:t xml:space="preserve"> experimental </w:t>
      </w:r>
      <w:r w:rsidR="000F037B">
        <w:rPr>
          <w:sz w:val="22"/>
          <w:szCs w:val="22"/>
        </w:rPr>
        <w:t>studies</w:t>
      </w:r>
      <w:r w:rsidR="0070575A">
        <w:rPr>
          <w:sz w:val="22"/>
          <w:szCs w:val="22"/>
        </w:rPr>
        <w:t>,</w:t>
      </w:r>
      <w:r w:rsidR="00106284">
        <w:rPr>
          <w:sz w:val="22"/>
          <w:szCs w:val="22"/>
        </w:rPr>
        <w:t xml:space="preserve"> </w:t>
      </w:r>
      <w:r w:rsidR="000F037B">
        <w:rPr>
          <w:sz w:val="22"/>
          <w:szCs w:val="22"/>
        </w:rPr>
        <w:t xml:space="preserve">investigating </w:t>
      </w:r>
      <w:r w:rsidR="00106284">
        <w:rPr>
          <w:sz w:val="22"/>
          <w:szCs w:val="22"/>
        </w:rPr>
        <w:t xml:space="preserve">the same parameters </w:t>
      </w:r>
      <w:r w:rsidR="000F037B">
        <w:rPr>
          <w:sz w:val="22"/>
          <w:szCs w:val="22"/>
        </w:rPr>
        <w:t xml:space="preserve">are </w:t>
      </w:r>
      <w:r w:rsidR="00106284">
        <w:rPr>
          <w:sz w:val="22"/>
          <w:szCs w:val="22"/>
        </w:rPr>
        <w:t xml:space="preserve">reviewed. Furthermore, the complex food web effects </w:t>
      </w:r>
      <w:r w:rsidR="000A6B97">
        <w:rPr>
          <w:sz w:val="22"/>
          <w:szCs w:val="22"/>
        </w:rPr>
        <w:t xml:space="preserve">of climate change </w:t>
      </w:r>
      <w:r w:rsidR="00106284">
        <w:rPr>
          <w:sz w:val="22"/>
          <w:szCs w:val="22"/>
        </w:rPr>
        <w:t xml:space="preserve">are scrutinized based on studies where multiple species or trophic levels </w:t>
      </w:r>
      <w:r w:rsidR="000A6B97">
        <w:rPr>
          <w:sz w:val="22"/>
          <w:szCs w:val="22"/>
        </w:rPr>
        <w:t xml:space="preserve">have been studies. Finally, </w:t>
      </w:r>
      <w:proofErr w:type="gramStart"/>
      <w:r w:rsidR="000A6B97">
        <w:rPr>
          <w:sz w:val="22"/>
          <w:szCs w:val="22"/>
        </w:rPr>
        <w:t>a number of</w:t>
      </w:r>
      <w:proofErr w:type="gramEnd"/>
      <w:r w:rsidR="000A6B97">
        <w:rPr>
          <w:sz w:val="22"/>
          <w:szCs w:val="22"/>
        </w:rPr>
        <w:t xml:space="preserve"> modellin</w:t>
      </w:r>
      <w:r w:rsidR="00374A88">
        <w:rPr>
          <w:sz w:val="22"/>
          <w:szCs w:val="22"/>
        </w:rPr>
        <w:t>g</w:t>
      </w:r>
      <w:r w:rsidR="000A6B97">
        <w:rPr>
          <w:sz w:val="22"/>
          <w:szCs w:val="22"/>
        </w:rPr>
        <w:t xml:space="preserve"> studies </w:t>
      </w:r>
      <w:r w:rsidR="000F037B">
        <w:rPr>
          <w:sz w:val="22"/>
          <w:szCs w:val="22"/>
        </w:rPr>
        <w:t xml:space="preserve">are </w:t>
      </w:r>
      <w:r w:rsidR="000A6B97">
        <w:rPr>
          <w:sz w:val="22"/>
          <w:szCs w:val="22"/>
        </w:rPr>
        <w:t xml:space="preserve">reviewed. </w:t>
      </w:r>
      <w:r w:rsidR="00106284">
        <w:rPr>
          <w:sz w:val="22"/>
          <w:szCs w:val="22"/>
        </w:rPr>
        <w:t xml:space="preserve"> </w:t>
      </w:r>
    </w:p>
    <w:p w14:paraId="719F2173" w14:textId="11B0AB9D" w:rsidR="006E56A7" w:rsidRDefault="006E56A7" w:rsidP="00352E56">
      <w:pPr>
        <w:autoSpaceDE w:val="0"/>
        <w:autoSpaceDN w:val="0"/>
        <w:adjustRightInd w:val="0"/>
        <w:spacing w:line="300" w:lineRule="exact"/>
        <w:rPr>
          <w:b/>
          <w:sz w:val="28"/>
          <w:szCs w:val="28"/>
        </w:rPr>
      </w:pPr>
    </w:p>
    <w:p w14:paraId="41B46A4C" w14:textId="77777777" w:rsidR="00551A9A" w:rsidRDefault="00551A9A" w:rsidP="00352E56">
      <w:pPr>
        <w:autoSpaceDE w:val="0"/>
        <w:autoSpaceDN w:val="0"/>
        <w:adjustRightInd w:val="0"/>
        <w:spacing w:line="300" w:lineRule="exact"/>
        <w:rPr>
          <w:b/>
          <w:sz w:val="28"/>
          <w:szCs w:val="28"/>
        </w:rPr>
      </w:pPr>
    </w:p>
    <w:p w14:paraId="5F9284E7" w14:textId="16D13591" w:rsidR="00B23FB1" w:rsidRPr="00734B32" w:rsidRDefault="00032CCD" w:rsidP="00352E56">
      <w:pPr>
        <w:autoSpaceDE w:val="0"/>
        <w:autoSpaceDN w:val="0"/>
        <w:adjustRightInd w:val="0"/>
        <w:spacing w:line="300" w:lineRule="exact"/>
        <w:rPr>
          <w:b/>
          <w:sz w:val="28"/>
          <w:szCs w:val="28"/>
        </w:rPr>
      </w:pPr>
      <w:r>
        <w:rPr>
          <w:b/>
          <w:sz w:val="28"/>
          <w:szCs w:val="28"/>
        </w:rPr>
        <w:t>Effects on species and communities</w:t>
      </w:r>
    </w:p>
    <w:p w14:paraId="130174E7" w14:textId="77777777" w:rsidR="00016305" w:rsidRPr="00F67D4D" w:rsidRDefault="00016305" w:rsidP="00352E56">
      <w:pPr>
        <w:autoSpaceDE w:val="0"/>
        <w:autoSpaceDN w:val="0"/>
        <w:adjustRightInd w:val="0"/>
        <w:spacing w:line="300" w:lineRule="exact"/>
        <w:rPr>
          <w:b/>
          <w:i/>
          <w:sz w:val="22"/>
          <w:szCs w:val="22"/>
          <w:lang w:eastAsia="fi-FI"/>
        </w:rPr>
      </w:pPr>
    </w:p>
    <w:p w14:paraId="39EE735F" w14:textId="77777777" w:rsidR="00B23FB1" w:rsidRPr="00E84714" w:rsidRDefault="00B23FB1" w:rsidP="00352E56">
      <w:pPr>
        <w:autoSpaceDE w:val="0"/>
        <w:autoSpaceDN w:val="0"/>
        <w:adjustRightInd w:val="0"/>
        <w:spacing w:line="300" w:lineRule="exact"/>
        <w:rPr>
          <w:b/>
          <w:i/>
        </w:rPr>
      </w:pPr>
      <w:r w:rsidRPr="00E84714">
        <w:rPr>
          <w:b/>
          <w:i/>
        </w:rPr>
        <w:t>Microbial communities</w:t>
      </w:r>
    </w:p>
    <w:p w14:paraId="0BCCD8DC" w14:textId="759EEEA0" w:rsidR="00B23FB1" w:rsidRDefault="00B23FB1" w:rsidP="00352E56">
      <w:pPr>
        <w:autoSpaceDE w:val="0"/>
        <w:autoSpaceDN w:val="0"/>
        <w:adjustRightInd w:val="0"/>
        <w:spacing w:line="300" w:lineRule="exact"/>
        <w:rPr>
          <w:sz w:val="22"/>
          <w:szCs w:val="22"/>
        </w:rPr>
      </w:pPr>
    </w:p>
    <w:p w14:paraId="431905E9" w14:textId="1629D57E" w:rsidR="00634906" w:rsidRDefault="00B23FB1" w:rsidP="00352E56">
      <w:pPr>
        <w:autoSpaceDE w:val="0"/>
        <w:autoSpaceDN w:val="0"/>
        <w:adjustRightInd w:val="0"/>
        <w:spacing w:line="300" w:lineRule="exact"/>
        <w:rPr>
          <w:sz w:val="22"/>
          <w:szCs w:val="22"/>
        </w:rPr>
      </w:pPr>
      <w:r w:rsidRPr="00F67D4D">
        <w:rPr>
          <w:sz w:val="22"/>
          <w:szCs w:val="22"/>
          <w:lang w:eastAsia="fi-FI"/>
        </w:rPr>
        <w:t xml:space="preserve">The effects of projected ocean acidification </w:t>
      </w:r>
      <w:r w:rsidR="00BD499F" w:rsidRPr="00F67D4D">
        <w:rPr>
          <w:sz w:val="22"/>
          <w:szCs w:val="22"/>
          <w:lang w:eastAsia="fi-FI"/>
        </w:rPr>
        <w:t xml:space="preserve">on microbes </w:t>
      </w:r>
      <w:r w:rsidRPr="00F67D4D">
        <w:rPr>
          <w:sz w:val="22"/>
          <w:szCs w:val="22"/>
          <w:lang w:eastAsia="fi-FI"/>
        </w:rPr>
        <w:t>have been studied together</w:t>
      </w:r>
      <w:r w:rsidR="00D00726" w:rsidRPr="00F67D4D">
        <w:rPr>
          <w:sz w:val="22"/>
          <w:szCs w:val="22"/>
          <w:lang w:eastAsia="fi-FI"/>
        </w:rPr>
        <w:t xml:space="preserve"> with warming (OAW)</w:t>
      </w:r>
      <w:r w:rsidRPr="00F67D4D">
        <w:rPr>
          <w:sz w:val="22"/>
          <w:szCs w:val="22"/>
          <w:lang w:eastAsia="fi-FI"/>
        </w:rPr>
        <w:t xml:space="preserve">. </w:t>
      </w:r>
      <w:r w:rsidR="00D00726" w:rsidRPr="00F67D4D">
        <w:rPr>
          <w:sz w:val="22"/>
          <w:szCs w:val="22"/>
        </w:rPr>
        <w:t xml:space="preserve">For </w:t>
      </w:r>
      <w:r w:rsidR="00D00726" w:rsidRPr="00F67D4D">
        <w:t xml:space="preserve">the </w:t>
      </w:r>
      <w:r w:rsidRPr="00F67D4D">
        <w:rPr>
          <w:sz w:val="22"/>
          <w:szCs w:val="22"/>
        </w:rPr>
        <w:t xml:space="preserve">spring bloom </w:t>
      </w:r>
      <w:r w:rsidR="00D00726" w:rsidRPr="00F67D4D">
        <w:rPr>
          <w:sz w:val="22"/>
          <w:szCs w:val="22"/>
        </w:rPr>
        <w:t xml:space="preserve">microbial </w:t>
      </w:r>
      <w:r w:rsidRPr="00F67D4D">
        <w:rPr>
          <w:sz w:val="22"/>
          <w:szCs w:val="22"/>
        </w:rPr>
        <w:t xml:space="preserve">communities </w:t>
      </w:r>
      <w:r w:rsidRPr="00F67D4D">
        <w:rPr>
          <w:sz w:val="22"/>
          <w:szCs w:val="22"/>
          <w:lang w:eastAsia="fi-FI"/>
        </w:rPr>
        <w:t>(</w:t>
      </w:r>
      <w:proofErr w:type="spellStart"/>
      <w:r w:rsidRPr="00F67D4D">
        <w:rPr>
          <w:sz w:val="22"/>
          <w:szCs w:val="22"/>
          <w:lang w:eastAsia="fi-FI"/>
        </w:rPr>
        <w:t>Öland</w:t>
      </w:r>
      <w:proofErr w:type="spellEnd"/>
      <w:r w:rsidRPr="00F67D4D">
        <w:rPr>
          <w:sz w:val="22"/>
          <w:szCs w:val="22"/>
          <w:lang w:eastAsia="fi-FI"/>
        </w:rPr>
        <w:t>,</w:t>
      </w:r>
      <w:r w:rsidR="002A64D0" w:rsidRPr="00F67D4D">
        <w:rPr>
          <w:sz w:val="22"/>
          <w:szCs w:val="22"/>
        </w:rPr>
        <w:t xml:space="preserve"> </w:t>
      </w:r>
      <w:r w:rsidRPr="00F67D4D">
        <w:rPr>
          <w:sz w:val="22"/>
          <w:szCs w:val="22"/>
        </w:rPr>
        <w:t>Baltic</w:t>
      </w:r>
      <w:r w:rsidR="002A64D0" w:rsidRPr="00F67D4D">
        <w:rPr>
          <w:sz w:val="22"/>
          <w:szCs w:val="22"/>
        </w:rPr>
        <w:t xml:space="preserve"> </w:t>
      </w:r>
      <w:r w:rsidRPr="00F67D4D">
        <w:rPr>
          <w:sz w:val="22"/>
          <w:szCs w:val="22"/>
          <w:lang w:eastAsia="fi-FI"/>
        </w:rPr>
        <w:t>Proper),</w:t>
      </w:r>
      <w:r w:rsidRPr="00F67D4D">
        <w:rPr>
          <w:sz w:val="22"/>
          <w:szCs w:val="22"/>
        </w:rPr>
        <w:t xml:space="preserve"> </w:t>
      </w:r>
      <w:r w:rsidR="00804034" w:rsidRPr="00F67D4D">
        <w:rPr>
          <w:sz w:val="22"/>
          <w:szCs w:val="22"/>
        </w:rPr>
        <w:t xml:space="preserve">OA </w:t>
      </w:r>
      <w:r w:rsidRPr="00F67D4D">
        <w:rPr>
          <w:sz w:val="22"/>
          <w:szCs w:val="22"/>
        </w:rPr>
        <w:t>alone had a limited impact</w:t>
      </w:r>
      <w:r w:rsidR="00C21CFB" w:rsidRPr="00F67D4D">
        <w:rPr>
          <w:sz w:val="22"/>
          <w:szCs w:val="22"/>
        </w:rPr>
        <w:t xml:space="preserve">, but when </w:t>
      </w:r>
      <w:r w:rsidRPr="00F67D4D">
        <w:rPr>
          <w:sz w:val="22"/>
          <w:szCs w:val="22"/>
        </w:rPr>
        <w:t xml:space="preserve">combined with increased temperature, </w:t>
      </w:r>
      <w:r w:rsidR="00C21CFB" w:rsidRPr="00F67D4D">
        <w:rPr>
          <w:sz w:val="22"/>
          <w:szCs w:val="22"/>
        </w:rPr>
        <w:t>the communities changed</w:t>
      </w:r>
      <w:r w:rsidR="00804034" w:rsidRPr="00F67D4D">
        <w:rPr>
          <w:sz w:val="22"/>
          <w:szCs w:val="22"/>
        </w:rPr>
        <w:t xml:space="preserve"> </w:t>
      </w:r>
      <w:r w:rsidR="009748C8" w:rsidRPr="00F67D4D">
        <w:rPr>
          <w:sz w:val="22"/>
          <w:szCs w:val="22"/>
        </w:rPr>
        <w:fldChar w:fldCharType="begin">
          <w:fldData xml:space="preserve">PEVuZE5vdGU+PENpdGU+PEF1dGhvcj5MaW5kaDwvQXV0aG9yPjxZZWFyPjIwMTM8L1llYXI+PFJl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</w:fldData>
        </w:fldChar>
      </w:r>
      <w:r w:rsidR="009748C8" w:rsidRPr="00F67D4D">
        <w:rPr>
          <w:sz w:val="22"/>
          <w:szCs w:val="22"/>
        </w:rPr>
        <w:instrText xml:space="preserve"> ADDIN EN.CITE </w:instrText>
      </w:r>
      <w:r w:rsidR="009748C8" w:rsidRPr="00F67D4D">
        <w:rPr>
          <w:sz w:val="22"/>
          <w:szCs w:val="22"/>
        </w:rPr>
        <w:fldChar w:fldCharType="begin">
          <w:fldData xml:space="preserve">PEVuZE5vdGU+PENpdGU+PEF1dGhvcj5MaW5kaDwvQXV0aG9yPjxZZWFyPjIwMTM8L1llYXI+PFJl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</w:fldData>
        </w:fldChar>
      </w:r>
      <w:r w:rsidR="009748C8" w:rsidRPr="00F67D4D">
        <w:rPr>
          <w:sz w:val="22"/>
          <w:szCs w:val="22"/>
          <w:lang w:eastAsia="fi-FI"/>
        </w:rPr>
        <w:instrText xml:space="preserve"> ADDIN EN.CITE.DATA </w:instrText>
      </w:r>
      <w:r w:rsidR="009748C8" w:rsidRPr="00F67D4D">
        <w:rPr>
          <w:sz w:val="22"/>
          <w:szCs w:val="22"/>
        </w:rPr>
      </w:r>
      <w:r w:rsidR="009748C8" w:rsidRPr="00F67D4D">
        <w:rPr>
          <w:sz w:val="22"/>
          <w:szCs w:val="22"/>
        </w:rPr>
        <w:fldChar w:fldCharType="end"/>
      </w:r>
      <w:r w:rsidR="009748C8" w:rsidRPr="00F67D4D">
        <w:rPr>
          <w:sz w:val="22"/>
          <w:szCs w:val="22"/>
        </w:rPr>
      </w:r>
      <w:r w:rsidR="009748C8" w:rsidRPr="00F67D4D">
        <w:rPr>
          <w:sz w:val="22"/>
          <w:szCs w:val="22"/>
        </w:rPr>
        <w:fldChar w:fldCharType="separate"/>
      </w:r>
      <w:r w:rsidR="009748C8" w:rsidRPr="00F67D4D">
        <w:rPr>
          <w:sz w:val="22"/>
          <w:szCs w:val="22"/>
        </w:rPr>
        <w:t>(Lindh et al. 2013)</w:t>
      </w:r>
      <w:r w:rsidR="009748C8" w:rsidRPr="00F67D4D">
        <w:rPr>
          <w:sz w:val="22"/>
          <w:szCs w:val="22"/>
        </w:rPr>
        <w:fldChar w:fldCharType="end"/>
      </w:r>
      <w:r w:rsidRPr="00F67D4D">
        <w:rPr>
          <w:sz w:val="22"/>
          <w:szCs w:val="22"/>
        </w:rPr>
        <w:t xml:space="preserve">. </w:t>
      </w:r>
      <w:r w:rsidR="00804034" w:rsidRPr="00F67D4D">
        <w:rPr>
          <w:sz w:val="22"/>
          <w:szCs w:val="22"/>
        </w:rPr>
        <w:t xml:space="preserve">Also </w:t>
      </w:r>
      <w:r w:rsidR="0002503D" w:rsidRPr="00F67D4D">
        <w:rPr>
          <w:sz w:val="22"/>
          <w:szCs w:val="22"/>
        </w:rPr>
        <w:t xml:space="preserve">in the southern Baltic Sea </w:t>
      </w:r>
      <w:r w:rsidR="0002503D" w:rsidRPr="00F67D4D">
        <w:rPr>
          <w:sz w:val="22"/>
          <w:szCs w:val="22"/>
          <w:lang w:eastAsia="fi-FI"/>
        </w:rPr>
        <w:t>(</w:t>
      </w:r>
      <w:r w:rsidRPr="00F67D4D">
        <w:rPr>
          <w:sz w:val="22"/>
          <w:szCs w:val="22"/>
          <w:lang w:eastAsia="fi-FI"/>
        </w:rPr>
        <w:t>Kiel Bight</w:t>
      </w:r>
      <w:r w:rsidR="0002503D" w:rsidRPr="00F67D4D">
        <w:rPr>
          <w:sz w:val="22"/>
          <w:szCs w:val="22"/>
          <w:lang w:eastAsia="fi-FI"/>
        </w:rPr>
        <w:t>)</w:t>
      </w:r>
      <w:r w:rsidRPr="00F67D4D">
        <w:rPr>
          <w:sz w:val="22"/>
          <w:szCs w:val="22"/>
          <w:lang w:eastAsia="fi-FI"/>
        </w:rPr>
        <w:t xml:space="preserve"> </w:t>
      </w:r>
      <w:r w:rsidR="00C21CFB" w:rsidRPr="00F67D4D">
        <w:rPr>
          <w:sz w:val="22"/>
          <w:szCs w:val="22"/>
        </w:rPr>
        <w:t>the impact of OA was limited</w:t>
      </w:r>
      <w:r w:rsidR="00C21CFB" w:rsidRPr="00F67D4D">
        <w:rPr>
          <w:sz w:val="22"/>
          <w:szCs w:val="22"/>
          <w:lang w:eastAsia="fi-FI"/>
        </w:rPr>
        <w:t xml:space="preserve"> to certain dominant OTUs (operational taxonomic units);</w:t>
      </w:r>
      <w:r w:rsidR="00C21CFB" w:rsidRPr="00F67D4D">
        <w:rPr>
          <w:sz w:val="22"/>
          <w:szCs w:val="22"/>
        </w:rPr>
        <w:t xml:space="preserve"> the bacterial community mainly responded to </w:t>
      </w:r>
      <w:r w:rsidRPr="00F67D4D">
        <w:rPr>
          <w:sz w:val="22"/>
          <w:szCs w:val="22"/>
        </w:rPr>
        <w:t>temperature and phytoplankton succession</w:t>
      </w:r>
      <w:r w:rsidR="0002503D" w:rsidRPr="00F67D4D">
        <w:rPr>
          <w:sz w:val="22"/>
          <w:szCs w:val="22"/>
        </w:rPr>
        <w:t xml:space="preserve"> </w:t>
      </w:r>
      <w:r w:rsidR="009748C8" w:rsidRPr="00F67D4D">
        <w:rPr>
          <w:sz w:val="22"/>
          <w:szCs w:val="22"/>
        </w:rPr>
        <w:fldChar w:fldCharType="begin">
          <w:fldData xml:space="preserve">PEVuZE5vdGU+PENpdGU+PEF1dGhvcj5CZXJnZW48L0F1dGhvcj48WWVhcj4yMDE2PC9ZZWFyPjxS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</w:fldData>
        </w:fldChar>
      </w:r>
      <w:r w:rsidR="009748C8" w:rsidRPr="00F67D4D">
        <w:rPr>
          <w:sz w:val="22"/>
          <w:szCs w:val="22"/>
        </w:rPr>
        <w:instrText xml:space="preserve"> ADDIN EN.CITE </w:instrText>
      </w:r>
      <w:r w:rsidR="009748C8" w:rsidRPr="00F67D4D">
        <w:rPr>
          <w:sz w:val="22"/>
          <w:szCs w:val="22"/>
        </w:rPr>
        <w:fldChar w:fldCharType="begin">
          <w:fldData xml:space="preserve">PEVuZE5vdGU+PENpdGU+PEF1dGhvcj5CZXJnZW48L0F1dGhvcj48WWVhcj4yMDE2PC9ZZWFyPjxS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</w:fldData>
        </w:fldChar>
      </w:r>
      <w:r w:rsidR="009748C8" w:rsidRPr="00F67D4D">
        <w:rPr>
          <w:sz w:val="22"/>
          <w:szCs w:val="22"/>
          <w:lang w:eastAsia="fi-FI"/>
        </w:rPr>
        <w:instrText xml:space="preserve"> ADDIN EN.CITE.DATA </w:instrText>
      </w:r>
      <w:r w:rsidR="009748C8" w:rsidRPr="00F67D4D">
        <w:rPr>
          <w:sz w:val="22"/>
          <w:szCs w:val="22"/>
        </w:rPr>
      </w:r>
      <w:r w:rsidR="009748C8" w:rsidRPr="00F67D4D">
        <w:rPr>
          <w:sz w:val="22"/>
          <w:szCs w:val="22"/>
        </w:rPr>
        <w:fldChar w:fldCharType="end"/>
      </w:r>
      <w:r w:rsidR="009748C8" w:rsidRPr="00F67D4D">
        <w:rPr>
          <w:sz w:val="22"/>
          <w:szCs w:val="22"/>
        </w:rPr>
      </w:r>
      <w:r w:rsidR="009748C8" w:rsidRPr="00F67D4D">
        <w:rPr>
          <w:sz w:val="22"/>
          <w:szCs w:val="22"/>
        </w:rPr>
        <w:fldChar w:fldCharType="separate"/>
      </w:r>
      <w:r w:rsidR="009748C8" w:rsidRPr="00F67D4D">
        <w:rPr>
          <w:sz w:val="22"/>
          <w:szCs w:val="22"/>
        </w:rPr>
        <w:t>(Bergen et al. 2016)</w:t>
      </w:r>
      <w:r w:rsidR="009748C8" w:rsidRPr="00F67D4D">
        <w:rPr>
          <w:sz w:val="22"/>
          <w:szCs w:val="22"/>
        </w:rPr>
        <w:fldChar w:fldCharType="end"/>
      </w:r>
      <w:r w:rsidRPr="00F67D4D">
        <w:rPr>
          <w:sz w:val="22"/>
          <w:szCs w:val="22"/>
        </w:rPr>
        <w:t>.</w:t>
      </w:r>
      <w:r w:rsidR="0003259F" w:rsidRPr="00F67D4D">
        <w:rPr>
          <w:sz w:val="22"/>
          <w:szCs w:val="22"/>
        </w:rPr>
        <w:t xml:space="preserve"> </w:t>
      </w:r>
    </w:p>
    <w:p w14:paraId="5DEFF3C6" w14:textId="77777777" w:rsidR="00F67D4D" w:rsidRPr="00F67D4D" w:rsidRDefault="00F67D4D" w:rsidP="00352E56">
      <w:pPr>
        <w:autoSpaceDE w:val="0"/>
        <w:autoSpaceDN w:val="0"/>
        <w:adjustRightInd w:val="0"/>
        <w:spacing w:line="300" w:lineRule="exact"/>
        <w:rPr>
          <w:sz w:val="22"/>
          <w:szCs w:val="22"/>
          <w:lang w:eastAsia="fi-FI"/>
        </w:rPr>
      </w:pPr>
    </w:p>
    <w:p w14:paraId="01671232" w14:textId="523BF97F" w:rsidR="00B23FB1" w:rsidRPr="00032CCD" w:rsidRDefault="00BF54FC" w:rsidP="00352E56">
      <w:pPr>
        <w:autoSpaceDE w:val="0"/>
        <w:autoSpaceDN w:val="0"/>
        <w:adjustRightInd w:val="0"/>
        <w:spacing w:line="300" w:lineRule="exact"/>
        <w:rPr>
          <w:sz w:val="22"/>
          <w:szCs w:val="22"/>
        </w:rPr>
      </w:pPr>
      <w:r w:rsidRPr="00F67D4D">
        <w:rPr>
          <w:sz w:val="22"/>
          <w:szCs w:val="22"/>
        </w:rPr>
        <w:t xml:space="preserve">In experiments </w:t>
      </w:r>
      <w:r w:rsidRPr="00F67D4D">
        <w:rPr>
          <w:sz w:val="22"/>
          <w:szCs w:val="22"/>
          <w:lang w:eastAsia="fi-FI"/>
        </w:rPr>
        <w:t>using a natural summer microplanktonic community</w:t>
      </w:r>
      <w:r w:rsidRPr="00032CCD">
        <w:rPr>
          <w:sz w:val="22"/>
          <w:szCs w:val="22"/>
          <w:lang w:eastAsia="fi-FI"/>
        </w:rPr>
        <w:t xml:space="preserve">, </w:t>
      </w:r>
      <w:r w:rsidRPr="00032CCD">
        <w:rPr>
          <w:sz w:val="22"/>
          <w:szCs w:val="22"/>
        </w:rPr>
        <w:t xml:space="preserve">where </w:t>
      </w:r>
      <w:r w:rsidR="00B23FB1" w:rsidRPr="00032CCD">
        <w:rPr>
          <w:sz w:val="22"/>
          <w:szCs w:val="22"/>
        </w:rPr>
        <w:t>CO</w:t>
      </w:r>
      <w:r w:rsidR="00B23FB1" w:rsidRPr="00032CCD">
        <w:rPr>
          <w:sz w:val="22"/>
          <w:szCs w:val="22"/>
          <w:vertAlign w:val="subscript"/>
        </w:rPr>
        <w:t>2</w:t>
      </w:r>
      <w:r w:rsidR="00B23FB1" w:rsidRPr="00032CCD">
        <w:rPr>
          <w:sz w:val="22"/>
          <w:szCs w:val="22"/>
        </w:rPr>
        <w:t xml:space="preserve"> </w:t>
      </w:r>
      <w:r w:rsidRPr="00032CCD">
        <w:rPr>
          <w:sz w:val="22"/>
          <w:szCs w:val="22"/>
        </w:rPr>
        <w:t xml:space="preserve">was increased and salinity </w:t>
      </w:r>
      <w:r w:rsidR="00B23FB1" w:rsidRPr="00032CCD">
        <w:rPr>
          <w:sz w:val="22"/>
          <w:szCs w:val="22"/>
        </w:rPr>
        <w:t>decreased (from 6 to 3 psu)</w:t>
      </w:r>
      <w:r w:rsidRPr="00032CCD">
        <w:rPr>
          <w:sz w:val="22"/>
          <w:szCs w:val="22"/>
        </w:rPr>
        <w:t xml:space="preserve">, </w:t>
      </w:r>
      <w:r w:rsidRPr="00032CCD">
        <w:rPr>
          <w:sz w:val="22"/>
          <w:szCs w:val="22"/>
          <w:lang w:eastAsia="fi-FI"/>
        </w:rPr>
        <w:t xml:space="preserve">the biovolume of </w:t>
      </w:r>
      <w:r w:rsidRPr="00032CCD">
        <w:rPr>
          <w:sz w:val="22"/>
          <w:szCs w:val="22"/>
        </w:rPr>
        <w:t>heterotrophic bacteria</w:t>
      </w:r>
      <w:r w:rsidRPr="00032CCD">
        <w:rPr>
          <w:sz w:val="22"/>
          <w:szCs w:val="22"/>
          <w:lang w:eastAsia="fi-FI"/>
        </w:rPr>
        <w:t xml:space="preserve"> of</w:t>
      </w:r>
      <w:r w:rsidRPr="00032CCD">
        <w:rPr>
          <w:sz w:val="22"/>
          <w:szCs w:val="22"/>
        </w:rPr>
        <w:t xml:space="preserve"> declined </w:t>
      </w:r>
      <w:r w:rsidR="00435575" w:rsidRPr="00032CCD">
        <w:rPr>
          <w:sz w:val="22"/>
          <w:szCs w:val="22"/>
        </w:rPr>
        <w:fldChar w:fldCharType="begin">
          <w:fldData xml:space="preserve">PEVuZE5vdGU+PENpdGU+PEF1dGhvcj5XdWxmZjwvQXV0aG9yPjxZZWFyPjIwMTg8L1llYXI+PFJl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</w:fldData>
        </w:fldChar>
      </w:r>
      <w:r w:rsidR="00435575" w:rsidRPr="00032CCD">
        <w:rPr>
          <w:sz w:val="22"/>
          <w:szCs w:val="22"/>
        </w:rPr>
        <w:instrText xml:space="preserve"> ADDIN EN.CITE </w:instrText>
      </w:r>
      <w:r w:rsidR="00435575" w:rsidRPr="00032CCD">
        <w:rPr>
          <w:sz w:val="22"/>
          <w:szCs w:val="22"/>
        </w:rPr>
        <w:fldChar w:fldCharType="begin">
          <w:fldData xml:space="preserve">PEVuZE5vdGU+PENpdGU+PEF1dGhvcj5XdWxmZjwvQXV0aG9yPjxZZWFyPjIwMTg8L1llYXI+PFJl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</w:fldData>
        </w:fldChar>
      </w:r>
      <w:r w:rsidR="00435575" w:rsidRPr="00032CCD">
        <w:rPr>
          <w:sz w:val="22"/>
          <w:szCs w:val="22"/>
        </w:rPr>
        <w:instrText xml:space="preserve"> ADDIN EN.CITE.DATA </w:instrText>
      </w:r>
      <w:r w:rsidR="00435575" w:rsidRPr="00032CCD">
        <w:rPr>
          <w:sz w:val="22"/>
          <w:szCs w:val="22"/>
        </w:rPr>
      </w:r>
      <w:r w:rsidR="00435575" w:rsidRPr="00032CCD">
        <w:rPr>
          <w:sz w:val="22"/>
          <w:szCs w:val="22"/>
        </w:rPr>
        <w:fldChar w:fldCharType="end"/>
      </w:r>
      <w:r w:rsidR="00435575" w:rsidRPr="00032CCD">
        <w:rPr>
          <w:sz w:val="22"/>
          <w:szCs w:val="22"/>
        </w:rPr>
      </w:r>
      <w:r w:rsidR="00435575" w:rsidRPr="00032CCD">
        <w:rPr>
          <w:sz w:val="22"/>
          <w:szCs w:val="22"/>
        </w:rPr>
        <w:fldChar w:fldCharType="separate"/>
      </w:r>
      <w:r w:rsidR="00435575" w:rsidRPr="00032CCD">
        <w:rPr>
          <w:sz w:val="22"/>
          <w:szCs w:val="22"/>
        </w:rPr>
        <w:t>(Wulff et al. 2018)</w:t>
      </w:r>
      <w:r w:rsidR="00435575" w:rsidRPr="00032CCD">
        <w:rPr>
          <w:sz w:val="22"/>
          <w:szCs w:val="22"/>
        </w:rPr>
        <w:fldChar w:fldCharType="end"/>
      </w:r>
      <w:r w:rsidR="00B23FB1" w:rsidRPr="00032CCD">
        <w:rPr>
          <w:sz w:val="22"/>
          <w:szCs w:val="22"/>
        </w:rPr>
        <w:t xml:space="preserve">. </w:t>
      </w:r>
      <w:r w:rsidRPr="00032CCD">
        <w:rPr>
          <w:sz w:val="22"/>
          <w:szCs w:val="22"/>
        </w:rPr>
        <w:t xml:space="preserve">In experiments with increasing temperature </w:t>
      </w:r>
      <w:r w:rsidR="00B23FB1" w:rsidRPr="00032CCD">
        <w:rPr>
          <w:sz w:val="22"/>
          <w:szCs w:val="22"/>
        </w:rPr>
        <w:t>(from 16 to 18</w:t>
      </w:r>
      <w:r w:rsidRPr="00032CCD">
        <w:rPr>
          <w:sz w:val="22"/>
          <w:szCs w:val="22"/>
        </w:rPr>
        <w:t>-</w:t>
      </w:r>
      <w:r w:rsidR="00B23FB1" w:rsidRPr="00032CCD">
        <w:rPr>
          <w:sz w:val="22"/>
          <w:szCs w:val="22"/>
        </w:rPr>
        <w:t xml:space="preserve">20 degrees </w:t>
      </w:r>
      <w:r w:rsidRPr="00032CCD">
        <w:rPr>
          <w:sz w:val="22"/>
          <w:szCs w:val="22"/>
        </w:rPr>
        <w:t>°</w:t>
      </w:r>
      <w:r w:rsidR="00B23FB1" w:rsidRPr="00032CCD">
        <w:rPr>
          <w:sz w:val="22"/>
          <w:szCs w:val="22"/>
        </w:rPr>
        <w:t>C) and reduced salinity (from 6.9 to 5.9 PSU</w:t>
      </w:r>
      <w:r w:rsidR="00B23FB1" w:rsidRPr="00032CCD">
        <w:rPr>
          <w:sz w:val="22"/>
          <w:szCs w:val="22"/>
          <w:lang w:eastAsia="fi-FI"/>
        </w:rPr>
        <w:t>) in</w:t>
      </w:r>
      <w:r w:rsidR="00B23FB1" w:rsidRPr="00032CCD">
        <w:rPr>
          <w:sz w:val="22"/>
          <w:szCs w:val="22"/>
        </w:rPr>
        <w:t xml:space="preserve"> the Baltic Proper </w:t>
      </w:r>
      <w:r w:rsidR="00B23FB1" w:rsidRPr="00032CCD">
        <w:rPr>
          <w:sz w:val="22"/>
          <w:szCs w:val="22"/>
          <w:lang w:eastAsia="fi-FI"/>
        </w:rPr>
        <w:t>(NW Gotland Sea)</w:t>
      </w:r>
      <w:r w:rsidRPr="00032CCD">
        <w:rPr>
          <w:sz w:val="22"/>
          <w:szCs w:val="22"/>
          <w:lang w:eastAsia="fi-FI"/>
        </w:rPr>
        <w:t xml:space="preserve"> the </w:t>
      </w:r>
      <w:r w:rsidR="00FC4553" w:rsidRPr="00032CCD">
        <w:rPr>
          <w:sz w:val="22"/>
          <w:szCs w:val="22"/>
        </w:rPr>
        <w:t xml:space="preserve">microbial </w:t>
      </w:r>
      <w:r w:rsidRPr="00032CCD">
        <w:rPr>
          <w:sz w:val="22"/>
          <w:szCs w:val="22"/>
        </w:rPr>
        <w:t xml:space="preserve">community </w:t>
      </w:r>
      <w:r w:rsidR="00634906" w:rsidRPr="00032CCD">
        <w:rPr>
          <w:sz w:val="22"/>
          <w:szCs w:val="22"/>
        </w:rPr>
        <w:t xml:space="preserve">showed </w:t>
      </w:r>
      <w:r w:rsidR="00FC4553" w:rsidRPr="00032CCD">
        <w:rPr>
          <w:sz w:val="22"/>
          <w:szCs w:val="22"/>
        </w:rPr>
        <w:t xml:space="preserve">mixed </w:t>
      </w:r>
      <w:r w:rsidRPr="00032CCD">
        <w:rPr>
          <w:sz w:val="22"/>
          <w:szCs w:val="22"/>
        </w:rPr>
        <w:t>responses</w:t>
      </w:r>
      <w:r w:rsidR="00B23FB1" w:rsidRPr="00032CCD">
        <w:rPr>
          <w:sz w:val="22"/>
          <w:szCs w:val="22"/>
        </w:rPr>
        <w:t xml:space="preserve">. </w:t>
      </w:r>
      <w:r w:rsidR="00FC4553" w:rsidRPr="00032CCD">
        <w:rPr>
          <w:sz w:val="22"/>
          <w:szCs w:val="22"/>
        </w:rPr>
        <w:t>At lower salinity, the h</w:t>
      </w:r>
      <w:r w:rsidR="00B23FB1" w:rsidRPr="00032CCD">
        <w:rPr>
          <w:sz w:val="22"/>
          <w:szCs w:val="22"/>
        </w:rPr>
        <w:t xml:space="preserve">eterotrophic bacteria community </w:t>
      </w:r>
      <w:r w:rsidR="00A92E09" w:rsidRPr="00032CCD">
        <w:rPr>
          <w:sz w:val="22"/>
          <w:szCs w:val="22"/>
        </w:rPr>
        <w:t xml:space="preserve">however </w:t>
      </w:r>
      <w:r w:rsidR="00B23FB1" w:rsidRPr="00032CCD">
        <w:rPr>
          <w:sz w:val="22"/>
          <w:szCs w:val="22"/>
        </w:rPr>
        <w:t>changed</w:t>
      </w:r>
      <w:r w:rsidR="00B23FB1" w:rsidRPr="00032CCD">
        <w:rPr>
          <w:sz w:val="22"/>
          <w:szCs w:val="22"/>
          <w:lang w:eastAsia="fi-FI"/>
        </w:rPr>
        <w:t xml:space="preserve"> drastically and resembled communities at high temperature</w:t>
      </w:r>
      <w:r w:rsidR="00A92E09" w:rsidRPr="00032CCD">
        <w:rPr>
          <w:sz w:val="22"/>
          <w:szCs w:val="22"/>
          <w:lang w:eastAsia="fi-FI"/>
        </w:rPr>
        <w:t>, indicating synergistic effects of temperature and salinity</w:t>
      </w:r>
      <w:r w:rsidR="00FC4553" w:rsidRPr="00032CCD">
        <w:rPr>
          <w:sz w:val="22"/>
          <w:szCs w:val="22"/>
          <w:lang w:eastAsia="fi-FI"/>
        </w:rPr>
        <w:t xml:space="preserve"> </w:t>
      </w:r>
      <w:r w:rsidR="00435575" w:rsidRPr="00032CCD">
        <w:rPr>
          <w:sz w:val="22"/>
          <w:szCs w:val="22"/>
          <w:lang w:eastAsia="fi-FI"/>
        </w:rPr>
        <w:fldChar w:fldCharType="begin">
          <w:fldData xml:space="preserve">PEVuZE5vdGU+PENpdGU+PEF1dGhvcj5CZXJuZXI8L0F1dGhvcj48WWVhcj4yMDE4PC9ZZWFyPjxS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=
</w:fldData>
        </w:fldChar>
      </w:r>
      <w:r w:rsidR="00732411" w:rsidRPr="00032CCD">
        <w:rPr>
          <w:sz w:val="22"/>
          <w:szCs w:val="22"/>
          <w:lang w:eastAsia="fi-FI"/>
        </w:rPr>
        <w:instrText xml:space="preserve"> ADDIN EN.CITE </w:instrText>
      </w:r>
      <w:r w:rsidR="00732411" w:rsidRPr="00032CCD">
        <w:rPr>
          <w:sz w:val="22"/>
          <w:szCs w:val="22"/>
          <w:lang w:eastAsia="fi-FI"/>
        </w:rPr>
        <w:fldChar w:fldCharType="begin">
          <w:fldData xml:space="preserve">PEVuZE5vdGU+PENpdGU+PEF1dGhvcj5CZXJuZXI8L0F1dGhvcj48WWVhcj4yMDE4PC9ZZWFyPjxS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=
</w:fldData>
        </w:fldChar>
      </w:r>
      <w:r w:rsidR="00732411" w:rsidRPr="00032CCD">
        <w:rPr>
          <w:sz w:val="22"/>
          <w:szCs w:val="22"/>
          <w:lang w:eastAsia="fi-FI"/>
        </w:rPr>
        <w:instrText xml:space="preserve"> ADDIN EN.CITE.DATA </w:instrText>
      </w:r>
      <w:r w:rsidR="00732411" w:rsidRPr="00032CCD">
        <w:rPr>
          <w:sz w:val="22"/>
          <w:szCs w:val="22"/>
          <w:lang w:eastAsia="fi-FI"/>
        </w:rPr>
      </w:r>
      <w:r w:rsidR="00732411" w:rsidRPr="00032CCD">
        <w:rPr>
          <w:sz w:val="22"/>
          <w:szCs w:val="22"/>
          <w:lang w:eastAsia="fi-FI"/>
        </w:rPr>
        <w:fldChar w:fldCharType="end"/>
      </w:r>
      <w:r w:rsidR="00435575" w:rsidRPr="00032CCD">
        <w:rPr>
          <w:sz w:val="22"/>
          <w:szCs w:val="22"/>
          <w:lang w:eastAsia="fi-FI"/>
        </w:rPr>
      </w:r>
      <w:r w:rsidR="00435575" w:rsidRPr="00032CCD">
        <w:rPr>
          <w:sz w:val="22"/>
          <w:szCs w:val="22"/>
          <w:lang w:eastAsia="fi-FI"/>
        </w:rPr>
        <w:fldChar w:fldCharType="separate"/>
      </w:r>
      <w:r w:rsidR="00435575" w:rsidRPr="00032CCD">
        <w:rPr>
          <w:noProof/>
          <w:sz w:val="22"/>
          <w:szCs w:val="22"/>
          <w:lang w:eastAsia="fi-FI"/>
        </w:rPr>
        <w:t>(Berner et al. 2018)</w:t>
      </w:r>
      <w:r w:rsidR="00435575" w:rsidRPr="00032CCD">
        <w:rPr>
          <w:sz w:val="22"/>
          <w:szCs w:val="22"/>
          <w:lang w:eastAsia="fi-FI"/>
        </w:rPr>
        <w:fldChar w:fldCharType="end"/>
      </w:r>
      <w:r w:rsidR="00B23FB1" w:rsidRPr="00032CCD">
        <w:rPr>
          <w:sz w:val="22"/>
          <w:szCs w:val="22"/>
          <w:lang w:eastAsia="fi-FI"/>
        </w:rPr>
        <w:t xml:space="preserve">. </w:t>
      </w:r>
      <w:r w:rsidR="00FC4553" w:rsidRPr="00032CCD">
        <w:rPr>
          <w:sz w:val="22"/>
          <w:szCs w:val="22"/>
          <w:lang w:eastAsia="fi-FI"/>
        </w:rPr>
        <w:t xml:space="preserve">It was suggested </w:t>
      </w:r>
      <w:r w:rsidR="00B23FB1" w:rsidRPr="00032CCD">
        <w:rPr>
          <w:sz w:val="22"/>
          <w:szCs w:val="22"/>
          <w:lang w:eastAsia="fi-FI"/>
        </w:rPr>
        <w:t xml:space="preserve">that the increase in bacterial biomass was </w:t>
      </w:r>
      <w:r w:rsidR="002A64D0" w:rsidRPr="00032CCD">
        <w:rPr>
          <w:sz w:val="22"/>
          <w:szCs w:val="22"/>
        </w:rPr>
        <w:t>caused by the decay of filamentous cyanobacteria</w:t>
      </w:r>
      <w:r w:rsidR="00B23FB1" w:rsidRPr="00032CCD">
        <w:rPr>
          <w:sz w:val="22"/>
          <w:szCs w:val="22"/>
          <w:lang w:eastAsia="fi-FI"/>
        </w:rPr>
        <w:t>. This highlights the importance of considering food web effects (both bottom-up and top-down) on microbial communities under climate change.</w:t>
      </w:r>
    </w:p>
    <w:p w14:paraId="738513FB" w14:textId="77777777" w:rsidR="0012522B" w:rsidRPr="00F67D4D" w:rsidRDefault="0012522B" w:rsidP="00352E56">
      <w:pPr>
        <w:autoSpaceDE w:val="0"/>
        <w:autoSpaceDN w:val="0"/>
        <w:adjustRightInd w:val="0"/>
        <w:spacing w:line="300" w:lineRule="exact"/>
        <w:rPr>
          <w:sz w:val="22"/>
          <w:szCs w:val="22"/>
        </w:rPr>
      </w:pPr>
    </w:p>
    <w:p w14:paraId="11C74AF1" w14:textId="77777777" w:rsidR="00B23FB1" w:rsidRPr="00E84714" w:rsidRDefault="00B23FB1" w:rsidP="00352E56">
      <w:pPr>
        <w:autoSpaceDE w:val="0"/>
        <w:autoSpaceDN w:val="0"/>
        <w:adjustRightInd w:val="0"/>
        <w:spacing w:line="300" w:lineRule="exact"/>
        <w:rPr>
          <w:b/>
          <w:i/>
        </w:rPr>
      </w:pPr>
      <w:r w:rsidRPr="00E84714">
        <w:rPr>
          <w:b/>
          <w:i/>
        </w:rPr>
        <w:t>Phytoplankton and Cyanobacteria</w:t>
      </w:r>
    </w:p>
    <w:p w14:paraId="2592C83C" w14:textId="77777777" w:rsidR="00B23FB1" w:rsidRPr="00F67D4D" w:rsidRDefault="00B23FB1" w:rsidP="00352E56">
      <w:pPr>
        <w:autoSpaceDE w:val="0"/>
        <w:autoSpaceDN w:val="0"/>
        <w:adjustRightInd w:val="0"/>
        <w:spacing w:line="300" w:lineRule="exact"/>
        <w:rPr>
          <w:color w:val="BFBFBF" w:themeColor="background1" w:themeShade="BF"/>
          <w:sz w:val="22"/>
          <w:szCs w:val="22"/>
        </w:rPr>
      </w:pPr>
    </w:p>
    <w:p w14:paraId="30B71C84" w14:textId="77777777" w:rsidR="00530E4E" w:rsidRPr="00F67D4D" w:rsidRDefault="00530E4E" w:rsidP="00352E56">
      <w:pPr>
        <w:autoSpaceDE w:val="0"/>
        <w:autoSpaceDN w:val="0"/>
        <w:adjustRightInd w:val="0"/>
        <w:spacing w:line="300" w:lineRule="exact"/>
        <w:rPr>
          <w:sz w:val="22"/>
          <w:szCs w:val="22"/>
          <w:lang w:eastAsia="fi-FI"/>
        </w:rPr>
      </w:pPr>
      <w:r w:rsidRPr="00F67D4D">
        <w:rPr>
          <w:sz w:val="22"/>
          <w:szCs w:val="22"/>
        </w:rPr>
        <w:t xml:space="preserve">The growing season of phytoplankton has significantly prolonged with warming temperatures during the past few decades </w:t>
      </w:r>
      <w:r w:rsidRPr="00F67D4D">
        <w:rPr>
          <w:sz w:val="22"/>
          <w:szCs w:val="22"/>
        </w:rPr>
        <w:fldChar w:fldCharType="begin"/>
      </w:r>
      <w:r w:rsidRPr="00F67D4D">
        <w:rPr>
          <w:sz w:val="22"/>
          <w:szCs w:val="22"/>
          <w:lang w:eastAsia="fi-FI"/>
        </w:rPr>
        <w:instrText xml:space="preserve"> ADDIN EN.CITE &lt;EndNote&gt;&lt;Cite&gt;&lt;Author&gt;Kahru&lt;/Author&gt;&lt;Year&gt;2016&lt;/Year&gt;&lt;RecNum&gt;459&lt;/RecNum&gt;&lt;DisplayText&gt;(Kahru et al. 2016)&lt;/DisplayText&gt;&lt;record&gt;&lt;rec-number&gt;459&lt;/rec-number&gt;&lt;foreign-keys&gt;&lt;key app="EN" db-id="zdzprff01xrts1evwt3xdf0jw2xst0rtzd2t" timestamp="1515342231"&gt;459&lt;/key&gt;&lt;/foreign-keys&gt;&lt;ref-type name="Journal Article"&gt;17&lt;/ref-type&gt;&lt;contributors&gt;&lt;authors&gt;&lt;author&gt;Kahru, M.&lt;/author&gt;&lt;author&gt;Elmgren, R.&lt;/author&gt;&lt;author&gt;Savchuk, O. P.&lt;/author&gt;&lt;/authors&gt;&lt;/contributors&gt;&lt;auth-address&gt;[Kahru, Mati] Univ Calif San Diego, Scripps Inst Oceanog, La Jolla, CA 92093 USA. [Elmgren, Ragnar] Stockholm Univ, Dept Ecol Environm &amp;amp; Plant Sci, S-10691 Stockholm, Sweden. [Savchuk, Oleg P.] Stockholm Univ, Balt Nest Inst, S-10691 Stockholm, Sweden.&amp;#xD;Kahru, M (reprint author), Univ Calif San Diego, Scripps Inst Oceanog, La Jolla, CA 92093 USA.&amp;#xD;mkahru@ucsd.edu&lt;/auth-address&gt;&lt;titles&gt;&lt;title&gt;Changing seasonality of the Baltic Sea&lt;/title&gt;&lt;secondary-title&gt;Biogeosciences&lt;/secondary-title&gt;&lt;/titles&gt;&lt;periodical&gt;&lt;full-title&gt;Biogeosciences&lt;/full-title&gt;&lt;/periodical&gt;&lt;pages&gt;1009-1018&lt;/pages&gt;&lt;volume&gt;13&lt;/volume&gt;&lt;number&gt;4&lt;/number&gt;&lt;keywords&gt;&lt;keyword&gt;climate-change&lt;/keyword&gt;&lt;keyword&gt;nitrogen-fixation&lt;/keyword&gt;&lt;keyword&gt;satellite data&lt;/keyword&gt;&lt;keyword&gt;cyanobacteria&lt;/keyword&gt;&lt;keyword&gt;impact&lt;/keyword&gt;&lt;keyword&gt;blooms&lt;/keyword&gt;&lt;keyword&gt;algorithms&lt;/keyword&gt;&lt;keyword&gt;irradiance&lt;/keyword&gt;&lt;keyword&gt;ecosystem&lt;/keyword&gt;&lt;keyword&gt;ensemble&lt;/keyword&gt;&lt;/keywords&gt;&lt;dates&gt;&lt;year&gt;2016&lt;/year&gt;&lt;/dates&gt;&lt;isbn&gt;1726-4170&lt;/isbn&gt;&lt;accession-num&gt;WOS:000372082200009&lt;/accession-num&gt;&lt;work-type&gt;Article&lt;/work-type&gt;&lt;urls&gt;&lt;related-urls&gt;&lt;url&gt;&amp;lt;Go to ISI&amp;gt;://WOS:000372082200009&lt;/url&gt;&lt;url&gt;https://www.biogeosciences.net/13/1009/2016/bg-13-1009-2016.pdf&lt;/url&gt;&lt;/related-urls&gt;&lt;/urls&gt;&lt;electronic-resource-num&gt;10.5194/bg-13-1009-2016&lt;/electronic-resource-num&gt;&lt;language&gt;English&lt;/language&gt;&lt;/record&gt;&lt;/Cite&gt;&lt;/EndNote&gt;</w:instrText>
      </w:r>
      <w:r w:rsidRPr="00F67D4D">
        <w:rPr>
          <w:sz w:val="22"/>
          <w:szCs w:val="22"/>
        </w:rPr>
        <w:fldChar w:fldCharType="separate"/>
      </w:r>
      <w:r w:rsidRPr="00F67D4D">
        <w:rPr>
          <w:sz w:val="22"/>
          <w:szCs w:val="22"/>
        </w:rPr>
        <w:t>(</w:t>
      </w:r>
      <w:proofErr w:type="spellStart"/>
      <w:r w:rsidRPr="00F67D4D">
        <w:rPr>
          <w:sz w:val="22"/>
          <w:szCs w:val="22"/>
        </w:rPr>
        <w:t>Kahru</w:t>
      </w:r>
      <w:proofErr w:type="spellEnd"/>
      <w:r w:rsidRPr="00F67D4D">
        <w:rPr>
          <w:sz w:val="22"/>
          <w:szCs w:val="22"/>
        </w:rPr>
        <w:t xml:space="preserve"> et al. 2016)</w:t>
      </w:r>
      <w:r w:rsidRPr="00F67D4D">
        <w:rPr>
          <w:sz w:val="22"/>
          <w:szCs w:val="22"/>
        </w:rPr>
        <w:fldChar w:fldCharType="end"/>
      </w:r>
      <w:r w:rsidRPr="00F67D4D">
        <w:rPr>
          <w:sz w:val="22"/>
          <w:szCs w:val="22"/>
          <w:lang w:eastAsia="fi-FI"/>
        </w:rPr>
        <w:t>. E</w:t>
      </w:r>
      <w:r w:rsidRPr="00F67D4D">
        <w:rPr>
          <w:sz w:val="22"/>
          <w:szCs w:val="22"/>
        </w:rPr>
        <w:t xml:space="preserve">.g. in the western Baltic Sea, it now extends from February to December </w:t>
      </w:r>
      <w:r w:rsidRPr="00F67D4D">
        <w:rPr>
          <w:sz w:val="22"/>
          <w:szCs w:val="22"/>
        </w:rPr>
        <w:fldChar w:fldCharType="begin">
          <w:fldData xml:space="preserve">PEVuZE5vdGU+PENpdGU+PEF1dGhvcj5XYXNtdW5kPC9BdXRob3I+PFllYXI+MjAxOTwvWWVhcj48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</w:fldData>
        </w:fldChar>
      </w:r>
      <w:r w:rsidRPr="00F67D4D">
        <w:rPr>
          <w:sz w:val="22"/>
          <w:szCs w:val="22"/>
        </w:rPr>
        <w:instrText xml:space="preserve"> ADDIN EN.CITE </w:instrText>
      </w:r>
      <w:r w:rsidRPr="00F67D4D">
        <w:rPr>
          <w:sz w:val="22"/>
          <w:szCs w:val="22"/>
        </w:rPr>
        <w:fldChar w:fldCharType="begin">
          <w:fldData xml:space="preserve">PEVuZE5vdGU+PENpdGU+PEF1dGhvcj5XYXNtdW5kPC9BdXRob3I+PFllYXI+MjAxOTwvWWVhcj48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</w:fldData>
        </w:fldChar>
      </w:r>
      <w:r w:rsidRPr="00F67D4D">
        <w:rPr>
          <w:sz w:val="22"/>
          <w:szCs w:val="22"/>
        </w:rPr>
        <w:instrText xml:space="preserve"> ADDIN EN.CITE.DATA </w:instrText>
      </w:r>
      <w:r w:rsidRPr="00F67D4D">
        <w:rPr>
          <w:sz w:val="22"/>
          <w:szCs w:val="22"/>
        </w:rPr>
      </w:r>
      <w:r w:rsidRPr="00F67D4D">
        <w:rPr>
          <w:sz w:val="22"/>
          <w:szCs w:val="22"/>
        </w:rPr>
        <w:fldChar w:fldCharType="end"/>
      </w:r>
      <w:r w:rsidRPr="00F67D4D">
        <w:rPr>
          <w:sz w:val="22"/>
          <w:szCs w:val="22"/>
        </w:rPr>
      </w:r>
      <w:r w:rsidRPr="00F67D4D">
        <w:rPr>
          <w:sz w:val="22"/>
          <w:szCs w:val="22"/>
        </w:rPr>
        <w:fldChar w:fldCharType="separate"/>
      </w:r>
      <w:r w:rsidRPr="00F67D4D">
        <w:rPr>
          <w:sz w:val="22"/>
          <w:szCs w:val="22"/>
        </w:rPr>
        <w:t>(</w:t>
      </w:r>
      <w:proofErr w:type="spellStart"/>
      <w:r w:rsidRPr="00F67D4D">
        <w:rPr>
          <w:sz w:val="22"/>
          <w:szCs w:val="22"/>
        </w:rPr>
        <w:t>Wasmund</w:t>
      </w:r>
      <w:proofErr w:type="spellEnd"/>
      <w:r w:rsidRPr="00F67D4D">
        <w:rPr>
          <w:sz w:val="22"/>
          <w:szCs w:val="22"/>
        </w:rPr>
        <w:t xml:space="preserve"> et al. 2019)</w:t>
      </w:r>
      <w:r w:rsidRPr="00F67D4D">
        <w:rPr>
          <w:sz w:val="22"/>
          <w:szCs w:val="22"/>
        </w:rPr>
        <w:fldChar w:fldCharType="end"/>
      </w:r>
      <w:r w:rsidRPr="00F67D4D">
        <w:rPr>
          <w:sz w:val="22"/>
          <w:szCs w:val="22"/>
        </w:rPr>
        <w:t xml:space="preserve">. The earlier and longer spring bloom has been attributed to changes in environmental conditions associated with global change </w:t>
      </w:r>
      <w:r w:rsidRPr="00F67D4D">
        <w:rPr>
          <w:sz w:val="22"/>
          <w:szCs w:val="22"/>
        </w:rPr>
        <w:fldChar w:fldCharType="begin">
          <w:fldData xml:space="preserve">PEVuZE5vdGU+PENpdGU+PEF1dGhvcj5Hcm9ldHNjaDwvQXV0aG9yPjxZZWFyPjIwMTY8L1llYXI+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</w:fldData>
        </w:fldChar>
      </w:r>
      <w:r w:rsidRPr="00F67D4D">
        <w:rPr>
          <w:sz w:val="22"/>
          <w:szCs w:val="22"/>
        </w:rPr>
        <w:instrText xml:space="preserve"> ADDIN EN.CITE </w:instrText>
      </w:r>
      <w:r w:rsidRPr="00F67D4D">
        <w:rPr>
          <w:sz w:val="22"/>
          <w:szCs w:val="22"/>
        </w:rPr>
        <w:fldChar w:fldCharType="begin">
          <w:fldData xml:space="preserve">PEVuZE5vdGU+PENpdGU+PEF1dGhvcj5Hcm9ldHNjaDwvQXV0aG9yPjxZZWFyPjIwMTY8L1llYXI+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</w:fldData>
        </w:fldChar>
      </w:r>
      <w:r w:rsidRPr="00F67D4D">
        <w:rPr>
          <w:sz w:val="22"/>
          <w:szCs w:val="22"/>
        </w:rPr>
        <w:instrText xml:space="preserve"> ADDIN EN.CITE.DATA </w:instrText>
      </w:r>
      <w:r w:rsidRPr="00F67D4D">
        <w:rPr>
          <w:sz w:val="22"/>
          <w:szCs w:val="22"/>
        </w:rPr>
      </w:r>
      <w:r w:rsidRPr="00F67D4D">
        <w:rPr>
          <w:sz w:val="22"/>
          <w:szCs w:val="22"/>
        </w:rPr>
        <w:fldChar w:fldCharType="end"/>
      </w:r>
      <w:r w:rsidRPr="00F67D4D">
        <w:rPr>
          <w:sz w:val="22"/>
          <w:szCs w:val="22"/>
        </w:rPr>
      </w:r>
      <w:r w:rsidRPr="00F67D4D">
        <w:rPr>
          <w:sz w:val="22"/>
          <w:szCs w:val="22"/>
        </w:rPr>
        <w:fldChar w:fldCharType="separate"/>
      </w:r>
      <w:r w:rsidRPr="00F67D4D">
        <w:rPr>
          <w:sz w:val="22"/>
          <w:szCs w:val="22"/>
        </w:rPr>
        <w:t>(</w:t>
      </w:r>
      <w:proofErr w:type="spellStart"/>
      <w:r w:rsidRPr="00F67D4D">
        <w:rPr>
          <w:sz w:val="22"/>
          <w:szCs w:val="22"/>
        </w:rPr>
        <w:t>Groetsch</w:t>
      </w:r>
      <w:proofErr w:type="spellEnd"/>
      <w:r w:rsidRPr="00F67D4D">
        <w:rPr>
          <w:sz w:val="22"/>
          <w:szCs w:val="22"/>
        </w:rPr>
        <w:t xml:space="preserve"> et al. 2016)</w:t>
      </w:r>
      <w:r w:rsidRPr="00F67D4D">
        <w:rPr>
          <w:sz w:val="22"/>
          <w:szCs w:val="22"/>
        </w:rPr>
        <w:fldChar w:fldCharType="end"/>
      </w:r>
      <w:r w:rsidRPr="00F67D4D">
        <w:rPr>
          <w:sz w:val="22"/>
          <w:szCs w:val="22"/>
        </w:rPr>
        <w:t xml:space="preserve">, including more sunshine and less windy conditions </w:t>
      </w:r>
      <w:r w:rsidRPr="00F67D4D">
        <w:rPr>
          <w:sz w:val="22"/>
          <w:szCs w:val="22"/>
        </w:rPr>
        <w:fldChar w:fldCharType="begin">
          <w:fldData xml:space="preserve">PEVuZE5vdGU+PENpdGU+PEF1dGhvcj5IamVybmU8L0F1dGhvcj48WWVhcj4yMDE5PC9ZZWFyPjxS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</w:fldData>
        </w:fldChar>
      </w:r>
      <w:r w:rsidRPr="00F67D4D">
        <w:rPr>
          <w:sz w:val="22"/>
          <w:szCs w:val="22"/>
        </w:rPr>
        <w:instrText xml:space="preserve"> ADDIN EN.CITE </w:instrText>
      </w:r>
      <w:r w:rsidRPr="00F67D4D">
        <w:rPr>
          <w:sz w:val="22"/>
          <w:szCs w:val="22"/>
        </w:rPr>
        <w:fldChar w:fldCharType="begin">
          <w:fldData xml:space="preserve">PEVuZE5vdGU+PENpdGU+PEF1dGhvcj5IamVybmU8L0F1dGhvcj48WWVhcj4yMDE5PC9ZZWFyPjxS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</w:fldData>
        </w:fldChar>
      </w:r>
      <w:r w:rsidRPr="00F67D4D">
        <w:rPr>
          <w:sz w:val="22"/>
          <w:szCs w:val="22"/>
        </w:rPr>
        <w:instrText xml:space="preserve"> ADDIN EN.CITE.DATA </w:instrText>
      </w:r>
      <w:r w:rsidRPr="00F67D4D">
        <w:rPr>
          <w:sz w:val="22"/>
          <w:szCs w:val="22"/>
        </w:rPr>
      </w:r>
      <w:r w:rsidRPr="00F67D4D">
        <w:rPr>
          <w:sz w:val="22"/>
          <w:szCs w:val="22"/>
        </w:rPr>
        <w:fldChar w:fldCharType="end"/>
      </w:r>
      <w:r w:rsidRPr="00F67D4D">
        <w:rPr>
          <w:sz w:val="22"/>
          <w:szCs w:val="22"/>
        </w:rPr>
      </w:r>
      <w:r w:rsidRPr="00F67D4D">
        <w:rPr>
          <w:sz w:val="22"/>
          <w:szCs w:val="22"/>
        </w:rPr>
        <w:fldChar w:fldCharType="separate"/>
      </w:r>
      <w:r w:rsidRPr="00F67D4D">
        <w:rPr>
          <w:sz w:val="22"/>
          <w:szCs w:val="22"/>
        </w:rPr>
        <w:t>(</w:t>
      </w:r>
      <w:proofErr w:type="spellStart"/>
      <w:r w:rsidRPr="00F67D4D">
        <w:rPr>
          <w:sz w:val="22"/>
          <w:szCs w:val="22"/>
        </w:rPr>
        <w:t>Hjerne</w:t>
      </w:r>
      <w:proofErr w:type="spellEnd"/>
      <w:r w:rsidRPr="00F67D4D">
        <w:rPr>
          <w:sz w:val="22"/>
          <w:szCs w:val="22"/>
        </w:rPr>
        <w:t xml:space="preserve"> et al. 2019)</w:t>
      </w:r>
      <w:r w:rsidRPr="00F67D4D">
        <w:rPr>
          <w:sz w:val="22"/>
          <w:szCs w:val="22"/>
        </w:rPr>
        <w:fldChar w:fldCharType="end"/>
      </w:r>
      <w:r w:rsidRPr="00F67D4D">
        <w:rPr>
          <w:sz w:val="22"/>
          <w:szCs w:val="22"/>
        </w:rPr>
        <w:t xml:space="preserve">. The spring species communities have </w:t>
      </w:r>
      <w:r w:rsidRPr="00F67D4D">
        <w:rPr>
          <w:sz w:val="22"/>
          <w:szCs w:val="22"/>
          <w:lang w:eastAsia="fi-FI"/>
        </w:rPr>
        <w:t xml:space="preserve">also </w:t>
      </w:r>
      <w:r w:rsidRPr="00F67D4D">
        <w:rPr>
          <w:sz w:val="22"/>
          <w:szCs w:val="22"/>
        </w:rPr>
        <w:t xml:space="preserve">shifted from dominance of early blooming diatoms to later </w:t>
      </w:r>
      <w:r w:rsidRPr="00F67D4D">
        <w:rPr>
          <w:sz w:val="22"/>
          <w:szCs w:val="22"/>
          <w:lang w:eastAsia="fi-FI"/>
        </w:rPr>
        <w:t>blooming</w:t>
      </w:r>
      <w:r w:rsidRPr="00F67D4D">
        <w:rPr>
          <w:sz w:val="22"/>
          <w:szCs w:val="22"/>
        </w:rPr>
        <w:t xml:space="preserve"> dinoflagellates and the autotrophic ciliate </w:t>
      </w:r>
      <w:r w:rsidRPr="00F67D4D">
        <w:rPr>
          <w:i/>
          <w:sz w:val="22"/>
          <w:szCs w:val="22"/>
        </w:rPr>
        <w:t>Mesodinium rubrum</w:t>
      </w:r>
      <w:r w:rsidRPr="00F67D4D">
        <w:rPr>
          <w:sz w:val="22"/>
          <w:szCs w:val="22"/>
        </w:rPr>
        <w:t xml:space="preserve"> </w:t>
      </w:r>
      <w:r w:rsidRPr="00F67D4D">
        <w:rPr>
          <w:sz w:val="22"/>
          <w:szCs w:val="22"/>
        </w:rPr>
        <w:fldChar w:fldCharType="begin">
          <w:fldData xml:space="preserve">PEVuZE5vdGU+PENpdGU+PEF1dGhvcj5IamVybmU8L0F1dGhvcj48WWVhcj4yMDE5PC9ZZWFyPjxS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</w:fldData>
        </w:fldChar>
      </w:r>
      <w:r w:rsidRPr="00F67D4D">
        <w:rPr>
          <w:sz w:val="22"/>
          <w:szCs w:val="22"/>
        </w:rPr>
        <w:instrText xml:space="preserve"> ADDIN EN.CITE </w:instrText>
      </w:r>
      <w:r w:rsidRPr="00F67D4D">
        <w:rPr>
          <w:sz w:val="22"/>
          <w:szCs w:val="22"/>
        </w:rPr>
        <w:fldChar w:fldCharType="begin">
          <w:fldData xml:space="preserve">PEVuZE5vdGU+PENpdGU+PEF1dGhvcj5IamVybmU8L0F1dGhvcj48WWVhcj4yMDE5PC9ZZWFyPjxS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</w:fldData>
        </w:fldChar>
      </w:r>
      <w:r w:rsidRPr="00F67D4D">
        <w:rPr>
          <w:sz w:val="22"/>
          <w:szCs w:val="22"/>
          <w:lang w:eastAsia="fi-FI"/>
        </w:rPr>
        <w:instrText xml:space="preserve"> ADDIN EN.CITE.DATA </w:instrText>
      </w:r>
      <w:r w:rsidRPr="00F67D4D">
        <w:rPr>
          <w:sz w:val="22"/>
          <w:szCs w:val="22"/>
        </w:rPr>
      </w:r>
      <w:r w:rsidRPr="00F67D4D">
        <w:rPr>
          <w:sz w:val="22"/>
          <w:szCs w:val="22"/>
        </w:rPr>
        <w:fldChar w:fldCharType="end"/>
      </w:r>
      <w:r w:rsidRPr="00F67D4D">
        <w:rPr>
          <w:sz w:val="22"/>
          <w:szCs w:val="22"/>
        </w:rPr>
      </w:r>
      <w:r w:rsidRPr="00F67D4D">
        <w:rPr>
          <w:sz w:val="22"/>
          <w:szCs w:val="22"/>
        </w:rPr>
        <w:fldChar w:fldCharType="separate"/>
      </w:r>
      <w:r w:rsidRPr="00F67D4D">
        <w:rPr>
          <w:sz w:val="22"/>
          <w:szCs w:val="22"/>
        </w:rPr>
        <w:t>(</w:t>
      </w:r>
      <w:proofErr w:type="spellStart"/>
      <w:r w:rsidRPr="00F67D4D">
        <w:rPr>
          <w:noProof/>
          <w:sz w:val="22"/>
          <w:szCs w:val="22"/>
          <w:lang w:eastAsia="fi-FI"/>
        </w:rPr>
        <w:t>Klais</w:t>
      </w:r>
      <w:proofErr w:type="spellEnd"/>
      <w:r w:rsidRPr="00F67D4D">
        <w:rPr>
          <w:noProof/>
          <w:sz w:val="22"/>
          <w:szCs w:val="22"/>
          <w:lang w:eastAsia="fi-FI"/>
        </w:rPr>
        <w:t xml:space="preserve"> et al. 2011, </w:t>
      </w:r>
      <w:r w:rsidRPr="00F67D4D">
        <w:rPr>
          <w:sz w:val="22"/>
          <w:szCs w:val="22"/>
        </w:rPr>
        <w:t xml:space="preserve">Hällfors et al. 2013, </w:t>
      </w:r>
      <w:r w:rsidRPr="00F67D4D">
        <w:rPr>
          <w:noProof/>
          <w:sz w:val="22"/>
          <w:szCs w:val="22"/>
          <w:lang w:eastAsia="fi-FI"/>
        </w:rPr>
        <w:t xml:space="preserve">Kuosa et al. 2017, </w:t>
      </w:r>
      <w:proofErr w:type="spellStart"/>
      <w:r w:rsidRPr="00F67D4D">
        <w:rPr>
          <w:sz w:val="22"/>
          <w:szCs w:val="22"/>
        </w:rPr>
        <w:t>Hjerne</w:t>
      </w:r>
      <w:proofErr w:type="spellEnd"/>
      <w:r w:rsidRPr="00F67D4D">
        <w:rPr>
          <w:sz w:val="22"/>
          <w:szCs w:val="22"/>
        </w:rPr>
        <w:t xml:space="preserve"> et al. 2019)</w:t>
      </w:r>
      <w:r w:rsidRPr="00F67D4D">
        <w:rPr>
          <w:sz w:val="22"/>
          <w:szCs w:val="22"/>
        </w:rPr>
        <w:fldChar w:fldCharType="end"/>
      </w:r>
      <w:r w:rsidRPr="00F67D4D">
        <w:rPr>
          <w:sz w:val="22"/>
          <w:szCs w:val="22"/>
          <w:lang w:eastAsia="fi-FI"/>
        </w:rPr>
        <w:t xml:space="preserve">, due to changes in climate and weather patterns, including ice cover and wind conditions </w:t>
      </w:r>
      <w:r w:rsidRPr="00F67D4D">
        <w:rPr>
          <w:sz w:val="22"/>
          <w:szCs w:val="22"/>
          <w:lang w:eastAsia="fi-FI"/>
        </w:rPr>
        <w:fldChar w:fldCharType="begin">
          <w:fldData xml:space="preserve">PEVuZE5vdGU+PENpdGU+PEF1dGhvcj5LbGFpczwvQXV0aG9yPjxZZWFyPjIwMTM8L1llYXI+PFJl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=
</w:fldData>
        </w:fldChar>
      </w:r>
      <w:r w:rsidRPr="00F67D4D">
        <w:rPr>
          <w:sz w:val="22"/>
          <w:szCs w:val="22"/>
          <w:lang w:eastAsia="fi-FI"/>
        </w:rPr>
        <w:instrText xml:space="preserve"> ADDIN EN.CITE </w:instrText>
      </w:r>
      <w:r w:rsidRPr="00F67D4D">
        <w:rPr>
          <w:sz w:val="22"/>
          <w:szCs w:val="22"/>
          <w:lang w:eastAsia="fi-FI"/>
        </w:rPr>
        <w:fldChar w:fldCharType="begin">
          <w:fldData xml:space="preserve">PEVuZE5vdGU+PENpdGU+PEF1dGhvcj5LbGFpczwvQXV0aG9yPjxZZWFyPjIwMTM8L1llYXI+PFJl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=
</w:fldData>
        </w:fldChar>
      </w:r>
      <w:r w:rsidRPr="00F67D4D">
        <w:rPr>
          <w:sz w:val="22"/>
          <w:szCs w:val="22"/>
          <w:lang w:eastAsia="fi-FI"/>
        </w:rPr>
        <w:instrText xml:space="preserve"> ADDIN EN.CITE.DATA </w:instrText>
      </w:r>
      <w:r w:rsidRPr="00F67D4D">
        <w:rPr>
          <w:sz w:val="22"/>
          <w:szCs w:val="22"/>
          <w:lang w:eastAsia="fi-FI"/>
        </w:rPr>
      </w:r>
      <w:r w:rsidRPr="00F67D4D">
        <w:rPr>
          <w:sz w:val="22"/>
          <w:szCs w:val="22"/>
          <w:lang w:eastAsia="fi-FI"/>
        </w:rPr>
        <w:fldChar w:fldCharType="end"/>
      </w:r>
      <w:r w:rsidRPr="00F67D4D">
        <w:rPr>
          <w:sz w:val="22"/>
          <w:szCs w:val="22"/>
          <w:lang w:eastAsia="fi-FI"/>
        </w:rPr>
      </w:r>
      <w:r w:rsidRPr="00F67D4D">
        <w:rPr>
          <w:sz w:val="22"/>
          <w:szCs w:val="22"/>
          <w:lang w:eastAsia="fi-FI"/>
        </w:rPr>
        <w:fldChar w:fldCharType="separate"/>
      </w:r>
      <w:r w:rsidRPr="00F67D4D">
        <w:rPr>
          <w:noProof/>
          <w:sz w:val="22"/>
          <w:szCs w:val="22"/>
          <w:lang w:eastAsia="fi-FI"/>
        </w:rPr>
        <w:t>(Klais et al. 2013)</w:t>
      </w:r>
      <w:r w:rsidRPr="00F67D4D">
        <w:rPr>
          <w:sz w:val="22"/>
          <w:szCs w:val="22"/>
          <w:lang w:eastAsia="fi-FI"/>
        </w:rPr>
        <w:fldChar w:fldCharType="end"/>
      </w:r>
      <w:r w:rsidRPr="00F67D4D">
        <w:rPr>
          <w:sz w:val="22"/>
          <w:szCs w:val="22"/>
          <w:lang w:eastAsia="fi-FI"/>
        </w:rPr>
        <w:t xml:space="preserve">. </w:t>
      </w:r>
    </w:p>
    <w:p w14:paraId="7BCDB297" w14:textId="77777777" w:rsidR="00530E4E" w:rsidRPr="00F67D4D" w:rsidRDefault="00530E4E" w:rsidP="00352E56">
      <w:pPr>
        <w:autoSpaceDE w:val="0"/>
        <w:autoSpaceDN w:val="0"/>
        <w:adjustRightInd w:val="0"/>
        <w:spacing w:line="300" w:lineRule="exact"/>
        <w:rPr>
          <w:sz w:val="22"/>
          <w:szCs w:val="22"/>
          <w:lang w:eastAsia="fi-FI"/>
        </w:rPr>
      </w:pPr>
    </w:p>
    <w:p w14:paraId="1D49455E" w14:textId="66F14928" w:rsidR="00530E4E" w:rsidRPr="00C15244" w:rsidRDefault="00530E4E" w:rsidP="00352E56">
      <w:pPr>
        <w:autoSpaceDE w:val="0"/>
        <w:autoSpaceDN w:val="0"/>
        <w:adjustRightInd w:val="0"/>
        <w:spacing w:line="300" w:lineRule="exact"/>
        <w:rPr>
          <w:color w:val="FF0000"/>
          <w:sz w:val="22"/>
          <w:szCs w:val="22"/>
        </w:rPr>
      </w:pPr>
      <w:r w:rsidRPr="00F67D4D">
        <w:rPr>
          <w:sz w:val="22"/>
          <w:szCs w:val="22"/>
          <w:lang w:eastAsia="fi-FI"/>
        </w:rPr>
        <w:t>In summer</w:t>
      </w:r>
      <w:r w:rsidRPr="00F67D4D">
        <w:rPr>
          <w:sz w:val="22"/>
          <w:szCs w:val="22"/>
        </w:rPr>
        <w:t xml:space="preserve">, the amount of Cyanobacteria has increased and the phytoplankton biomass maximum, which in the 1980’s </w:t>
      </w:r>
      <w:r w:rsidRPr="00F67D4D">
        <w:rPr>
          <w:sz w:val="22"/>
          <w:szCs w:val="22"/>
          <w:lang w:eastAsia="fi-FI"/>
        </w:rPr>
        <w:t>was</w:t>
      </w:r>
      <w:r w:rsidRPr="00F67D4D">
        <w:rPr>
          <w:sz w:val="22"/>
          <w:szCs w:val="22"/>
        </w:rPr>
        <w:t xml:space="preserve"> in spring</w:t>
      </w:r>
      <w:r w:rsidRPr="00F67D4D">
        <w:rPr>
          <w:sz w:val="22"/>
          <w:szCs w:val="22"/>
          <w:lang w:eastAsia="fi-FI"/>
        </w:rPr>
        <w:t>,</w:t>
      </w:r>
      <w:r w:rsidRPr="00F67D4D">
        <w:rPr>
          <w:sz w:val="22"/>
          <w:szCs w:val="22"/>
        </w:rPr>
        <w:t xml:space="preserve"> is now in </w:t>
      </w:r>
      <w:r w:rsidRPr="00F67D4D">
        <w:rPr>
          <w:sz w:val="22"/>
          <w:szCs w:val="22"/>
          <w:lang w:eastAsia="fi-FI"/>
        </w:rPr>
        <w:t>July-August</w:t>
      </w:r>
      <w:r w:rsidRPr="00F67D4D">
        <w:rPr>
          <w:sz w:val="22"/>
          <w:szCs w:val="22"/>
        </w:rPr>
        <w:t>. This shift has been explained by a complex interaction between warming, eutrophication and increased top-down pressure</w:t>
      </w:r>
      <w:r w:rsidRPr="00F67D4D">
        <w:rPr>
          <w:sz w:val="22"/>
          <w:szCs w:val="22"/>
          <w:lang w:eastAsia="fi-FI"/>
        </w:rPr>
        <w:t xml:space="preserve"> </w:t>
      </w:r>
      <w:r w:rsidRPr="00F67D4D">
        <w:rPr>
          <w:sz w:val="22"/>
          <w:szCs w:val="22"/>
          <w:lang w:eastAsia="fi-FI"/>
        </w:rPr>
        <w:fldChar w:fldCharType="begin">
          <w:fldData xml:space="preserve">PEVuZE5vdGU+PENpdGU+PEF1dGhvcj5TdWlra2FuZW48L0F1dGhvcj48WWVhcj4yMDEzPC9ZZWFy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</w:fldData>
        </w:fldChar>
      </w:r>
      <w:r w:rsidRPr="00F67D4D">
        <w:rPr>
          <w:sz w:val="22"/>
          <w:szCs w:val="22"/>
          <w:lang w:eastAsia="fi-FI"/>
        </w:rPr>
        <w:instrText xml:space="preserve"> ADDIN EN.CITE </w:instrText>
      </w:r>
      <w:r w:rsidRPr="00F67D4D">
        <w:rPr>
          <w:sz w:val="22"/>
          <w:szCs w:val="22"/>
          <w:lang w:eastAsia="fi-FI"/>
        </w:rPr>
        <w:fldChar w:fldCharType="begin">
          <w:fldData xml:space="preserve">PEVuZE5vdGU+PENpdGU+PEF1dGhvcj5TdWlra2FuZW48L0F1dGhvcj48WWVhcj4yMDEzPC9ZZWFy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</w:fldData>
        </w:fldChar>
      </w:r>
      <w:r w:rsidRPr="00F67D4D">
        <w:rPr>
          <w:sz w:val="22"/>
          <w:szCs w:val="22"/>
          <w:lang w:eastAsia="fi-FI"/>
        </w:rPr>
        <w:instrText xml:space="preserve"> ADDIN EN.CITE.DATA </w:instrText>
      </w:r>
      <w:r w:rsidRPr="00F67D4D">
        <w:rPr>
          <w:sz w:val="22"/>
          <w:szCs w:val="22"/>
          <w:lang w:eastAsia="fi-FI"/>
        </w:rPr>
      </w:r>
      <w:r w:rsidRPr="00F67D4D">
        <w:rPr>
          <w:sz w:val="22"/>
          <w:szCs w:val="22"/>
          <w:lang w:eastAsia="fi-FI"/>
        </w:rPr>
        <w:fldChar w:fldCharType="end"/>
      </w:r>
      <w:r w:rsidRPr="00F67D4D">
        <w:rPr>
          <w:sz w:val="22"/>
          <w:szCs w:val="22"/>
          <w:lang w:eastAsia="fi-FI"/>
        </w:rPr>
      </w:r>
      <w:r w:rsidRPr="00F67D4D">
        <w:rPr>
          <w:sz w:val="22"/>
          <w:szCs w:val="22"/>
          <w:lang w:eastAsia="fi-FI"/>
        </w:rPr>
        <w:fldChar w:fldCharType="separate"/>
      </w:r>
      <w:r w:rsidRPr="00F67D4D">
        <w:rPr>
          <w:noProof/>
          <w:sz w:val="22"/>
          <w:szCs w:val="22"/>
          <w:lang w:eastAsia="fi-FI"/>
        </w:rPr>
        <w:t>(Suikkanen et al. 2013)</w:t>
      </w:r>
      <w:r w:rsidRPr="00F67D4D">
        <w:rPr>
          <w:sz w:val="22"/>
          <w:szCs w:val="22"/>
          <w:lang w:eastAsia="fi-FI"/>
        </w:rPr>
        <w:fldChar w:fldCharType="end"/>
      </w:r>
      <w:r w:rsidRPr="00F67D4D">
        <w:rPr>
          <w:sz w:val="22"/>
          <w:szCs w:val="22"/>
          <w:lang w:eastAsia="fi-FI"/>
        </w:rPr>
        <w:t xml:space="preserve">. In the Gulf of Bothnia, salinity decline was also an important factor for phytoplankton community change in 1979 to 2012 </w:t>
      </w:r>
      <w:r w:rsidRPr="00F67D4D">
        <w:rPr>
          <w:sz w:val="22"/>
          <w:szCs w:val="22"/>
          <w:lang w:eastAsia="fi-FI"/>
        </w:rPr>
        <w:fldChar w:fldCharType="begin">
          <w:fldData xml:space="preserve">PEVuZE5vdGU+PENpdGU+PEF1dGhvcj5LdW9zYTwvQXV0aG9yPjxZZWFyPjIwMTc8L1llYXI+PFJl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</w:fldData>
        </w:fldChar>
      </w:r>
      <w:r w:rsidRPr="00F67D4D">
        <w:rPr>
          <w:sz w:val="22"/>
          <w:szCs w:val="22"/>
          <w:lang w:eastAsia="fi-FI"/>
        </w:rPr>
        <w:instrText xml:space="preserve"> ADDIN EN.CITE </w:instrText>
      </w:r>
      <w:r w:rsidRPr="00F67D4D">
        <w:rPr>
          <w:sz w:val="22"/>
          <w:szCs w:val="22"/>
          <w:lang w:eastAsia="fi-FI"/>
        </w:rPr>
        <w:fldChar w:fldCharType="begin">
          <w:fldData xml:space="preserve">PEVuZE5vdGU+PENpdGU+PEF1dGhvcj5LdW9zYTwvQXV0aG9yPjxZZWFyPjIwMTc8L1llYXI+PFJl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</w:fldData>
        </w:fldChar>
      </w:r>
      <w:r w:rsidRPr="00F67D4D">
        <w:rPr>
          <w:sz w:val="22"/>
          <w:szCs w:val="22"/>
          <w:lang w:eastAsia="fi-FI"/>
        </w:rPr>
        <w:instrText xml:space="preserve"> ADDIN EN.CITE.DATA </w:instrText>
      </w:r>
      <w:r w:rsidRPr="00F67D4D">
        <w:rPr>
          <w:sz w:val="22"/>
          <w:szCs w:val="22"/>
          <w:lang w:eastAsia="fi-FI"/>
        </w:rPr>
      </w:r>
      <w:r w:rsidRPr="00F67D4D">
        <w:rPr>
          <w:sz w:val="22"/>
          <w:szCs w:val="22"/>
          <w:lang w:eastAsia="fi-FI"/>
        </w:rPr>
        <w:fldChar w:fldCharType="end"/>
      </w:r>
      <w:r w:rsidRPr="00F67D4D">
        <w:rPr>
          <w:sz w:val="22"/>
          <w:szCs w:val="22"/>
          <w:lang w:eastAsia="fi-FI"/>
        </w:rPr>
      </w:r>
      <w:r w:rsidRPr="00F67D4D">
        <w:rPr>
          <w:sz w:val="22"/>
          <w:szCs w:val="22"/>
          <w:lang w:eastAsia="fi-FI"/>
        </w:rPr>
        <w:fldChar w:fldCharType="separate"/>
      </w:r>
      <w:r w:rsidRPr="00F67D4D">
        <w:rPr>
          <w:noProof/>
          <w:sz w:val="22"/>
          <w:szCs w:val="22"/>
          <w:lang w:eastAsia="fi-FI"/>
        </w:rPr>
        <w:t>(Kuosa et al. 2017)</w:t>
      </w:r>
      <w:r w:rsidRPr="00F67D4D">
        <w:rPr>
          <w:sz w:val="22"/>
          <w:szCs w:val="22"/>
          <w:lang w:eastAsia="fi-FI"/>
        </w:rPr>
        <w:fldChar w:fldCharType="end"/>
      </w:r>
      <w:r w:rsidRPr="00F67D4D">
        <w:rPr>
          <w:sz w:val="22"/>
          <w:szCs w:val="22"/>
          <w:lang w:eastAsia="fi-FI"/>
        </w:rPr>
        <w:t xml:space="preserve">. </w:t>
      </w:r>
    </w:p>
    <w:p w14:paraId="1EF6DA07" w14:textId="77777777" w:rsidR="00530E4E" w:rsidRPr="00F67D4D" w:rsidRDefault="00530E4E" w:rsidP="00352E56">
      <w:pPr>
        <w:autoSpaceDE w:val="0"/>
        <w:autoSpaceDN w:val="0"/>
        <w:adjustRightInd w:val="0"/>
        <w:spacing w:line="300" w:lineRule="exact"/>
        <w:rPr>
          <w:sz w:val="22"/>
          <w:szCs w:val="22"/>
        </w:rPr>
      </w:pPr>
    </w:p>
    <w:p w14:paraId="7F16FED4" w14:textId="473B50C3" w:rsidR="00530E4E" w:rsidRDefault="00530E4E" w:rsidP="00352E56">
      <w:pPr>
        <w:autoSpaceDE w:val="0"/>
        <w:autoSpaceDN w:val="0"/>
        <w:adjustRightInd w:val="0"/>
        <w:spacing w:line="300" w:lineRule="exact"/>
        <w:rPr>
          <w:sz w:val="22"/>
          <w:szCs w:val="22"/>
        </w:rPr>
      </w:pPr>
      <w:r w:rsidRPr="00F67D4D">
        <w:rPr>
          <w:sz w:val="22"/>
          <w:szCs w:val="22"/>
        </w:rPr>
        <w:t xml:space="preserve">There is however discrepancy on the relative effects of eutrophication and climate in explaining </w:t>
      </w:r>
      <w:r>
        <w:rPr>
          <w:sz w:val="22"/>
          <w:szCs w:val="22"/>
        </w:rPr>
        <w:t xml:space="preserve">past changes in phytoplankton </w:t>
      </w:r>
      <w:r w:rsidRPr="00F67D4D">
        <w:rPr>
          <w:sz w:val="22"/>
          <w:szCs w:val="22"/>
        </w:rPr>
        <w:t>biomass and communit</w:t>
      </w:r>
      <w:r>
        <w:rPr>
          <w:sz w:val="22"/>
          <w:szCs w:val="22"/>
        </w:rPr>
        <w:t>ies</w:t>
      </w:r>
      <w:r w:rsidRPr="00F67D4D">
        <w:rPr>
          <w:sz w:val="22"/>
          <w:szCs w:val="22"/>
          <w:lang w:eastAsia="fi-FI"/>
        </w:rPr>
        <w:t>.</w:t>
      </w:r>
      <w:r w:rsidRPr="00F67D4D">
        <w:rPr>
          <w:sz w:val="22"/>
          <w:szCs w:val="22"/>
        </w:rPr>
        <w:t xml:space="preserve"> In the long-term data</w:t>
      </w:r>
      <w:r w:rsidRPr="00F67D4D">
        <w:rPr>
          <w:sz w:val="22"/>
          <w:szCs w:val="22"/>
          <w:lang w:eastAsia="fi-FI"/>
        </w:rPr>
        <w:t>,</w:t>
      </w:r>
      <w:r w:rsidRPr="00F67D4D">
        <w:rPr>
          <w:sz w:val="22"/>
          <w:szCs w:val="22"/>
        </w:rPr>
        <w:t xml:space="preserve"> variable results can be seen, according to area and dominating species group </w:t>
      </w:r>
      <w:r w:rsidRPr="00F67D4D">
        <w:rPr>
          <w:sz w:val="22"/>
          <w:szCs w:val="22"/>
        </w:rPr>
        <w:fldChar w:fldCharType="begin">
          <w:fldData xml:space="preserve">PEVuZE5vdGU+PENpdGU+PEF1dGhvcj5XYXNtdW5kPC9BdXRob3I+PFllYXI+MjAxMTwvWWVhcj48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</w:fldData>
        </w:fldChar>
      </w:r>
      <w:r w:rsidRPr="00F67D4D">
        <w:rPr>
          <w:sz w:val="22"/>
          <w:szCs w:val="22"/>
        </w:rPr>
        <w:instrText xml:space="preserve"> ADDIN EN.CITE </w:instrText>
      </w:r>
      <w:r w:rsidRPr="00F67D4D">
        <w:rPr>
          <w:sz w:val="22"/>
          <w:szCs w:val="22"/>
        </w:rPr>
        <w:fldChar w:fldCharType="begin">
          <w:fldData xml:space="preserve">PEVuZE5vdGU+PENpdGU+PEF1dGhvcj5XYXNtdW5kPC9BdXRob3I+PFllYXI+MjAxMTwvWWVhcj48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</w:fldData>
        </w:fldChar>
      </w:r>
      <w:r w:rsidRPr="00F67D4D">
        <w:rPr>
          <w:sz w:val="22"/>
          <w:szCs w:val="22"/>
        </w:rPr>
        <w:instrText xml:space="preserve"> ADDIN EN.CITE.DATA </w:instrText>
      </w:r>
      <w:r w:rsidRPr="00F67D4D">
        <w:rPr>
          <w:sz w:val="22"/>
          <w:szCs w:val="22"/>
        </w:rPr>
      </w:r>
      <w:r w:rsidRPr="00F67D4D">
        <w:rPr>
          <w:sz w:val="22"/>
          <w:szCs w:val="22"/>
        </w:rPr>
        <w:fldChar w:fldCharType="end"/>
      </w:r>
      <w:r w:rsidRPr="00F67D4D">
        <w:rPr>
          <w:sz w:val="22"/>
          <w:szCs w:val="22"/>
        </w:rPr>
      </w:r>
      <w:r w:rsidRPr="00F67D4D">
        <w:rPr>
          <w:sz w:val="22"/>
          <w:szCs w:val="22"/>
        </w:rPr>
        <w:fldChar w:fldCharType="separate"/>
      </w:r>
      <w:r w:rsidRPr="00F67D4D">
        <w:rPr>
          <w:sz w:val="22"/>
          <w:szCs w:val="22"/>
        </w:rPr>
        <w:t>(</w:t>
      </w:r>
      <w:proofErr w:type="spellStart"/>
      <w:r w:rsidRPr="00F67D4D">
        <w:rPr>
          <w:sz w:val="22"/>
          <w:szCs w:val="22"/>
        </w:rPr>
        <w:t>Wasmund</w:t>
      </w:r>
      <w:proofErr w:type="spellEnd"/>
      <w:r w:rsidRPr="00F67D4D">
        <w:rPr>
          <w:sz w:val="22"/>
          <w:szCs w:val="22"/>
        </w:rPr>
        <w:t xml:space="preserve"> et al. 2011, </w:t>
      </w:r>
      <w:proofErr w:type="spellStart"/>
      <w:r w:rsidRPr="00F67D4D">
        <w:rPr>
          <w:sz w:val="22"/>
          <w:szCs w:val="22"/>
        </w:rPr>
        <w:t>Groetsch</w:t>
      </w:r>
      <w:proofErr w:type="spellEnd"/>
      <w:r w:rsidRPr="00F67D4D">
        <w:rPr>
          <w:sz w:val="22"/>
          <w:szCs w:val="22"/>
        </w:rPr>
        <w:t xml:space="preserve"> et al. 2016)</w:t>
      </w:r>
      <w:r w:rsidRPr="00F67D4D">
        <w:rPr>
          <w:sz w:val="22"/>
          <w:szCs w:val="22"/>
        </w:rPr>
        <w:fldChar w:fldCharType="end"/>
      </w:r>
      <w:r w:rsidRPr="00F67D4D">
        <w:rPr>
          <w:sz w:val="22"/>
          <w:szCs w:val="22"/>
        </w:rPr>
        <w:t xml:space="preserve">. Certain studies have found evidence of eutrophication effects which have been modified by climate-induced variations in temperature and salinity </w:t>
      </w:r>
      <w:r w:rsidRPr="00F67D4D">
        <w:rPr>
          <w:sz w:val="22"/>
          <w:szCs w:val="22"/>
        </w:rPr>
        <w:fldChar w:fldCharType="begin">
          <w:fldData xml:space="preserve">PEVuZE5vdGU+PENpdGU+PEF1dGhvcj5Iw6RsbGZvcnM8L0F1dGhvcj48WWVhcj4yMDEzPC9ZZWFy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</w:fldData>
        </w:fldChar>
      </w:r>
      <w:r w:rsidRPr="00F67D4D">
        <w:rPr>
          <w:sz w:val="22"/>
          <w:szCs w:val="22"/>
        </w:rPr>
        <w:instrText xml:space="preserve"> ADDIN EN.CITE </w:instrText>
      </w:r>
      <w:r w:rsidRPr="00F67D4D">
        <w:rPr>
          <w:sz w:val="22"/>
          <w:szCs w:val="22"/>
        </w:rPr>
        <w:fldChar w:fldCharType="begin">
          <w:fldData xml:space="preserve">PEVuZE5vdGU+PENpdGU+PEF1dGhvcj5Iw6RsbGZvcnM8L0F1dGhvcj48WWVhcj4yMDEzPC9ZZWFy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</w:fldData>
        </w:fldChar>
      </w:r>
      <w:r w:rsidRPr="00F67D4D">
        <w:rPr>
          <w:sz w:val="22"/>
          <w:szCs w:val="22"/>
          <w:lang w:eastAsia="fi-FI"/>
        </w:rPr>
        <w:instrText xml:space="preserve"> ADDIN EN.CITE.DATA </w:instrText>
      </w:r>
      <w:r w:rsidRPr="00F67D4D">
        <w:rPr>
          <w:sz w:val="22"/>
          <w:szCs w:val="22"/>
        </w:rPr>
      </w:r>
      <w:r w:rsidRPr="00F67D4D">
        <w:rPr>
          <w:sz w:val="22"/>
          <w:szCs w:val="22"/>
        </w:rPr>
        <w:fldChar w:fldCharType="end"/>
      </w:r>
      <w:r w:rsidRPr="00F67D4D">
        <w:rPr>
          <w:sz w:val="22"/>
          <w:szCs w:val="22"/>
        </w:rPr>
      </w:r>
      <w:r w:rsidRPr="00F67D4D">
        <w:rPr>
          <w:sz w:val="22"/>
          <w:szCs w:val="22"/>
        </w:rPr>
        <w:fldChar w:fldCharType="separate"/>
      </w:r>
      <w:r w:rsidRPr="00F67D4D">
        <w:rPr>
          <w:sz w:val="22"/>
          <w:szCs w:val="22"/>
        </w:rPr>
        <w:t xml:space="preserve">(Hällfors et al. 2013, </w:t>
      </w:r>
      <w:proofErr w:type="spellStart"/>
      <w:r w:rsidRPr="00F67D4D">
        <w:rPr>
          <w:sz w:val="22"/>
          <w:szCs w:val="22"/>
        </w:rPr>
        <w:t>Olofsson</w:t>
      </w:r>
      <w:proofErr w:type="spellEnd"/>
      <w:r w:rsidRPr="00F67D4D">
        <w:rPr>
          <w:sz w:val="22"/>
          <w:szCs w:val="22"/>
        </w:rPr>
        <w:t xml:space="preserve"> et al. 2020)</w:t>
      </w:r>
      <w:r w:rsidRPr="00F67D4D">
        <w:rPr>
          <w:sz w:val="22"/>
          <w:szCs w:val="22"/>
        </w:rPr>
        <w:fldChar w:fldCharType="end"/>
      </w:r>
      <w:r w:rsidRPr="00F67D4D">
        <w:rPr>
          <w:sz w:val="22"/>
          <w:szCs w:val="22"/>
        </w:rPr>
        <w:t>, and a connection with the Baltic Sea Index has</w:t>
      </w:r>
      <w:r w:rsidRPr="00F67D4D">
        <w:rPr>
          <w:sz w:val="22"/>
          <w:szCs w:val="22"/>
          <w:lang w:eastAsia="fi-FI"/>
        </w:rPr>
        <w:t xml:space="preserve"> also</w:t>
      </w:r>
      <w:r w:rsidRPr="00F67D4D">
        <w:rPr>
          <w:sz w:val="22"/>
          <w:szCs w:val="22"/>
        </w:rPr>
        <w:t xml:space="preserve"> been demonstrated </w:t>
      </w:r>
      <w:r w:rsidRPr="00F67D4D">
        <w:rPr>
          <w:sz w:val="22"/>
          <w:szCs w:val="22"/>
        </w:rPr>
        <w:fldChar w:fldCharType="begin"/>
      </w:r>
      <w:r w:rsidRPr="00F67D4D">
        <w:rPr>
          <w:sz w:val="22"/>
          <w:szCs w:val="22"/>
        </w:rPr>
        <w:instrText xml:space="preserve"> ADDIN EN.CITE &lt;EndNote&gt;&lt;Cite&gt;&lt;Author&gt;Griffiths&lt;/Author&gt;&lt;Year&gt;2020&lt;/Year&gt;&lt;RecNum&gt;2292&lt;/RecNum&gt;&lt;DisplayText&gt;(Griffiths et al. 2020)&lt;/DisplayText&gt;&lt;record&gt;&lt;rec-number&gt;2292&lt;/rec-number&gt;&lt;foreign-keys&gt;&lt;key app="EN" db-id="zdzprff01xrts1evwt3xdf0jw2xst0rtzd2t" timestamp="1588837085"&gt;2292&lt;/key&gt;&lt;/foreign-keys&gt;&lt;ref-type name="Journal Article"&gt;17&lt;/ref-type&gt;&lt;contributors&gt;&lt;authors&gt;&lt;author&gt;Griffiths, Jennifer R&lt;/author&gt;&lt;author&gt;Lehtinen, Sirpa&lt;/author&gt;&lt;author&gt;Suikkanen, Sanna&lt;/author&gt;&lt;author&gt;Winder, Monika&lt;/author&gt;&lt;/authors&gt;&lt;/contributors&gt;&lt;titles&gt;&lt;title&gt;Limited evidence for common interannual trends in Baltic Sea summer phytoplankton biomass&lt;/title&gt;&lt;secondary-title&gt;PloS one&lt;/secondary-title&gt;&lt;/titles&gt;&lt;periodical&gt;&lt;full-title&gt;Plos One&lt;/full-title&gt;&lt;/periodical&gt;&lt;pages&gt;e0231690&lt;/pages&gt;&lt;volume&gt;15&lt;/volume&gt;&lt;number&gt;4&lt;/number&gt;&lt;dates&gt;&lt;year&gt;2020&lt;/year&gt;&lt;/dates&gt;&lt;isbn&gt;1932-6203&lt;/isbn&gt;&lt;urls&gt;&lt;/urls&gt;&lt;/record&gt;&lt;/Cite&gt;&lt;/EndNote&gt;</w:instrText>
      </w:r>
      <w:r w:rsidRPr="00F67D4D">
        <w:rPr>
          <w:sz w:val="22"/>
          <w:szCs w:val="22"/>
        </w:rPr>
        <w:fldChar w:fldCharType="separate"/>
      </w:r>
      <w:r w:rsidRPr="00F67D4D">
        <w:rPr>
          <w:sz w:val="22"/>
          <w:szCs w:val="22"/>
        </w:rPr>
        <w:t>(Griffiths et al. 2020)</w:t>
      </w:r>
      <w:r w:rsidRPr="00F67D4D">
        <w:rPr>
          <w:sz w:val="22"/>
          <w:szCs w:val="22"/>
        </w:rPr>
        <w:fldChar w:fldCharType="end"/>
      </w:r>
      <w:r w:rsidRPr="00F67D4D">
        <w:rPr>
          <w:sz w:val="22"/>
          <w:szCs w:val="22"/>
        </w:rPr>
        <w:t xml:space="preserve">. </w:t>
      </w:r>
      <w:r w:rsidRPr="00F67D4D">
        <w:rPr>
          <w:sz w:val="22"/>
          <w:szCs w:val="22"/>
          <w:lang w:eastAsia="fi-FI"/>
        </w:rPr>
        <w:t>Other studies</w:t>
      </w:r>
      <w:r w:rsidRPr="00F67D4D">
        <w:rPr>
          <w:sz w:val="22"/>
          <w:szCs w:val="22"/>
        </w:rPr>
        <w:t xml:space="preserve"> did not find any explanation for the gradual change in community composition, and concluded that phytoplankton community in the Baltic Sea is not in a steady state </w:t>
      </w:r>
      <w:r w:rsidRPr="00F67D4D">
        <w:rPr>
          <w:sz w:val="22"/>
          <w:szCs w:val="22"/>
        </w:rPr>
        <w:fldChar w:fldCharType="begin"/>
      </w:r>
      <w:r w:rsidRPr="00F67D4D">
        <w:rPr>
          <w:sz w:val="22"/>
          <w:szCs w:val="22"/>
          <w:lang w:eastAsia="fi-FI"/>
        </w:rPr>
        <w:instrText xml:space="preserve"> ADDIN EN.CITE &lt;EndNote&gt;&lt;Cite&gt;&lt;Author&gt;Olli&lt;/Author&gt;&lt;Year&gt;2011&lt;/Year&gt;&lt;RecNum&gt;1983&lt;/RecNum&gt;&lt;DisplayText&gt;(Olli et al. 2011)&lt;/DisplayText&gt;&lt;record&gt;&lt;rec-number&gt;1983&lt;/rec-number&gt;&lt;foreign-keys&gt;&lt;key app="EN" db-id="zdzprff01xrts1evwt3xdf0jw2xst0rtzd2t" timestamp="1581533536"&gt;1983&lt;/key&gt;&lt;/foreign-keys&gt;&lt;ref-type name="Journal Article"&gt;17&lt;/ref-type&gt;&lt;contributors&gt;&lt;authors&gt;&lt;author&gt;Olli, K.&lt;/author&gt;&lt;author&gt;Klais, R.&lt;/author&gt;&lt;author&gt;Tamminen, T.&lt;/author&gt;&lt;author&gt;Ptacnik, R.&lt;/author&gt;&lt;author&gt;Andersen, T.&lt;/author&gt;&lt;/authors&gt;&lt;/contributors&gt;&lt;auth-address&gt;[Olli, Kalle; Klais, Riina] Univ Tartu, Inst Ecol &amp;amp; Earth Sci, EE-51005 Tartu, Estonia. [Tamminen, Timo] Finnish Environm Inst, Ctr Marine Res, FI-00251 Helsinki, Finland. [Ptacnik, Robert] Carl von Ossietzky Univ Oldenburg, ICBM, DE-26382 Wilhelmshaven, Germany. [Andersen, Tom] Univ Oslo, Dept Biol, N-0316 Oslo, Norway.&amp;#xD;Olli, K (reprint author), Univ Tartu, Inst Ecol &amp;amp; Earth Sci, Lai 40, EE-51005 Tartu, Estonia.&amp;#xD;kalle.olli@ut.ee&lt;/auth-address&gt;&lt;titles&gt;&lt;title&gt;Long term changes in the Baltic Sea phytoplankton community&lt;/title&gt;&lt;secondary-title&gt;Boreal Environment Research&lt;/secondary-title&gt;&lt;alt-title&gt;Boreal Environ. Res.&lt;/alt-title&gt;&lt;/titles&gt;&lt;periodical&gt;&lt;full-title&gt;Boreal Environment Research&lt;/full-title&gt;&lt;/periodical&gt;&lt;pages&gt;3-14&lt;/pages&gt;&lt;volume&gt;16&lt;/volume&gt;&lt;keywords&gt;&lt;keyword&gt;nutrient limitation&lt;/keyword&gt;&lt;keyword&gt;eutrophication&lt;/keyword&gt;&lt;keyword&gt;ecosystem&lt;/keyword&gt;&lt;keyword&gt;trends&lt;/keyword&gt;&lt;keyword&gt;Environmental Sciences &amp;amp; Ecology&lt;/keyword&gt;&lt;/keywords&gt;&lt;dates&gt;&lt;year&gt;2011&lt;/year&gt;&lt;pub-dates&gt;&lt;date&gt;Mar&lt;/date&gt;&lt;/pub-dates&gt;&lt;/dates&gt;&lt;isbn&gt;1239-6095&lt;/isbn&gt;&lt;accession-num&gt;WOS:000289037600002&lt;/accession-num&gt;&lt;work-type&gt;Article&lt;/work-type&gt;&lt;urls&gt;&lt;related-urls&gt;&lt;url&gt;&lt;style face="underline" font="default" size="100%"&gt;&amp;lt;Go to ISI&amp;gt;://WOS:000289037600002&lt;/style&gt;&lt;/url&gt;&lt;/related-urls&gt;&lt;/urls&gt;&lt;language&gt;English&lt;/language&gt;&lt;/record&gt;&lt;/Cite&gt;&lt;/EndNote&gt;</w:instrText>
      </w:r>
      <w:r w:rsidRPr="00F67D4D">
        <w:rPr>
          <w:sz w:val="22"/>
          <w:szCs w:val="22"/>
        </w:rPr>
        <w:fldChar w:fldCharType="separate"/>
      </w:r>
      <w:r w:rsidRPr="00F67D4D">
        <w:rPr>
          <w:sz w:val="22"/>
          <w:szCs w:val="22"/>
        </w:rPr>
        <w:t>(Olli et al. 2011)</w:t>
      </w:r>
      <w:r w:rsidRPr="00F67D4D">
        <w:rPr>
          <w:sz w:val="22"/>
          <w:szCs w:val="22"/>
        </w:rPr>
        <w:fldChar w:fldCharType="end"/>
      </w:r>
      <w:r w:rsidRPr="00F67D4D">
        <w:rPr>
          <w:sz w:val="22"/>
          <w:szCs w:val="22"/>
          <w:lang w:eastAsia="fi-FI"/>
        </w:rPr>
        <w:t>,</w:t>
      </w:r>
      <w:r w:rsidRPr="00F67D4D">
        <w:rPr>
          <w:sz w:val="22"/>
          <w:szCs w:val="22"/>
        </w:rPr>
        <w:t xml:space="preserve"> or noted that stochastic dynamics at local scales confound any commonalities between phytoplankton groups </w:t>
      </w:r>
      <w:r w:rsidRPr="00F67D4D">
        <w:rPr>
          <w:sz w:val="22"/>
          <w:szCs w:val="22"/>
        </w:rPr>
        <w:fldChar w:fldCharType="begin"/>
      </w:r>
      <w:r w:rsidRPr="00F67D4D">
        <w:rPr>
          <w:sz w:val="22"/>
          <w:szCs w:val="22"/>
        </w:rPr>
        <w:instrText xml:space="preserve"> ADDIN EN.CITE &lt;EndNote&gt;&lt;Cite&gt;&lt;Author&gt;Griffiths&lt;/Author&gt;&lt;Year&gt;2020&lt;/Year&gt;&lt;RecNum&gt;2292&lt;/RecNum&gt;&lt;DisplayText&gt;(Griffiths et al. 2020)&lt;/DisplayText&gt;&lt;record&gt;&lt;rec-number&gt;2292&lt;/rec-number&gt;&lt;foreign-keys&gt;&lt;key app="EN" db-id="zdzprff01xrts1evwt3xdf0jw2xst0rtzd2t" timestamp="1588837085"&gt;2292&lt;/key&gt;&lt;/foreign-keys&gt;&lt;ref-type name="Journal Article"&gt;17&lt;/ref-type&gt;&lt;contributors&gt;&lt;authors&gt;&lt;author&gt;Griffiths, Jennifer R&lt;/author&gt;&lt;author&gt;Lehtinen, Sirpa&lt;/author&gt;&lt;author&gt;Suikkanen, Sanna&lt;/author&gt;&lt;author&gt;Winder, Monika&lt;/author&gt;&lt;/authors&gt;&lt;/contributors&gt;&lt;titles&gt;&lt;title&gt;Limited evidence for common interannual trends in Baltic Sea summer phytoplankton biomass&lt;/title&gt;&lt;secondary-title&gt;PloS one&lt;/secondary-title&gt;&lt;/titles&gt;&lt;periodical&gt;&lt;full-title&gt;Plos One&lt;/full-title&gt;&lt;/periodical&gt;&lt;pages&gt;e0231690&lt;/pages&gt;&lt;volume&gt;15&lt;/volume&gt;&lt;number&gt;4&lt;/number&gt;&lt;dates&gt;&lt;year&gt;2020&lt;/year&gt;&lt;/dates&gt;&lt;isbn&gt;1932-6203&lt;/isbn&gt;&lt;urls&gt;&lt;/urls&gt;&lt;/record&gt;&lt;/Cite&gt;&lt;/EndNote&gt;</w:instrText>
      </w:r>
      <w:r w:rsidRPr="00F67D4D">
        <w:rPr>
          <w:sz w:val="22"/>
          <w:szCs w:val="22"/>
        </w:rPr>
        <w:fldChar w:fldCharType="separate"/>
      </w:r>
      <w:r w:rsidRPr="00F67D4D">
        <w:rPr>
          <w:sz w:val="22"/>
          <w:szCs w:val="22"/>
        </w:rPr>
        <w:t>(Griffiths et al. 2020)</w:t>
      </w:r>
      <w:r w:rsidRPr="00F67D4D">
        <w:rPr>
          <w:sz w:val="22"/>
          <w:szCs w:val="22"/>
        </w:rPr>
        <w:fldChar w:fldCharType="end"/>
      </w:r>
      <w:r w:rsidRPr="00F67D4D">
        <w:rPr>
          <w:sz w:val="22"/>
          <w:szCs w:val="22"/>
        </w:rPr>
        <w:t>.</w:t>
      </w:r>
    </w:p>
    <w:p w14:paraId="4996157E" w14:textId="77777777" w:rsidR="00530E4E" w:rsidRPr="00F67D4D" w:rsidRDefault="00530E4E" w:rsidP="00352E56">
      <w:pPr>
        <w:autoSpaceDE w:val="0"/>
        <w:autoSpaceDN w:val="0"/>
        <w:adjustRightInd w:val="0"/>
        <w:spacing w:line="300" w:lineRule="exact"/>
        <w:rPr>
          <w:sz w:val="22"/>
          <w:szCs w:val="22"/>
        </w:rPr>
      </w:pPr>
    </w:p>
    <w:p w14:paraId="0B18609F" w14:textId="2D10F7F6" w:rsidR="006B5796" w:rsidRPr="00F67D4D" w:rsidRDefault="006B5796" w:rsidP="00352E56">
      <w:pPr>
        <w:autoSpaceDE w:val="0"/>
        <w:autoSpaceDN w:val="0"/>
        <w:adjustRightInd w:val="0"/>
        <w:spacing w:line="300" w:lineRule="exact"/>
        <w:rPr>
          <w:sz w:val="22"/>
          <w:szCs w:val="22"/>
          <w:lang w:eastAsia="fi-FI"/>
        </w:rPr>
      </w:pPr>
      <w:r w:rsidRPr="00F67D4D">
        <w:rPr>
          <w:sz w:val="22"/>
          <w:szCs w:val="22"/>
          <w:lang w:eastAsia="fi-FI"/>
        </w:rPr>
        <w:t xml:space="preserve">The projected increase in precipitation is expected to increase </w:t>
      </w:r>
      <w:r w:rsidR="00BF6F2B" w:rsidRPr="00F67D4D">
        <w:rPr>
          <w:sz w:val="22"/>
          <w:szCs w:val="22"/>
          <w:lang w:eastAsia="fi-FI"/>
        </w:rPr>
        <w:t xml:space="preserve">river runoff and </w:t>
      </w:r>
      <w:r w:rsidRPr="00F67D4D">
        <w:rPr>
          <w:sz w:val="22"/>
          <w:szCs w:val="22"/>
          <w:lang w:eastAsia="fi-FI"/>
        </w:rPr>
        <w:t xml:space="preserve">nutrient load into the sea, especially in the northern Baltic Sea </w:t>
      </w:r>
      <w:r w:rsidRPr="00F67D4D">
        <w:rPr>
          <w:sz w:val="22"/>
          <w:szCs w:val="22"/>
          <w:lang w:eastAsia="fi-FI"/>
        </w:rPr>
        <w:fldChar w:fldCharType="begin"/>
      </w:r>
      <w:r w:rsidRPr="00F67D4D">
        <w:rPr>
          <w:sz w:val="22"/>
          <w:szCs w:val="22"/>
          <w:lang w:eastAsia="fi-FI"/>
        </w:rPr>
        <w:instrText xml:space="preserve"> ADDIN EN.CITE &lt;EndNote&gt;&lt;Cite&gt;&lt;Author&gt;Huttunen&lt;/Author&gt;&lt;Year&gt;2015&lt;/Year&gt;&lt;RecNum&gt;26&lt;/RecNum&gt;&lt;DisplayText&gt;(Huttunen et al. 2015)&lt;/DisplayText&gt;&lt;record&gt;&lt;rec-number&gt;26&lt;/rec-number&gt;&lt;foreign-keys&gt;&lt;key app="EN" db-id="zdzprff01xrts1evwt3xdf0jw2xst0rtzd2t" timestamp="1508860595"&gt;26&lt;/key&gt;&lt;/foreign-keys&gt;&lt;ref-type name="Journal Article"&gt;17&lt;/ref-type&gt;&lt;contributors&gt;&lt;authors&gt;&lt;author&gt;Huttunen, I.&lt;/author&gt;&lt;author&gt;Lehtonen, H.&lt;/author&gt;&lt;author&gt;Huttunen, M.&lt;/author&gt;&lt;author&gt;Piirainen, V.&lt;/author&gt;&lt;author&gt;Korppoo, M.&lt;/author&gt;&lt;author&gt;Veijalainen, N.&lt;/author&gt;&lt;author&gt;Viitasalo, M.&lt;/author&gt;&lt;author&gt;Vehvilainen, B.&lt;/author&gt;&lt;/authors&gt;&lt;/contributors&gt;&lt;titles&gt;&lt;title&gt;Effects of climate change and agricultural adaptation on nutrient loading from Finnish catchments to the Baltic Sea&lt;/title&gt;&lt;secondary-title&gt;Science of the Total Environment&lt;/secondary-title&gt;&lt;/titles&gt;&lt;periodical&gt;&lt;full-title&gt;Science of the Total Environment&lt;/full-title&gt;&lt;/periodical&gt;&lt;pages&gt;168-181&lt;/pages&gt;&lt;volume&gt;529&lt;/volume&gt;&lt;dates&gt;&lt;year&gt;2015&lt;/year&gt;&lt;pub-dates&gt;&lt;date&gt;Oct&lt;/date&gt;&lt;/pub-dates&gt;&lt;/dates&gt;&lt;isbn&gt;0048-9697&lt;/isbn&gt;&lt;accession-num&gt;WOS:000356227000018&lt;/accession-num&gt;&lt;urls&gt;&lt;related-urls&gt;&lt;url&gt;&amp;lt;Go to ISI&amp;gt;://WOS:000356227000018&lt;/url&gt;&lt;/related-urls&gt;&lt;/urls&gt;&lt;electronic-resource-num&gt;10.1016/j.scitotenv.2015.05.055&lt;/electronic-resource-num&gt;&lt;/record&gt;&lt;/Cite&gt;&lt;/EndNote&gt;</w:instrText>
      </w:r>
      <w:r w:rsidRPr="00F67D4D">
        <w:rPr>
          <w:sz w:val="22"/>
          <w:szCs w:val="22"/>
          <w:lang w:eastAsia="fi-FI"/>
        </w:rPr>
        <w:fldChar w:fldCharType="separate"/>
      </w:r>
      <w:r w:rsidRPr="00F67D4D">
        <w:rPr>
          <w:noProof/>
          <w:sz w:val="22"/>
          <w:szCs w:val="22"/>
          <w:lang w:eastAsia="fi-FI"/>
        </w:rPr>
        <w:t>(Huttunen et al. 2015)</w:t>
      </w:r>
      <w:r w:rsidRPr="00F67D4D">
        <w:rPr>
          <w:sz w:val="22"/>
          <w:szCs w:val="22"/>
          <w:lang w:eastAsia="fi-FI"/>
        </w:rPr>
        <w:fldChar w:fldCharType="end"/>
      </w:r>
      <w:r w:rsidR="00BF6F2B" w:rsidRPr="00F67D4D">
        <w:rPr>
          <w:sz w:val="22"/>
          <w:szCs w:val="22"/>
          <w:lang w:eastAsia="fi-FI"/>
        </w:rPr>
        <w:t xml:space="preserve">, and together with increased internal loading of nutrients, several modelling studies project an </w:t>
      </w:r>
      <w:r w:rsidR="000719C5" w:rsidRPr="00F67D4D">
        <w:rPr>
          <w:sz w:val="22"/>
          <w:szCs w:val="22"/>
          <w:lang w:eastAsia="fi-FI"/>
        </w:rPr>
        <w:t>increase</w:t>
      </w:r>
      <w:r w:rsidR="00BF6F2B" w:rsidRPr="00F67D4D">
        <w:rPr>
          <w:sz w:val="22"/>
          <w:szCs w:val="22"/>
          <w:lang w:eastAsia="fi-FI"/>
        </w:rPr>
        <w:t>d</w:t>
      </w:r>
      <w:r w:rsidR="000719C5" w:rsidRPr="00F67D4D">
        <w:rPr>
          <w:sz w:val="22"/>
          <w:szCs w:val="22"/>
          <w:lang w:eastAsia="fi-FI"/>
        </w:rPr>
        <w:t xml:space="preserve"> p</w:t>
      </w:r>
      <w:r w:rsidR="00650B47" w:rsidRPr="00F67D4D">
        <w:rPr>
          <w:sz w:val="22"/>
          <w:szCs w:val="22"/>
          <w:lang w:eastAsia="fi-FI"/>
        </w:rPr>
        <w:t>h</w:t>
      </w:r>
      <w:r w:rsidR="000719C5" w:rsidRPr="00F67D4D">
        <w:rPr>
          <w:sz w:val="22"/>
          <w:szCs w:val="22"/>
          <w:lang w:eastAsia="fi-FI"/>
        </w:rPr>
        <w:t xml:space="preserve">ytoplankton biomass </w:t>
      </w:r>
      <w:r w:rsidR="00650B47" w:rsidRPr="00F67D4D">
        <w:rPr>
          <w:sz w:val="22"/>
          <w:szCs w:val="22"/>
          <w:lang w:eastAsia="fi-FI"/>
        </w:rPr>
        <w:t xml:space="preserve">until the end of the century </w:t>
      </w:r>
      <w:r w:rsidR="00650B47" w:rsidRPr="00F67D4D">
        <w:rPr>
          <w:sz w:val="22"/>
          <w:szCs w:val="22"/>
          <w:lang w:eastAsia="fi-FI"/>
        </w:rPr>
        <w:fldChar w:fldCharType="begin">
          <w:fldData xml:space="preserve">PEVuZE5vdGU+PENpdGU+PEF1dGhvcj5NZWllcjwvQXV0aG9yPjxZZWFyPjIwMTI8L1llYXI+PFJl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</w:fldData>
        </w:fldChar>
      </w:r>
      <w:r w:rsidR="00BF6F2B" w:rsidRPr="00F67D4D">
        <w:rPr>
          <w:sz w:val="22"/>
          <w:szCs w:val="22"/>
          <w:lang w:eastAsia="fi-FI"/>
        </w:rPr>
        <w:instrText xml:space="preserve"> ADDIN EN.CITE </w:instrText>
      </w:r>
      <w:r w:rsidR="00BF6F2B" w:rsidRPr="00F67D4D">
        <w:rPr>
          <w:sz w:val="22"/>
          <w:szCs w:val="22"/>
          <w:lang w:eastAsia="fi-FI"/>
        </w:rPr>
        <w:fldChar w:fldCharType="begin">
          <w:fldData xml:space="preserve">PEVuZE5vdGU+PENpdGU+PEF1dGhvcj5NZWllcjwvQXV0aG9yPjxZZWFyPjIwMTI8L1llYXI+PFJl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</w:fldData>
        </w:fldChar>
      </w:r>
      <w:r w:rsidR="00BF6F2B" w:rsidRPr="00F67D4D">
        <w:rPr>
          <w:sz w:val="22"/>
          <w:szCs w:val="22"/>
          <w:lang w:eastAsia="fi-FI"/>
        </w:rPr>
        <w:instrText xml:space="preserve"> ADDIN EN.CITE.DATA </w:instrText>
      </w:r>
      <w:r w:rsidR="00BF6F2B" w:rsidRPr="00F67D4D">
        <w:rPr>
          <w:sz w:val="22"/>
          <w:szCs w:val="22"/>
          <w:lang w:eastAsia="fi-FI"/>
        </w:rPr>
      </w:r>
      <w:r w:rsidR="00BF6F2B" w:rsidRPr="00F67D4D">
        <w:rPr>
          <w:sz w:val="22"/>
          <w:szCs w:val="22"/>
          <w:lang w:eastAsia="fi-FI"/>
        </w:rPr>
        <w:fldChar w:fldCharType="end"/>
      </w:r>
      <w:r w:rsidR="00650B47" w:rsidRPr="00F67D4D">
        <w:rPr>
          <w:sz w:val="22"/>
          <w:szCs w:val="22"/>
          <w:lang w:eastAsia="fi-FI"/>
        </w:rPr>
      </w:r>
      <w:r w:rsidR="00650B47" w:rsidRPr="00F67D4D">
        <w:rPr>
          <w:sz w:val="22"/>
          <w:szCs w:val="22"/>
          <w:lang w:eastAsia="fi-FI"/>
        </w:rPr>
        <w:fldChar w:fldCharType="separate"/>
      </w:r>
      <w:r w:rsidR="00BF6F2B" w:rsidRPr="00F67D4D">
        <w:rPr>
          <w:noProof/>
          <w:sz w:val="22"/>
          <w:szCs w:val="22"/>
          <w:lang w:eastAsia="fi-FI"/>
        </w:rPr>
        <w:t>(Meier et al. 2012a, Meier et al. 2012b, Skogen et al. 2014, Ryabchenko et al. 2016)</w:t>
      </w:r>
      <w:r w:rsidR="00650B47" w:rsidRPr="00F67D4D">
        <w:rPr>
          <w:sz w:val="22"/>
          <w:szCs w:val="22"/>
          <w:lang w:eastAsia="fi-FI"/>
        </w:rPr>
        <w:fldChar w:fldCharType="end"/>
      </w:r>
      <w:r w:rsidRPr="00F67D4D">
        <w:rPr>
          <w:sz w:val="22"/>
          <w:szCs w:val="22"/>
          <w:lang w:eastAsia="fi-FI"/>
        </w:rPr>
        <w:t xml:space="preserve">. </w:t>
      </w:r>
    </w:p>
    <w:p w14:paraId="413F576E" w14:textId="77777777" w:rsidR="006B5796" w:rsidRPr="00F67D4D" w:rsidRDefault="006B5796" w:rsidP="00352E56">
      <w:pPr>
        <w:autoSpaceDE w:val="0"/>
        <w:autoSpaceDN w:val="0"/>
        <w:adjustRightInd w:val="0"/>
        <w:spacing w:line="300" w:lineRule="exact"/>
        <w:rPr>
          <w:sz w:val="22"/>
          <w:szCs w:val="22"/>
          <w:lang w:eastAsia="fi-FI"/>
        </w:rPr>
      </w:pPr>
    </w:p>
    <w:p w14:paraId="6072CD02" w14:textId="45FF804D" w:rsidR="00B23FB1" w:rsidRPr="00F67D4D" w:rsidRDefault="00012943" w:rsidP="00352E56">
      <w:pPr>
        <w:autoSpaceDE w:val="0"/>
        <w:autoSpaceDN w:val="0"/>
        <w:adjustRightInd w:val="0"/>
        <w:spacing w:line="300" w:lineRule="exact"/>
        <w:rPr>
          <w:sz w:val="22"/>
          <w:szCs w:val="22"/>
          <w:lang w:eastAsia="fi-FI"/>
        </w:rPr>
      </w:pPr>
      <w:r w:rsidRPr="00F67D4D">
        <w:rPr>
          <w:sz w:val="22"/>
          <w:szCs w:val="22"/>
          <w:lang w:eastAsia="fi-FI"/>
        </w:rPr>
        <w:t>While o</w:t>
      </w:r>
      <w:r w:rsidR="00B23FB1" w:rsidRPr="00F67D4D">
        <w:rPr>
          <w:sz w:val="22"/>
          <w:szCs w:val="22"/>
          <w:lang w:eastAsia="fi-FI"/>
        </w:rPr>
        <w:t>cean</w:t>
      </w:r>
      <w:r w:rsidR="00B23FB1" w:rsidRPr="00F67D4D">
        <w:rPr>
          <w:sz w:val="22"/>
          <w:szCs w:val="22"/>
        </w:rPr>
        <w:t xml:space="preserve"> acidification </w:t>
      </w:r>
      <w:r w:rsidRPr="00F67D4D">
        <w:rPr>
          <w:sz w:val="22"/>
          <w:szCs w:val="22"/>
        </w:rPr>
        <w:t xml:space="preserve">(OA) </w:t>
      </w:r>
      <w:r w:rsidRPr="00F67D4D">
        <w:rPr>
          <w:sz w:val="22"/>
          <w:szCs w:val="22"/>
          <w:lang w:eastAsia="fi-FI"/>
        </w:rPr>
        <w:t>has a negative eff</w:t>
      </w:r>
      <w:r w:rsidR="00F55335" w:rsidRPr="00F67D4D">
        <w:rPr>
          <w:sz w:val="22"/>
          <w:szCs w:val="22"/>
          <w:lang w:eastAsia="fi-FI"/>
        </w:rPr>
        <w:t>e</w:t>
      </w:r>
      <w:r w:rsidRPr="00F67D4D">
        <w:rPr>
          <w:sz w:val="22"/>
          <w:szCs w:val="22"/>
          <w:lang w:eastAsia="fi-FI"/>
        </w:rPr>
        <w:t xml:space="preserve">ct on many organisms, it </w:t>
      </w:r>
      <w:r w:rsidR="00B23FB1" w:rsidRPr="00F67D4D">
        <w:rPr>
          <w:sz w:val="22"/>
          <w:szCs w:val="22"/>
        </w:rPr>
        <w:t>may enhance phytoplankton productivity due to increased CO</w:t>
      </w:r>
      <w:r w:rsidR="00B23FB1" w:rsidRPr="00F67D4D">
        <w:rPr>
          <w:sz w:val="22"/>
          <w:szCs w:val="22"/>
          <w:vertAlign w:val="subscript"/>
        </w:rPr>
        <w:t>2</w:t>
      </w:r>
      <w:r w:rsidR="00B23FB1" w:rsidRPr="00F67D4D">
        <w:rPr>
          <w:sz w:val="22"/>
          <w:szCs w:val="22"/>
        </w:rPr>
        <w:t xml:space="preserve"> concentration in water. </w:t>
      </w:r>
      <w:r w:rsidR="00BD03A3" w:rsidRPr="00F67D4D">
        <w:rPr>
          <w:sz w:val="22"/>
          <w:szCs w:val="22"/>
          <w:lang w:eastAsia="fi-FI"/>
        </w:rPr>
        <w:t xml:space="preserve">E.g. </w:t>
      </w:r>
      <w:r w:rsidR="00BD03A3" w:rsidRPr="00F67D4D">
        <w:rPr>
          <w:sz w:val="22"/>
          <w:szCs w:val="22"/>
        </w:rPr>
        <w:t xml:space="preserve">the </w:t>
      </w:r>
      <w:r w:rsidR="00BD03A3" w:rsidRPr="00F67D4D">
        <w:rPr>
          <w:sz w:val="22"/>
          <w:szCs w:val="22"/>
          <w:lang w:eastAsia="fi-FI"/>
        </w:rPr>
        <w:t xml:space="preserve">biomass of </w:t>
      </w:r>
      <w:r w:rsidRPr="00F67D4D">
        <w:rPr>
          <w:sz w:val="22"/>
          <w:szCs w:val="22"/>
        </w:rPr>
        <w:t xml:space="preserve">southern Baltic autumn </w:t>
      </w:r>
      <w:r w:rsidR="00B23FB1" w:rsidRPr="00F67D4D">
        <w:rPr>
          <w:sz w:val="22"/>
          <w:szCs w:val="22"/>
        </w:rPr>
        <w:t>phytoplankton</w:t>
      </w:r>
      <w:r w:rsidR="00F55335" w:rsidRPr="00F67D4D">
        <w:rPr>
          <w:sz w:val="22"/>
          <w:szCs w:val="22"/>
          <w:lang w:eastAsia="fi-FI"/>
        </w:rPr>
        <w:t>,</w:t>
      </w:r>
      <w:r w:rsidR="00B23FB1" w:rsidRPr="00F67D4D">
        <w:rPr>
          <w:sz w:val="22"/>
          <w:szCs w:val="22"/>
          <w:lang w:eastAsia="fi-FI"/>
        </w:rPr>
        <w:t xml:space="preserve"> biomass</w:t>
      </w:r>
      <w:r w:rsidR="00B23FB1" w:rsidRPr="00F67D4D">
        <w:rPr>
          <w:sz w:val="22"/>
          <w:szCs w:val="22"/>
        </w:rPr>
        <w:t xml:space="preserve"> increased </w:t>
      </w:r>
      <w:r w:rsidR="00BD03A3" w:rsidRPr="00F67D4D">
        <w:rPr>
          <w:sz w:val="22"/>
          <w:szCs w:val="22"/>
          <w:lang w:eastAsia="fi-FI"/>
        </w:rPr>
        <w:t xml:space="preserve">in mesocosms simulating </w:t>
      </w:r>
      <w:r w:rsidR="00CD5C33" w:rsidRPr="00F67D4D">
        <w:rPr>
          <w:sz w:val="22"/>
          <w:szCs w:val="22"/>
        </w:rPr>
        <w:t>OA</w:t>
      </w:r>
      <w:r w:rsidR="00CD5C33" w:rsidRPr="00F67D4D">
        <w:rPr>
          <w:sz w:val="22"/>
          <w:szCs w:val="22"/>
          <w:lang w:eastAsia="fi-FI"/>
        </w:rPr>
        <w:t xml:space="preserve">, also </w:t>
      </w:r>
      <w:r w:rsidR="00B23FB1" w:rsidRPr="00F67D4D">
        <w:rPr>
          <w:sz w:val="22"/>
          <w:szCs w:val="22"/>
          <w:lang w:eastAsia="fi-FI"/>
        </w:rPr>
        <w:t>under warm conditions</w:t>
      </w:r>
      <w:r w:rsidR="00B23FB1" w:rsidRPr="00F67D4D">
        <w:rPr>
          <w:sz w:val="22"/>
          <w:szCs w:val="22"/>
        </w:rPr>
        <w:t xml:space="preserve"> </w:t>
      </w:r>
      <w:r w:rsidR="00876685" w:rsidRPr="00F67D4D">
        <w:rPr>
          <w:sz w:val="22"/>
          <w:szCs w:val="22"/>
        </w:rPr>
        <w:fldChar w:fldCharType="begin"/>
      </w:r>
      <w:r w:rsidR="00732411" w:rsidRPr="00F67D4D">
        <w:rPr>
          <w:sz w:val="22"/>
          <w:szCs w:val="22"/>
          <w:lang w:eastAsia="fi-FI"/>
        </w:rPr>
        <w:instrText xml:space="preserve"> ADDIN EN.CITE &lt;EndNote&gt;&lt;Cite&gt;&lt;Author&gt;Sommer&lt;/Author&gt;&lt;Year&gt;2015&lt;/Year&gt;&lt;RecNum&gt;1793&lt;/RecNum&gt;&lt;DisplayText&gt;(Sommer et al. 2015)&lt;/DisplayText&gt;&lt;record&gt;&lt;rec-number&gt;1793&lt;/rec-number&gt;&lt;foreign-keys&gt;&lt;key app="EN" db-id="zdzprff01xrts1evwt3xdf0jw2xst0rtzd2t" timestamp="1560273669"&gt;1793&lt;/key&gt;&lt;/foreign-keys&gt;&lt;ref-type name="Journal Article"&gt;17&lt;/ref-type&gt;&lt;contributors&gt;&lt;authors&gt;&lt;author&gt;Sommer, U.&lt;/author&gt;&lt;author&gt;Paul, C.&lt;/author&gt;&lt;author&gt;Moustaka-Gouni, M.&lt;/author&gt;&lt;/authors&gt;&lt;/contributors&gt;&lt;auth-address&gt;[Sommer, Ulrich; Paul, Carolin] GEOMAR Helmholtz Ctr Ocean Res Kiel, Marine Ecol, Kiel, Germany. [Moustaka-Gouni, Maria] Aristotle Univ Thessaloniki, Sch Biol, GR-54006 Thessaloniki, Greece.&amp;#xD;Sommer, U (reprint author), GEOMAR Helmholtz Ctr Ocean Res Kiel, Marine Ecol, Kiel, Germany.&amp;#xD;usommer@geomar.de&lt;/auth-address&gt;&lt;titles&gt;&lt;title&gt;Warming and ocean acidification effects on phytoplankton - From species shifts to size shifts within species in a mesocosm experiment&lt;/title&gt;&lt;secondary-title&gt;Plos One&lt;/secondary-title&gt;&lt;/titles&gt;&lt;periodical&gt;&lt;full-title&gt;Plos One&lt;/full-title&gt;&lt;/periodical&gt;&lt;volume&gt;10&lt;/volume&gt;&lt;number&gt;5&lt;/number&gt;&lt;keywords&gt;&lt;keyword&gt;climate-change&lt;/keyword&gt;&lt;keyword&gt;carbon acquisition&lt;/keyword&gt;&lt;keyword&gt;co2 concentration&lt;/keyword&gt;&lt;keyword&gt;marine&lt;/keyword&gt;&lt;keyword&gt;impact&lt;/keyword&gt;&lt;keyword&gt;bloom&lt;/keyword&gt;&lt;keyword&gt;mechanisms&lt;/keyword&gt;&lt;keyword&gt;succession&lt;/keyword&gt;&lt;keyword&gt;system&lt;/keyword&gt;&lt;keyword&gt;winter&lt;/keyword&gt;&lt;/keywords&gt;&lt;dates&gt;&lt;year&gt;2015&lt;/year&gt;&lt;pub-dates&gt;&lt;date&gt;May&lt;/date&gt;&lt;/pub-dates&gt;&lt;/dates&gt;&lt;isbn&gt;1932-6203&lt;/isbn&gt;&lt;accession-num&gt;WOS:000354921400029&lt;/accession-num&gt;&lt;work-type&gt;Article&lt;/work-type&gt;&lt;urls&gt;&lt;related-urls&gt;&lt;url&gt;&lt;style face="underline" font="default" size="100%"&gt;&amp;lt;Go to ISI&amp;gt;://WOS:000354921400029&lt;/style&gt;&lt;/url&gt;&lt;/related-urls&gt;&lt;/urls&gt;&lt;custom7&gt;e0125239&lt;/custom7&gt;&lt;electronic-resource-num&gt;10.1371/journal.pone.0125239&lt;/electronic-resource-num&gt;&lt;language&gt;English&lt;/language&gt;&lt;/record&gt;&lt;/Cite&gt;&lt;/EndNote&gt;</w:instrText>
      </w:r>
      <w:r w:rsidR="00876685" w:rsidRPr="00F67D4D">
        <w:rPr>
          <w:sz w:val="22"/>
          <w:szCs w:val="22"/>
        </w:rPr>
        <w:fldChar w:fldCharType="separate"/>
      </w:r>
      <w:r w:rsidR="00876685" w:rsidRPr="00F67D4D">
        <w:rPr>
          <w:sz w:val="22"/>
          <w:szCs w:val="22"/>
        </w:rPr>
        <w:t>(Sommer et al. 2015)</w:t>
      </w:r>
      <w:r w:rsidR="00876685" w:rsidRPr="00F67D4D">
        <w:rPr>
          <w:sz w:val="22"/>
          <w:szCs w:val="22"/>
        </w:rPr>
        <w:fldChar w:fldCharType="end"/>
      </w:r>
      <w:r w:rsidR="0003259F" w:rsidRPr="00944F77">
        <w:rPr>
          <w:sz w:val="22"/>
          <w:szCs w:val="22"/>
        </w:rPr>
        <w:t xml:space="preserve">. </w:t>
      </w:r>
      <w:r w:rsidR="0003259F" w:rsidRPr="00F67D4D">
        <w:rPr>
          <w:sz w:val="22"/>
          <w:szCs w:val="22"/>
          <w:lang w:eastAsia="fi-FI"/>
        </w:rPr>
        <w:t>In many experiments</w:t>
      </w:r>
      <w:r w:rsidR="0003259F" w:rsidRPr="00F67D4D">
        <w:rPr>
          <w:sz w:val="22"/>
          <w:szCs w:val="22"/>
        </w:rPr>
        <w:t>, however</w:t>
      </w:r>
      <w:r w:rsidR="00BD03A3" w:rsidRPr="00F67D4D">
        <w:rPr>
          <w:sz w:val="22"/>
          <w:szCs w:val="22"/>
        </w:rPr>
        <w:t xml:space="preserve">, </w:t>
      </w:r>
      <w:r w:rsidR="0003259F" w:rsidRPr="00F67D4D">
        <w:rPr>
          <w:sz w:val="22"/>
          <w:szCs w:val="22"/>
          <w:lang w:eastAsia="fi-FI"/>
        </w:rPr>
        <w:t xml:space="preserve">OA </w:t>
      </w:r>
      <w:r w:rsidR="00BD03A3" w:rsidRPr="00F67D4D">
        <w:rPr>
          <w:sz w:val="22"/>
          <w:szCs w:val="22"/>
          <w:lang w:eastAsia="fi-FI"/>
        </w:rPr>
        <w:t>had</w:t>
      </w:r>
      <w:r w:rsidR="00BD03A3" w:rsidRPr="00F67D4D">
        <w:rPr>
          <w:sz w:val="22"/>
          <w:szCs w:val="22"/>
        </w:rPr>
        <w:t xml:space="preserve"> </w:t>
      </w:r>
      <w:r w:rsidR="00EE4ECD" w:rsidRPr="00F67D4D">
        <w:rPr>
          <w:sz w:val="22"/>
          <w:szCs w:val="22"/>
        </w:rPr>
        <w:t xml:space="preserve">little </w:t>
      </w:r>
      <w:r w:rsidR="00EE4ECD" w:rsidRPr="00F67D4D">
        <w:rPr>
          <w:sz w:val="22"/>
          <w:szCs w:val="22"/>
          <w:lang w:eastAsia="fi-FI"/>
        </w:rPr>
        <w:t>effect</w:t>
      </w:r>
      <w:r w:rsidR="0003259F" w:rsidRPr="00F67D4D">
        <w:rPr>
          <w:sz w:val="22"/>
          <w:szCs w:val="22"/>
          <w:lang w:eastAsia="fi-FI"/>
        </w:rPr>
        <w:t>s</w:t>
      </w:r>
      <w:r w:rsidR="00EE4ECD" w:rsidRPr="00F67D4D">
        <w:rPr>
          <w:sz w:val="22"/>
          <w:szCs w:val="22"/>
        </w:rPr>
        <w:t xml:space="preserve"> on community composition, fatty acid composition </w:t>
      </w:r>
      <w:r w:rsidR="0003259F" w:rsidRPr="00F67D4D">
        <w:rPr>
          <w:sz w:val="22"/>
          <w:szCs w:val="22"/>
          <w:lang w:eastAsia="fi-FI"/>
        </w:rPr>
        <w:t>or</w:t>
      </w:r>
      <w:r w:rsidR="0003259F" w:rsidRPr="00F67D4D">
        <w:rPr>
          <w:sz w:val="22"/>
          <w:szCs w:val="22"/>
        </w:rPr>
        <w:t xml:space="preserve"> </w:t>
      </w:r>
      <w:r w:rsidR="00EE4ECD" w:rsidRPr="00F67D4D">
        <w:rPr>
          <w:sz w:val="22"/>
          <w:szCs w:val="22"/>
        </w:rPr>
        <w:t xml:space="preserve">biovolumes </w:t>
      </w:r>
      <w:r w:rsidR="0003259F" w:rsidRPr="00F67D4D">
        <w:rPr>
          <w:sz w:val="22"/>
          <w:szCs w:val="22"/>
          <w:lang w:eastAsia="fi-FI"/>
        </w:rPr>
        <w:t xml:space="preserve">of phytoplankton </w:t>
      </w:r>
      <w:r w:rsidR="00EE4ECD" w:rsidRPr="00F67D4D">
        <w:rPr>
          <w:sz w:val="22"/>
          <w:szCs w:val="22"/>
        </w:rPr>
        <w:t xml:space="preserve">in spring or autumn </w:t>
      </w:r>
      <w:r w:rsidR="00876685" w:rsidRPr="00F67D4D">
        <w:rPr>
          <w:sz w:val="22"/>
          <w:szCs w:val="22"/>
        </w:rPr>
        <w:fldChar w:fldCharType="begin">
          <w:fldData xml:space="preserve">PEVuZE5vdGU+PENpdGU+PEF1dGhvcj5QYXVsPC9BdXRob3I+PFllYXI+MjAxNTwvWWVhcj48UmVj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==
</w:fldData>
        </w:fldChar>
      </w:r>
      <w:r w:rsidR="00EE4ECD" w:rsidRPr="00F67D4D">
        <w:rPr>
          <w:sz w:val="22"/>
          <w:szCs w:val="22"/>
        </w:rPr>
        <w:instrText xml:space="preserve"> ADDIN EN.CITE </w:instrText>
      </w:r>
      <w:r w:rsidR="00EE4ECD" w:rsidRPr="00F67D4D">
        <w:rPr>
          <w:sz w:val="22"/>
          <w:szCs w:val="22"/>
        </w:rPr>
        <w:fldChar w:fldCharType="begin">
          <w:fldData xml:space="preserve">PEVuZE5vdGU+PENpdGU+PEF1dGhvcj5QYXVsPC9BdXRob3I+PFllYXI+MjAxNTwvWWVhcj48UmVj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==
</w:fldData>
        </w:fldChar>
      </w:r>
      <w:r w:rsidR="00EE4ECD" w:rsidRPr="00F67D4D">
        <w:rPr>
          <w:sz w:val="22"/>
          <w:szCs w:val="22"/>
          <w:lang w:eastAsia="fi-FI"/>
        </w:rPr>
        <w:instrText xml:space="preserve"> ADDIN EN.CITE.DATA </w:instrText>
      </w:r>
      <w:r w:rsidR="00EE4ECD" w:rsidRPr="00F67D4D">
        <w:rPr>
          <w:sz w:val="22"/>
          <w:szCs w:val="22"/>
        </w:rPr>
      </w:r>
      <w:r w:rsidR="00EE4ECD" w:rsidRPr="00F67D4D">
        <w:rPr>
          <w:sz w:val="22"/>
          <w:szCs w:val="22"/>
        </w:rPr>
        <w:fldChar w:fldCharType="end"/>
      </w:r>
      <w:r w:rsidR="00876685" w:rsidRPr="00F67D4D">
        <w:rPr>
          <w:sz w:val="22"/>
          <w:szCs w:val="22"/>
        </w:rPr>
      </w:r>
      <w:r w:rsidR="00876685" w:rsidRPr="00F67D4D">
        <w:rPr>
          <w:sz w:val="22"/>
          <w:szCs w:val="22"/>
        </w:rPr>
        <w:fldChar w:fldCharType="separate"/>
      </w:r>
      <w:r w:rsidR="00EE4ECD" w:rsidRPr="00F67D4D">
        <w:rPr>
          <w:sz w:val="22"/>
          <w:szCs w:val="22"/>
        </w:rPr>
        <w:t xml:space="preserve">(Paul et al. 2015, Bermudez et al. 2016, </w:t>
      </w:r>
      <w:proofErr w:type="spellStart"/>
      <w:r w:rsidR="00EE4ECD" w:rsidRPr="00F67D4D">
        <w:rPr>
          <w:sz w:val="22"/>
          <w:szCs w:val="22"/>
        </w:rPr>
        <w:t>Olofsson</w:t>
      </w:r>
      <w:proofErr w:type="spellEnd"/>
      <w:r w:rsidR="00EE4ECD" w:rsidRPr="00F67D4D">
        <w:rPr>
          <w:sz w:val="22"/>
          <w:szCs w:val="22"/>
        </w:rPr>
        <w:t xml:space="preserve"> et al. 2019)</w:t>
      </w:r>
      <w:r w:rsidR="00876685" w:rsidRPr="00F67D4D">
        <w:rPr>
          <w:sz w:val="22"/>
          <w:szCs w:val="22"/>
        </w:rPr>
        <w:fldChar w:fldCharType="end"/>
      </w:r>
      <w:r w:rsidR="00B23FB1" w:rsidRPr="00F67D4D">
        <w:rPr>
          <w:sz w:val="22"/>
          <w:szCs w:val="22"/>
          <w:lang w:eastAsia="fi-FI"/>
        </w:rPr>
        <w:t>.</w:t>
      </w:r>
      <w:r w:rsidR="00773BBC" w:rsidRPr="00F67D4D">
        <w:rPr>
          <w:sz w:val="22"/>
          <w:szCs w:val="22"/>
          <w:lang w:eastAsia="fi-FI"/>
        </w:rPr>
        <w:t xml:space="preserve"> Even when (positive) effects were detected, they were mainly caused by an associated release of grazing by copepod nauplii in low temperature treatments </w:t>
      </w:r>
      <w:r w:rsidR="00773BBC" w:rsidRPr="00F67D4D">
        <w:rPr>
          <w:sz w:val="22"/>
          <w:szCs w:val="22"/>
          <w:lang w:eastAsia="fi-FI"/>
        </w:rPr>
        <w:fldChar w:fldCharType="begin">
          <w:fldData xml:space="preserve">PEVuZE5vdGU+PENpdGU+PEF1dGhvcj5QYXVsPC9BdXRob3I+PFllYXI+MjAxNjwvWWVhcj48UmVj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=
</w:fldData>
        </w:fldChar>
      </w:r>
      <w:r w:rsidR="00773BBC" w:rsidRPr="00F67D4D">
        <w:rPr>
          <w:sz w:val="22"/>
          <w:szCs w:val="22"/>
          <w:lang w:eastAsia="fi-FI"/>
        </w:rPr>
        <w:instrText xml:space="preserve"> ADDIN EN.CITE </w:instrText>
      </w:r>
      <w:r w:rsidR="00773BBC" w:rsidRPr="00F67D4D">
        <w:rPr>
          <w:sz w:val="22"/>
          <w:szCs w:val="22"/>
          <w:lang w:eastAsia="fi-FI"/>
        </w:rPr>
        <w:fldChar w:fldCharType="begin">
          <w:fldData xml:space="preserve">PEVuZE5vdGU+PENpdGU+PEF1dGhvcj5QYXVsPC9BdXRob3I+PFllYXI+MjAxNjwvWWVhcj48UmVj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=
</w:fldData>
        </w:fldChar>
      </w:r>
      <w:r w:rsidR="00773BBC" w:rsidRPr="00F67D4D">
        <w:rPr>
          <w:sz w:val="22"/>
          <w:szCs w:val="22"/>
          <w:lang w:eastAsia="fi-FI"/>
        </w:rPr>
        <w:instrText xml:space="preserve"> ADDIN EN.CITE.DATA </w:instrText>
      </w:r>
      <w:r w:rsidR="00773BBC" w:rsidRPr="00F67D4D">
        <w:rPr>
          <w:sz w:val="22"/>
          <w:szCs w:val="22"/>
          <w:lang w:eastAsia="fi-FI"/>
        </w:rPr>
      </w:r>
      <w:r w:rsidR="00773BBC" w:rsidRPr="00F67D4D">
        <w:rPr>
          <w:sz w:val="22"/>
          <w:szCs w:val="22"/>
          <w:lang w:eastAsia="fi-FI"/>
        </w:rPr>
        <w:fldChar w:fldCharType="end"/>
      </w:r>
      <w:r w:rsidR="00773BBC" w:rsidRPr="00F67D4D">
        <w:rPr>
          <w:sz w:val="22"/>
          <w:szCs w:val="22"/>
          <w:lang w:eastAsia="fi-FI"/>
        </w:rPr>
      </w:r>
      <w:r w:rsidR="00773BBC" w:rsidRPr="00F67D4D">
        <w:rPr>
          <w:sz w:val="22"/>
          <w:szCs w:val="22"/>
          <w:lang w:eastAsia="fi-FI"/>
        </w:rPr>
        <w:fldChar w:fldCharType="separate"/>
      </w:r>
      <w:r w:rsidR="00773BBC" w:rsidRPr="00F67D4D">
        <w:rPr>
          <w:noProof/>
          <w:sz w:val="22"/>
          <w:szCs w:val="22"/>
          <w:lang w:eastAsia="fi-FI"/>
        </w:rPr>
        <w:t>(Paul et al. 2016)</w:t>
      </w:r>
      <w:r w:rsidR="00773BBC" w:rsidRPr="00F67D4D">
        <w:rPr>
          <w:sz w:val="22"/>
          <w:szCs w:val="22"/>
          <w:lang w:eastAsia="fi-FI"/>
        </w:rPr>
        <w:fldChar w:fldCharType="end"/>
      </w:r>
      <w:r w:rsidR="00773BBC" w:rsidRPr="00F67D4D">
        <w:rPr>
          <w:sz w:val="22"/>
          <w:szCs w:val="22"/>
          <w:lang w:eastAsia="fi-FI"/>
        </w:rPr>
        <w:t>.</w:t>
      </w:r>
    </w:p>
    <w:p w14:paraId="2F2F9FA4" w14:textId="77777777" w:rsidR="00C40B10" w:rsidRPr="00F67D4D" w:rsidRDefault="00C40B10" w:rsidP="00352E56">
      <w:pPr>
        <w:autoSpaceDE w:val="0"/>
        <w:autoSpaceDN w:val="0"/>
        <w:adjustRightInd w:val="0"/>
        <w:spacing w:line="300" w:lineRule="exact"/>
        <w:rPr>
          <w:sz w:val="22"/>
          <w:szCs w:val="22"/>
          <w:lang w:eastAsia="fi-FI"/>
        </w:rPr>
      </w:pPr>
    </w:p>
    <w:p w14:paraId="2850ED06" w14:textId="43A1C83C" w:rsidR="00C15244" w:rsidRDefault="003D49E1" w:rsidP="00352E56">
      <w:pPr>
        <w:autoSpaceDE w:val="0"/>
        <w:autoSpaceDN w:val="0"/>
        <w:adjustRightInd w:val="0"/>
        <w:spacing w:line="300" w:lineRule="exact"/>
        <w:rPr>
          <w:sz w:val="22"/>
          <w:szCs w:val="22"/>
          <w:lang w:eastAsia="fi-FI"/>
        </w:rPr>
      </w:pPr>
      <w:r w:rsidRPr="00F67D4D">
        <w:rPr>
          <w:sz w:val="22"/>
          <w:szCs w:val="22"/>
          <w:lang w:eastAsia="fi-FI"/>
        </w:rPr>
        <w:t xml:space="preserve">It has been suggested that climate change </w:t>
      </w:r>
      <w:r w:rsidRPr="00F67D4D">
        <w:rPr>
          <w:sz w:val="22"/>
          <w:szCs w:val="22"/>
        </w:rPr>
        <w:t xml:space="preserve">may increase </w:t>
      </w:r>
      <w:r w:rsidR="00694935" w:rsidRPr="00F67D4D">
        <w:rPr>
          <w:sz w:val="22"/>
          <w:szCs w:val="22"/>
          <w:lang w:eastAsia="fi-FI"/>
        </w:rPr>
        <w:t>b</w:t>
      </w:r>
      <w:r w:rsidR="00B23FB1" w:rsidRPr="00F67D4D">
        <w:rPr>
          <w:sz w:val="22"/>
          <w:szCs w:val="22"/>
          <w:lang w:eastAsia="fi-FI"/>
        </w:rPr>
        <w:t xml:space="preserve">looms </w:t>
      </w:r>
      <w:r w:rsidR="00F55335" w:rsidRPr="00F67D4D">
        <w:rPr>
          <w:sz w:val="22"/>
          <w:szCs w:val="22"/>
          <w:lang w:eastAsia="fi-FI"/>
        </w:rPr>
        <w:t xml:space="preserve">and toxicity </w:t>
      </w:r>
      <w:r w:rsidR="00B23FB1" w:rsidRPr="00F67D4D">
        <w:rPr>
          <w:sz w:val="22"/>
          <w:szCs w:val="22"/>
          <w:lang w:eastAsia="fi-FI"/>
        </w:rPr>
        <w:t>of</w:t>
      </w:r>
      <w:r w:rsidR="00262111" w:rsidRPr="00F67D4D">
        <w:rPr>
          <w:sz w:val="22"/>
          <w:szCs w:val="22"/>
          <w:lang w:eastAsia="fi-FI"/>
        </w:rPr>
        <w:t xml:space="preserve"> </w:t>
      </w:r>
      <w:r w:rsidRPr="00F67D4D">
        <w:rPr>
          <w:sz w:val="22"/>
          <w:szCs w:val="22"/>
          <w:lang w:eastAsia="fi-FI"/>
        </w:rPr>
        <w:t>species such as</w:t>
      </w:r>
      <w:r w:rsidRPr="00F67D4D">
        <w:rPr>
          <w:sz w:val="22"/>
          <w:szCs w:val="22"/>
        </w:rPr>
        <w:t xml:space="preserve"> </w:t>
      </w:r>
      <w:r w:rsidR="00012943" w:rsidRPr="00F67D4D">
        <w:rPr>
          <w:sz w:val="22"/>
          <w:szCs w:val="22"/>
        </w:rPr>
        <w:t xml:space="preserve">the </w:t>
      </w:r>
      <w:r w:rsidR="00012943" w:rsidRPr="00944F77">
        <w:rPr>
          <w:sz w:val="22"/>
          <w:szCs w:val="22"/>
        </w:rPr>
        <w:t xml:space="preserve">dinoflagellate </w:t>
      </w:r>
      <w:r w:rsidR="00B23FB1" w:rsidRPr="00944F77">
        <w:rPr>
          <w:i/>
          <w:sz w:val="22"/>
          <w:szCs w:val="22"/>
        </w:rPr>
        <w:t>A</w:t>
      </w:r>
      <w:r w:rsidR="00694935" w:rsidRPr="00944F77">
        <w:rPr>
          <w:i/>
          <w:sz w:val="22"/>
          <w:szCs w:val="22"/>
        </w:rPr>
        <w:t>lexandrium</w:t>
      </w:r>
      <w:r w:rsidR="00B23FB1" w:rsidRPr="00944F77">
        <w:rPr>
          <w:i/>
          <w:sz w:val="22"/>
          <w:szCs w:val="22"/>
        </w:rPr>
        <w:t xml:space="preserve"> ostenfeldii</w:t>
      </w:r>
      <w:r w:rsidR="00B23FB1" w:rsidRPr="00944F77">
        <w:rPr>
          <w:sz w:val="22"/>
          <w:szCs w:val="22"/>
        </w:rPr>
        <w:t xml:space="preserve"> </w:t>
      </w:r>
      <w:r w:rsidR="00EE4ECD" w:rsidRPr="00F67D4D">
        <w:rPr>
          <w:sz w:val="22"/>
          <w:szCs w:val="22"/>
        </w:rPr>
        <w:fldChar w:fldCharType="begin">
          <w:fldData xml:space="preserve">PEVuZE5vdGU+PENpdGU+PEF1dGhvcj5LcmVtcDwvQXV0aG9yPjxZZWFyPjIwMTY8L1llYXI+PFJl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</w:fldData>
        </w:fldChar>
      </w:r>
      <w:r w:rsidR="00EE4ECD" w:rsidRPr="00F67D4D">
        <w:rPr>
          <w:sz w:val="22"/>
          <w:szCs w:val="22"/>
        </w:rPr>
        <w:instrText xml:space="preserve"> ADDIN EN.CITE </w:instrText>
      </w:r>
      <w:r w:rsidR="00EE4ECD" w:rsidRPr="00F67D4D">
        <w:rPr>
          <w:sz w:val="22"/>
          <w:szCs w:val="22"/>
        </w:rPr>
        <w:fldChar w:fldCharType="begin">
          <w:fldData xml:space="preserve">PEVuZE5vdGU+PENpdGU+PEF1dGhvcj5LcmVtcDwvQXV0aG9yPjxZZWFyPjIwMTY8L1llYXI+PFJl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</w:fldData>
        </w:fldChar>
      </w:r>
      <w:r w:rsidR="00EE4ECD" w:rsidRPr="00F67D4D">
        <w:rPr>
          <w:sz w:val="22"/>
          <w:szCs w:val="22"/>
          <w:lang w:eastAsia="fi-FI"/>
        </w:rPr>
        <w:instrText xml:space="preserve"> ADDIN EN.CITE.DATA </w:instrText>
      </w:r>
      <w:r w:rsidR="00EE4ECD" w:rsidRPr="00F67D4D">
        <w:rPr>
          <w:sz w:val="22"/>
          <w:szCs w:val="22"/>
        </w:rPr>
      </w:r>
      <w:r w:rsidR="00EE4ECD" w:rsidRPr="00F67D4D">
        <w:rPr>
          <w:sz w:val="22"/>
          <w:szCs w:val="22"/>
        </w:rPr>
        <w:fldChar w:fldCharType="end"/>
      </w:r>
      <w:r w:rsidR="00EE4ECD" w:rsidRPr="00F67D4D">
        <w:rPr>
          <w:sz w:val="22"/>
          <w:szCs w:val="22"/>
        </w:rPr>
      </w:r>
      <w:r w:rsidR="00EE4ECD" w:rsidRPr="00F67D4D">
        <w:rPr>
          <w:sz w:val="22"/>
          <w:szCs w:val="22"/>
        </w:rPr>
        <w:fldChar w:fldCharType="separate"/>
      </w:r>
      <w:r w:rsidR="00EE4ECD" w:rsidRPr="00F67D4D">
        <w:rPr>
          <w:sz w:val="22"/>
          <w:szCs w:val="22"/>
        </w:rPr>
        <w:t>(</w:t>
      </w:r>
      <w:proofErr w:type="spellStart"/>
      <w:r w:rsidR="00EE4ECD" w:rsidRPr="00F67D4D">
        <w:rPr>
          <w:sz w:val="22"/>
          <w:szCs w:val="22"/>
        </w:rPr>
        <w:t>Kremp</w:t>
      </w:r>
      <w:proofErr w:type="spellEnd"/>
      <w:r w:rsidR="00EE4ECD" w:rsidRPr="00F67D4D">
        <w:rPr>
          <w:sz w:val="22"/>
          <w:szCs w:val="22"/>
        </w:rPr>
        <w:t xml:space="preserve"> et al. 2012, </w:t>
      </w:r>
      <w:proofErr w:type="spellStart"/>
      <w:r w:rsidR="00EE4ECD" w:rsidRPr="00F67D4D">
        <w:rPr>
          <w:sz w:val="22"/>
          <w:szCs w:val="22"/>
        </w:rPr>
        <w:t>Kremp</w:t>
      </w:r>
      <w:proofErr w:type="spellEnd"/>
      <w:r w:rsidR="00EE4ECD" w:rsidRPr="00F67D4D">
        <w:rPr>
          <w:sz w:val="22"/>
          <w:szCs w:val="22"/>
        </w:rPr>
        <w:t xml:space="preserve"> et al. 2016)</w:t>
      </w:r>
      <w:r w:rsidR="00EE4ECD" w:rsidRPr="00F67D4D">
        <w:rPr>
          <w:sz w:val="22"/>
          <w:szCs w:val="22"/>
        </w:rPr>
        <w:fldChar w:fldCharType="end"/>
      </w:r>
      <w:r w:rsidR="00F55335" w:rsidRPr="00F67D4D">
        <w:rPr>
          <w:sz w:val="22"/>
          <w:szCs w:val="22"/>
          <w:lang w:eastAsia="fi-FI"/>
        </w:rPr>
        <w:t>,</w:t>
      </w:r>
      <w:r w:rsidRPr="00F67D4D">
        <w:rPr>
          <w:sz w:val="22"/>
          <w:szCs w:val="22"/>
        </w:rPr>
        <w:t xml:space="preserve"> and </w:t>
      </w:r>
      <w:r w:rsidR="00494717" w:rsidRPr="00F67D4D">
        <w:rPr>
          <w:sz w:val="22"/>
          <w:szCs w:val="22"/>
          <w:lang w:eastAsia="fi-FI"/>
        </w:rPr>
        <w:t>growth rate</w:t>
      </w:r>
      <w:r w:rsidR="00057064" w:rsidRPr="00F67D4D">
        <w:rPr>
          <w:sz w:val="22"/>
          <w:szCs w:val="22"/>
          <w:lang w:eastAsia="fi-FI"/>
        </w:rPr>
        <w:t>, biovolume</w:t>
      </w:r>
      <w:r w:rsidR="00494717" w:rsidRPr="00F67D4D">
        <w:rPr>
          <w:sz w:val="22"/>
          <w:szCs w:val="22"/>
          <w:lang w:eastAsia="fi-FI"/>
        </w:rPr>
        <w:t xml:space="preserve"> and intracellular toxin concentration </w:t>
      </w:r>
      <w:r w:rsidR="00B23FB1" w:rsidRPr="00F67D4D">
        <w:rPr>
          <w:sz w:val="22"/>
          <w:szCs w:val="22"/>
          <w:lang w:eastAsia="fi-FI"/>
        </w:rPr>
        <w:t xml:space="preserve">of the Baltic </w:t>
      </w:r>
      <w:r w:rsidR="00B23FB1" w:rsidRPr="00F67D4D">
        <w:rPr>
          <w:sz w:val="22"/>
          <w:szCs w:val="22"/>
        </w:rPr>
        <w:t xml:space="preserve">cyanobacterium </w:t>
      </w:r>
      <w:r w:rsidR="00B23FB1" w:rsidRPr="00F67D4D">
        <w:rPr>
          <w:i/>
          <w:sz w:val="22"/>
          <w:szCs w:val="22"/>
        </w:rPr>
        <w:t>Dolichospermum</w:t>
      </w:r>
      <w:r w:rsidR="00B23FB1" w:rsidRPr="00F67D4D">
        <w:rPr>
          <w:sz w:val="22"/>
          <w:szCs w:val="22"/>
        </w:rPr>
        <w:t xml:space="preserve"> sp. </w:t>
      </w:r>
      <w:r w:rsidR="00057064" w:rsidRPr="00F67D4D">
        <w:rPr>
          <w:sz w:val="22"/>
          <w:szCs w:val="22"/>
          <w:lang w:eastAsia="fi-FI"/>
        </w:rPr>
        <w:t xml:space="preserve">may </w:t>
      </w:r>
      <w:r w:rsidR="00494717" w:rsidRPr="00F67D4D">
        <w:rPr>
          <w:sz w:val="22"/>
          <w:szCs w:val="22"/>
          <w:lang w:eastAsia="fi-FI"/>
        </w:rPr>
        <w:t>increase</w:t>
      </w:r>
      <w:r w:rsidR="00057064" w:rsidRPr="00F67D4D">
        <w:rPr>
          <w:sz w:val="22"/>
          <w:szCs w:val="22"/>
          <w:lang w:eastAsia="fi-FI"/>
        </w:rPr>
        <w:t xml:space="preserve"> </w:t>
      </w:r>
      <w:r w:rsidR="00494717" w:rsidRPr="00F67D4D">
        <w:rPr>
          <w:sz w:val="22"/>
          <w:szCs w:val="22"/>
          <w:lang w:eastAsia="fi-FI"/>
        </w:rPr>
        <w:t xml:space="preserve">with </w:t>
      </w:r>
      <w:r w:rsidR="00B23FB1" w:rsidRPr="00F67D4D">
        <w:rPr>
          <w:sz w:val="22"/>
          <w:szCs w:val="22"/>
          <w:lang w:eastAsia="fi-FI"/>
        </w:rPr>
        <w:t>elevated temperature (+4</w:t>
      </w:r>
      <w:r w:rsidR="00494717" w:rsidRPr="00F67D4D">
        <w:rPr>
          <w:sz w:val="22"/>
          <w:szCs w:val="22"/>
          <w:lang w:eastAsia="fi-FI"/>
        </w:rPr>
        <w:t>°</w:t>
      </w:r>
      <w:r w:rsidR="00B23FB1" w:rsidRPr="00F67D4D">
        <w:rPr>
          <w:sz w:val="22"/>
          <w:szCs w:val="22"/>
          <w:lang w:eastAsia="fi-FI"/>
        </w:rPr>
        <w:t>C)</w:t>
      </w:r>
      <w:r w:rsidR="00494717" w:rsidRPr="00F67D4D">
        <w:rPr>
          <w:sz w:val="22"/>
          <w:szCs w:val="22"/>
          <w:lang w:eastAsia="fi-FI"/>
        </w:rPr>
        <w:t xml:space="preserve"> </w:t>
      </w:r>
      <w:r w:rsidR="00EE4ECD" w:rsidRPr="00F67D4D">
        <w:rPr>
          <w:sz w:val="22"/>
          <w:szCs w:val="22"/>
        </w:rPr>
        <w:fldChar w:fldCharType="begin">
          <w:fldData xml:space="preserve">PEVuZE5vdGU+PENpdGU+PEF1dGhvcj5CcnV0ZW1hcms8L0F1dGhvcj48WWVhcj4yMDE1PC9ZZWFy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</w:fldData>
        </w:fldChar>
      </w:r>
      <w:r w:rsidR="00262111" w:rsidRPr="00F67D4D">
        <w:rPr>
          <w:sz w:val="22"/>
          <w:szCs w:val="22"/>
        </w:rPr>
        <w:instrText xml:space="preserve"> ADDIN EN.CITE </w:instrText>
      </w:r>
      <w:r w:rsidR="00262111" w:rsidRPr="00F67D4D">
        <w:rPr>
          <w:sz w:val="22"/>
          <w:szCs w:val="22"/>
        </w:rPr>
        <w:fldChar w:fldCharType="begin">
          <w:fldData xml:space="preserve">PEVuZE5vdGU+PENpdGU+PEF1dGhvcj5CcnV0ZW1hcms8L0F1dGhvcj48WWVhcj4yMDE1PC9ZZWFy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</w:fldData>
        </w:fldChar>
      </w:r>
      <w:r w:rsidR="00262111" w:rsidRPr="00F67D4D">
        <w:rPr>
          <w:sz w:val="22"/>
          <w:szCs w:val="22"/>
        </w:rPr>
        <w:instrText xml:space="preserve"> ADDIN EN.CITE.DATA </w:instrText>
      </w:r>
      <w:r w:rsidR="00262111" w:rsidRPr="00F67D4D">
        <w:rPr>
          <w:sz w:val="22"/>
          <w:szCs w:val="22"/>
        </w:rPr>
      </w:r>
      <w:r w:rsidR="00262111" w:rsidRPr="00F67D4D">
        <w:rPr>
          <w:sz w:val="22"/>
          <w:szCs w:val="22"/>
        </w:rPr>
        <w:fldChar w:fldCharType="end"/>
      </w:r>
      <w:r w:rsidR="00EE4ECD" w:rsidRPr="00F67D4D">
        <w:rPr>
          <w:sz w:val="22"/>
          <w:szCs w:val="22"/>
        </w:rPr>
      </w:r>
      <w:r w:rsidR="00EE4ECD" w:rsidRPr="00F67D4D">
        <w:rPr>
          <w:sz w:val="22"/>
          <w:szCs w:val="22"/>
        </w:rPr>
        <w:fldChar w:fldCharType="separate"/>
      </w:r>
      <w:r w:rsidR="00262111" w:rsidRPr="00F67D4D">
        <w:rPr>
          <w:noProof/>
          <w:sz w:val="22"/>
          <w:szCs w:val="22"/>
        </w:rPr>
        <w:t>(Brutemark et al. 2015, Wulff et al. 2018)</w:t>
      </w:r>
      <w:r w:rsidR="00EE4ECD" w:rsidRPr="00F67D4D">
        <w:rPr>
          <w:sz w:val="22"/>
          <w:szCs w:val="22"/>
        </w:rPr>
        <w:fldChar w:fldCharType="end"/>
      </w:r>
      <w:r w:rsidR="00C15244">
        <w:rPr>
          <w:sz w:val="22"/>
          <w:szCs w:val="22"/>
        </w:rPr>
        <w:t xml:space="preserve"> </w:t>
      </w:r>
      <w:r w:rsidR="00057064" w:rsidRPr="00F67D4D">
        <w:rPr>
          <w:sz w:val="22"/>
          <w:szCs w:val="22"/>
          <w:lang w:eastAsia="fi-FI"/>
        </w:rPr>
        <w:t xml:space="preserve">and with decreased </w:t>
      </w:r>
      <w:r w:rsidR="00026F40" w:rsidRPr="00F67D4D">
        <w:rPr>
          <w:sz w:val="22"/>
          <w:szCs w:val="22"/>
          <w:lang w:eastAsia="fi-FI"/>
        </w:rPr>
        <w:t xml:space="preserve">salinity (from 6 to 3) </w:t>
      </w:r>
      <w:r w:rsidR="00EE4ECD" w:rsidRPr="00F67D4D">
        <w:rPr>
          <w:sz w:val="22"/>
          <w:szCs w:val="22"/>
          <w:lang w:eastAsia="fi-FI"/>
        </w:rPr>
        <w:fldChar w:fldCharType="begin">
          <w:fldData xml:space="preserve">PEVuZE5vdGU+PENpdGU+PEF1dGhvcj5XdWxmZjwvQXV0aG9yPjxZZWFyPjIwMTg8L1llYXI+PFJl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</w:fldData>
        </w:fldChar>
      </w:r>
      <w:r w:rsidR="00EE4ECD" w:rsidRPr="00F67D4D">
        <w:rPr>
          <w:sz w:val="22"/>
          <w:szCs w:val="22"/>
          <w:lang w:eastAsia="fi-FI"/>
        </w:rPr>
        <w:instrText xml:space="preserve"> ADDIN EN.CITE </w:instrText>
      </w:r>
      <w:r w:rsidR="00EE4ECD" w:rsidRPr="00F67D4D">
        <w:rPr>
          <w:sz w:val="22"/>
          <w:szCs w:val="22"/>
          <w:lang w:eastAsia="fi-FI"/>
        </w:rPr>
        <w:fldChar w:fldCharType="begin">
          <w:fldData xml:space="preserve">PEVuZE5vdGU+PENpdGU+PEF1dGhvcj5XdWxmZjwvQXV0aG9yPjxZZWFyPjIwMTg8L1llYXI+PFJl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</w:fldData>
        </w:fldChar>
      </w:r>
      <w:r w:rsidR="00EE4ECD" w:rsidRPr="00F67D4D">
        <w:rPr>
          <w:sz w:val="22"/>
          <w:szCs w:val="22"/>
          <w:lang w:eastAsia="fi-FI"/>
        </w:rPr>
        <w:instrText xml:space="preserve"> ADDIN EN.CITE.DATA </w:instrText>
      </w:r>
      <w:r w:rsidR="00EE4ECD" w:rsidRPr="00F67D4D">
        <w:rPr>
          <w:sz w:val="22"/>
          <w:szCs w:val="22"/>
          <w:lang w:eastAsia="fi-FI"/>
        </w:rPr>
      </w:r>
      <w:r w:rsidR="00EE4ECD" w:rsidRPr="00F67D4D">
        <w:rPr>
          <w:sz w:val="22"/>
          <w:szCs w:val="22"/>
          <w:lang w:eastAsia="fi-FI"/>
        </w:rPr>
        <w:fldChar w:fldCharType="end"/>
      </w:r>
      <w:r w:rsidR="00EE4ECD" w:rsidRPr="00F67D4D">
        <w:rPr>
          <w:sz w:val="22"/>
          <w:szCs w:val="22"/>
          <w:lang w:eastAsia="fi-FI"/>
        </w:rPr>
      </w:r>
      <w:r w:rsidR="00EE4ECD" w:rsidRPr="00F67D4D">
        <w:rPr>
          <w:sz w:val="22"/>
          <w:szCs w:val="22"/>
          <w:lang w:eastAsia="fi-FI"/>
        </w:rPr>
        <w:fldChar w:fldCharType="separate"/>
      </w:r>
      <w:r w:rsidR="00EE4ECD" w:rsidRPr="00F67D4D">
        <w:rPr>
          <w:noProof/>
          <w:sz w:val="22"/>
          <w:szCs w:val="22"/>
          <w:lang w:eastAsia="fi-FI"/>
        </w:rPr>
        <w:t>(Wulff et al. 2018)</w:t>
      </w:r>
      <w:r w:rsidR="00EE4ECD" w:rsidRPr="00F67D4D">
        <w:rPr>
          <w:sz w:val="22"/>
          <w:szCs w:val="22"/>
          <w:lang w:eastAsia="fi-FI"/>
        </w:rPr>
        <w:fldChar w:fldCharType="end"/>
      </w:r>
      <w:r w:rsidR="00694935" w:rsidRPr="00F67D4D">
        <w:rPr>
          <w:sz w:val="22"/>
          <w:szCs w:val="22"/>
        </w:rPr>
        <w:t>.</w:t>
      </w:r>
      <w:r w:rsidRPr="00F67D4D">
        <w:rPr>
          <w:sz w:val="22"/>
          <w:szCs w:val="22"/>
        </w:rPr>
        <w:t xml:space="preserve"> </w:t>
      </w:r>
      <w:r w:rsidR="00694935" w:rsidRPr="00F67D4D">
        <w:rPr>
          <w:sz w:val="22"/>
          <w:szCs w:val="22"/>
          <w:lang w:eastAsia="fi-FI"/>
        </w:rPr>
        <w:t xml:space="preserve">These studies suggest that </w:t>
      </w:r>
      <w:r w:rsidR="00B23FB1" w:rsidRPr="00F67D4D">
        <w:rPr>
          <w:sz w:val="22"/>
          <w:szCs w:val="22"/>
          <w:lang w:eastAsia="fi-FI"/>
        </w:rPr>
        <w:t xml:space="preserve">Cyanobacteria </w:t>
      </w:r>
      <w:r w:rsidR="00694935" w:rsidRPr="00F67D4D">
        <w:rPr>
          <w:sz w:val="22"/>
          <w:szCs w:val="22"/>
          <w:lang w:eastAsia="fi-FI"/>
        </w:rPr>
        <w:t xml:space="preserve">will </w:t>
      </w:r>
      <w:r w:rsidR="00B23FB1" w:rsidRPr="00F67D4D">
        <w:rPr>
          <w:sz w:val="22"/>
          <w:szCs w:val="22"/>
          <w:lang w:eastAsia="fi-FI"/>
        </w:rPr>
        <w:t xml:space="preserve">get yet another competitive advantage against diatoms and dinoflagellates in a future Baltic </w:t>
      </w:r>
      <w:r w:rsidR="00694935" w:rsidRPr="00F67D4D">
        <w:rPr>
          <w:sz w:val="22"/>
          <w:szCs w:val="22"/>
          <w:lang w:eastAsia="fi-FI"/>
        </w:rPr>
        <w:t>Sea</w:t>
      </w:r>
      <w:r w:rsidR="00B23FB1" w:rsidRPr="00F67D4D">
        <w:rPr>
          <w:sz w:val="22"/>
          <w:szCs w:val="22"/>
          <w:lang w:eastAsia="fi-FI"/>
        </w:rPr>
        <w:t>.</w:t>
      </w:r>
    </w:p>
    <w:p w14:paraId="30D5310E" w14:textId="6E3287D3" w:rsidR="0012522B" w:rsidRPr="00F67D4D" w:rsidRDefault="00B23FB1" w:rsidP="00352E56">
      <w:pPr>
        <w:autoSpaceDE w:val="0"/>
        <w:autoSpaceDN w:val="0"/>
        <w:adjustRightInd w:val="0"/>
        <w:spacing w:line="300" w:lineRule="exact"/>
        <w:rPr>
          <w:sz w:val="22"/>
          <w:szCs w:val="22"/>
          <w:lang w:eastAsia="fi-FI"/>
        </w:rPr>
      </w:pPr>
      <w:r w:rsidRPr="00F67D4D">
        <w:rPr>
          <w:sz w:val="22"/>
          <w:szCs w:val="22"/>
          <w:lang w:eastAsia="fi-FI"/>
        </w:rPr>
        <w:t xml:space="preserve"> </w:t>
      </w:r>
    </w:p>
    <w:p w14:paraId="13956D27" w14:textId="0EA3BE62" w:rsidR="00B23FB1" w:rsidRPr="00E84714" w:rsidRDefault="00FA7D56" w:rsidP="00352E56">
      <w:pPr>
        <w:autoSpaceDE w:val="0"/>
        <w:autoSpaceDN w:val="0"/>
        <w:adjustRightInd w:val="0"/>
        <w:spacing w:line="300" w:lineRule="exact"/>
        <w:rPr>
          <w:b/>
          <w:i/>
        </w:rPr>
      </w:pPr>
      <w:r w:rsidRPr="00E84714">
        <w:rPr>
          <w:b/>
          <w:i/>
        </w:rPr>
        <w:t>Z</w:t>
      </w:r>
      <w:r w:rsidR="00B23FB1" w:rsidRPr="00E84714">
        <w:rPr>
          <w:b/>
          <w:i/>
        </w:rPr>
        <w:t>ooplankton</w:t>
      </w:r>
    </w:p>
    <w:p w14:paraId="66892D8F" w14:textId="77777777" w:rsidR="00B23FB1" w:rsidRPr="00944F77" w:rsidRDefault="00B23FB1" w:rsidP="00352E56">
      <w:pPr>
        <w:autoSpaceDE w:val="0"/>
        <w:autoSpaceDN w:val="0"/>
        <w:adjustRightInd w:val="0"/>
        <w:spacing w:line="300" w:lineRule="exact"/>
        <w:rPr>
          <w:sz w:val="22"/>
          <w:szCs w:val="22"/>
        </w:rPr>
      </w:pPr>
    </w:p>
    <w:p w14:paraId="47E457E3" w14:textId="77777777" w:rsidR="00530E4E" w:rsidRPr="00F67D4D" w:rsidRDefault="00530E4E" w:rsidP="00352E56">
      <w:pPr>
        <w:autoSpaceDE w:val="0"/>
        <w:autoSpaceDN w:val="0"/>
        <w:adjustRightInd w:val="0"/>
        <w:spacing w:line="300" w:lineRule="exact"/>
        <w:rPr>
          <w:sz w:val="22"/>
          <w:szCs w:val="22"/>
        </w:rPr>
      </w:pPr>
      <w:r w:rsidRPr="00F67D4D">
        <w:rPr>
          <w:sz w:val="22"/>
          <w:szCs w:val="22"/>
        </w:rPr>
        <w:t>Several studies have confirmed that marine copepod species have declined, while euryhaline and limnetic, often small-sized, species increase in abundance</w:t>
      </w:r>
      <w:r w:rsidRPr="00F67D4D">
        <w:rPr>
          <w:sz w:val="22"/>
          <w:szCs w:val="22"/>
          <w:lang w:eastAsia="fi-FI"/>
        </w:rPr>
        <w:t xml:space="preserve"> </w:t>
      </w:r>
      <w:r w:rsidRPr="00F67D4D">
        <w:rPr>
          <w:sz w:val="22"/>
          <w:szCs w:val="22"/>
          <w:lang w:eastAsia="fi-FI"/>
        </w:rPr>
        <w:fldChar w:fldCharType="begin">
          <w:fldData xml:space="preserve">PEVuZE5vdGU+PENpdGU+PEF1dGhvcj5Iw6RubmluZW48L0F1dGhvcj48WWVhcj4yMDE1PC9ZZWFy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</w:fldData>
        </w:fldChar>
      </w:r>
      <w:r w:rsidRPr="00F67D4D">
        <w:rPr>
          <w:sz w:val="22"/>
          <w:szCs w:val="22"/>
          <w:lang w:eastAsia="fi-FI"/>
        </w:rPr>
        <w:instrText xml:space="preserve"> ADDIN EN.CITE </w:instrText>
      </w:r>
      <w:r w:rsidRPr="00F67D4D">
        <w:rPr>
          <w:sz w:val="22"/>
          <w:szCs w:val="22"/>
          <w:lang w:eastAsia="fi-FI"/>
        </w:rPr>
        <w:fldChar w:fldCharType="begin">
          <w:fldData xml:space="preserve">PEVuZE5vdGU+PENpdGU+PEF1dGhvcj5Iw6RubmluZW48L0F1dGhvcj48WWVhcj4yMDE1PC9ZZWFy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</w:fldData>
        </w:fldChar>
      </w:r>
      <w:r w:rsidRPr="00F67D4D">
        <w:rPr>
          <w:sz w:val="22"/>
          <w:szCs w:val="22"/>
          <w:lang w:eastAsia="fi-FI"/>
        </w:rPr>
        <w:instrText xml:space="preserve"> ADDIN EN.CITE.DATA </w:instrText>
      </w:r>
      <w:r w:rsidRPr="00F67D4D">
        <w:rPr>
          <w:sz w:val="22"/>
          <w:szCs w:val="22"/>
          <w:lang w:eastAsia="fi-FI"/>
        </w:rPr>
      </w:r>
      <w:r w:rsidRPr="00F67D4D">
        <w:rPr>
          <w:sz w:val="22"/>
          <w:szCs w:val="22"/>
          <w:lang w:eastAsia="fi-FI"/>
        </w:rPr>
        <w:fldChar w:fldCharType="end"/>
      </w:r>
      <w:r w:rsidRPr="00F67D4D">
        <w:rPr>
          <w:sz w:val="22"/>
          <w:szCs w:val="22"/>
          <w:lang w:eastAsia="fi-FI"/>
        </w:rPr>
      </w:r>
      <w:r w:rsidRPr="00F67D4D">
        <w:rPr>
          <w:sz w:val="22"/>
          <w:szCs w:val="22"/>
          <w:lang w:eastAsia="fi-FI"/>
        </w:rPr>
        <w:fldChar w:fldCharType="separate"/>
      </w:r>
      <w:r w:rsidRPr="00F67D4D">
        <w:rPr>
          <w:noProof/>
          <w:sz w:val="22"/>
          <w:szCs w:val="22"/>
          <w:lang w:eastAsia="fi-FI"/>
        </w:rPr>
        <w:t>(Suikkanen et al. 2013, Hänninen et al. 2015)</w:t>
      </w:r>
      <w:r w:rsidRPr="00F67D4D">
        <w:rPr>
          <w:sz w:val="22"/>
          <w:szCs w:val="22"/>
          <w:lang w:eastAsia="fi-FI"/>
        </w:rPr>
        <w:fldChar w:fldCharType="end"/>
      </w:r>
      <w:r w:rsidRPr="00F67D4D">
        <w:rPr>
          <w:sz w:val="22"/>
          <w:szCs w:val="22"/>
          <w:lang w:eastAsia="fi-FI"/>
        </w:rPr>
        <w:t>.</w:t>
      </w:r>
      <w:r w:rsidRPr="00F67D4D">
        <w:rPr>
          <w:sz w:val="22"/>
          <w:szCs w:val="22"/>
        </w:rPr>
        <w:t xml:space="preserve"> The observed decline of marine taxa has been </w:t>
      </w:r>
      <w:r w:rsidRPr="00F67D4D">
        <w:rPr>
          <w:sz w:val="22"/>
          <w:szCs w:val="22"/>
          <w:lang w:eastAsia="fi-FI"/>
        </w:rPr>
        <w:t>linked to</w:t>
      </w:r>
      <w:r w:rsidRPr="00F67D4D">
        <w:rPr>
          <w:sz w:val="22"/>
          <w:szCs w:val="22"/>
        </w:rPr>
        <w:t xml:space="preserve"> the decline </w:t>
      </w:r>
      <w:r w:rsidRPr="00F67D4D">
        <w:rPr>
          <w:sz w:val="22"/>
          <w:szCs w:val="22"/>
          <w:lang w:eastAsia="fi-FI"/>
        </w:rPr>
        <w:t>of</w:t>
      </w:r>
      <w:r w:rsidRPr="00F67D4D">
        <w:rPr>
          <w:sz w:val="22"/>
          <w:szCs w:val="22"/>
        </w:rPr>
        <w:t xml:space="preserve"> salinity, whereas the increase of brackish-water taxa has been, directly or indirectly, positively </w:t>
      </w:r>
      <w:r w:rsidRPr="00F67D4D">
        <w:rPr>
          <w:sz w:val="22"/>
          <w:szCs w:val="22"/>
          <w:lang w:eastAsia="fi-FI"/>
        </w:rPr>
        <w:t>affected</w:t>
      </w:r>
      <w:r w:rsidRPr="00F67D4D">
        <w:rPr>
          <w:sz w:val="22"/>
          <w:szCs w:val="22"/>
        </w:rPr>
        <w:t xml:space="preserve"> by the temperature increase. </w:t>
      </w:r>
      <w:r w:rsidRPr="00F67D4D">
        <w:rPr>
          <w:sz w:val="22"/>
          <w:szCs w:val="22"/>
        </w:rPr>
        <w:fldChar w:fldCharType="begin"/>
      </w:r>
      <w:r w:rsidRPr="00F67D4D">
        <w:rPr>
          <w:sz w:val="22"/>
          <w:szCs w:val="22"/>
        </w:rPr>
        <w:instrText xml:space="preserve"> ADDIN EN.CITE &lt;EndNote&gt;&lt;Cite&gt;&lt;Author&gt;Mäkinen&lt;/Author&gt;&lt;Year&gt;2017&lt;/Year&gt;&lt;RecNum&gt;1748&lt;/RecNum&gt;&lt;DisplayText&gt;(Mäkinen et al. 2017)&lt;/DisplayText&gt;&lt;record&gt;&lt;rec-number&gt;1748&lt;/rec-number&gt;&lt;foreign-keys&gt;&lt;key app="EN" db-id="zdzprff01xrts1evwt3xdf0jw2xst0rtzd2t" timestamp="1560272243"&gt;1748&lt;/key&gt;&lt;/foreign-keys&gt;&lt;ref-type name="Journal Article"&gt;17&lt;/ref-type&gt;&lt;contributors&gt;&lt;authors&gt;&lt;author&gt;Mäkinen, K.&lt;/author&gt;&lt;author&gt;Vuorinen, I.&lt;/author&gt;&lt;author&gt;Hanninen, J.&lt;/author&gt;&lt;/authors&gt;&lt;/contributors&gt;&lt;titles&gt;&lt;title&gt;Climate-induced hydrography change favours small-bodied zooplankton in a coastal ecosystem&lt;/title&gt;&lt;secondary-title&gt;Hydrobiologia&lt;/secondary-title&gt;&lt;/titles&gt;&lt;periodical&gt;&lt;full-title&gt;Hydrobiologia&lt;/full-title&gt;&lt;/periodical&gt;&lt;pages&gt;83-96&lt;/pages&gt;&lt;volume&gt;792&lt;/volume&gt;&lt;number&gt;1&lt;/number&gt;&lt;dates&gt;&lt;year&gt;2017&lt;/year&gt;&lt;pub-dates&gt;&lt;date&gt;May&lt;/date&gt;&lt;/pub-dates&gt;&lt;/dates&gt;&lt;isbn&gt;0018-8158&lt;/isbn&gt;&lt;accession-num&gt;WOS:000398739000006&lt;/accession-num&gt;&lt;urls&gt;&lt;related-urls&gt;&lt;url&gt;&amp;lt;Go to ISI&amp;gt;://WOS:000398739000006&lt;/url&gt;&lt;/related-urls&gt;&lt;/urls&gt;&lt;electronic-resource-num&gt;10.1007/s10750-016-3046-6&lt;/electronic-resource-num&gt;&lt;/record&gt;&lt;/Cite&gt;&lt;/EndNote&gt;</w:instrText>
      </w:r>
      <w:r w:rsidRPr="00F67D4D">
        <w:rPr>
          <w:sz w:val="22"/>
          <w:szCs w:val="22"/>
        </w:rPr>
        <w:fldChar w:fldCharType="separate"/>
      </w:r>
      <w:r w:rsidRPr="00F67D4D">
        <w:rPr>
          <w:sz w:val="22"/>
          <w:szCs w:val="22"/>
        </w:rPr>
        <w:t>(Mäkinen et al. 2017)</w:t>
      </w:r>
      <w:r w:rsidRPr="00F67D4D">
        <w:rPr>
          <w:sz w:val="22"/>
          <w:szCs w:val="22"/>
        </w:rPr>
        <w:fldChar w:fldCharType="end"/>
      </w:r>
      <w:r w:rsidRPr="00F67D4D">
        <w:rPr>
          <w:sz w:val="22"/>
          <w:szCs w:val="22"/>
        </w:rPr>
        <w:t>.</w:t>
      </w:r>
      <w:r w:rsidRPr="00F67D4D">
        <w:rPr>
          <w:sz w:val="22"/>
          <w:szCs w:val="22"/>
          <w:lang w:eastAsia="fi-FI"/>
        </w:rPr>
        <w:t xml:space="preserve">Species that reside in the upper water layers, such as copepod </w:t>
      </w:r>
      <w:r w:rsidRPr="00F67D4D">
        <w:rPr>
          <w:i/>
          <w:sz w:val="22"/>
          <w:szCs w:val="22"/>
          <w:lang w:eastAsia="fi-FI"/>
        </w:rPr>
        <w:t>Acartia</w:t>
      </w:r>
      <w:r w:rsidRPr="00F67D4D">
        <w:rPr>
          <w:sz w:val="22"/>
          <w:szCs w:val="22"/>
          <w:lang w:eastAsia="fi-FI"/>
        </w:rPr>
        <w:t xml:space="preserve"> spp., are mostly affected by temperature driven increase in food availability, whereas species inhabiting the deep layers, such as older stages of </w:t>
      </w:r>
      <w:proofErr w:type="spellStart"/>
      <w:r w:rsidRPr="00F67D4D">
        <w:rPr>
          <w:i/>
          <w:sz w:val="22"/>
          <w:szCs w:val="22"/>
          <w:lang w:eastAsia="fi-FI"/>
        </w:rPr>
        <w:t>Pseudocalanus</w:t>
      </w:r>
      <w:proofErr w:type="spellEnd"/>
      <w:r w:rsidRPr="00F67D4D">
        <w:rPr>
          <w:i/>
          <w:sz w:val="22"/>
          <w:szCs w:val="22"/>
          <w:lang w:eastAsia="fi-FI"/>
        </w:rPr>
        <w:t xml:space="preserve"> </w:t>
      </w:r>
      <w:proofErr w:type="spellStart"/>
      <w:r w:rsidRPr="00F67D4D">
        <w:rPr>
          <w:i/>
          <w:sz w:val="22"/>
          <w:szCs w:val="22"/>
          <w:lang w:eastAsia="fi-FI"/>
        </w:rPr>
        <w:t>acuspes</w:t>
      </w:r>
      <w:proofErr w:type="spellEnd"/>
      <w:r w:rsidRPr="00F67D4D">
        <w:rPr>
          <w:sz w:val="22"/>
          <w:szCs w:val="22"/>
          <w:lang w:eastAsia="fi-FI"/>
        </w:rPr>
        <w:t xml:space="preserve">, are more dependent on salinity and predation pressure </w:t>
      </w:r>
      <w:r w:rsidRPr="00F67D4D">
        <w:rPr>
          <w:sz w:val="22"/>
          <w:szCs w:val="22"/>
          <w:lang w:eastAsia="fi-FI"/>
        </w:rPr>
        <w:fldChar w:fldCharType="begin">
          <w:fldData xml:space="preserve">PEVuZE5vdGU+PENpdGU+PEF1dGhvcj5FaHJuc3RlbjwvQXV0aG9yPjxZZWFyPjIwMjA8L1llYXI+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</w:fldData>
        </w:fldChar>
      </w:r>
      <w:r w:rsidRPr="00F67D4D">
        <w:rPr>
          <w:sz w:val="22"/>
          <w:szCs w:val="22"/>
          <w:lang w:eastAsia="fi-FI"/>
        </w:rPr>
        <w:instrText xml:space="preserve"> ADDIN EN.CITE </w:instrText>
      </w:r>
      <w:r w:rsidRPr="00F67D4D">
        <w:rPr>
          <w:sz w:val="22"/>
          <w:szCs w:val="22"/>
          <w:lang w:eastAsia="fi-FI"/>
        </w:rPr>
        <w:fldChar w:fldCharType="begin">
          <w:fldData xml:space="preserve">PEVuZE5vdGU+PENpdGU+PEF1dGhvcj5FaHJuc3RlbjwvQXV0aG9yPjxZZWFyPjIwMjA8L1llYXI+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</w:fldData>
        </w:fldChar>
      </w:r>
      <w:r w:rsidRPr="00F67D4D">
        <w:rPr>
          <w:sz w:val="22"/>
          <w:szCs w:val="22"/>
          <w:lang w:eastAsia="fi-FI"/>
        </w:rPr>
        <w:instrText xml:space="preserve"> ADDIN EN.CITE.DATA </w:instrText>
      </w:r>
      <w:r w:rsidRPr="00F67D4D">
        <w:rPr>
          <w:sz w:val="22"/>
          <w:szCs w:val="22"/>
          <w:lang w:eastAsia="fi-FI"/>
        </w:rPr>
      </w:r>
      <w:r w:rsidRPr="00F67D4D">
        <w:rPr>
          <w:sz w:val="22"/>
          <w:szCs w:val="22"/>
          <w:lang w:eastAsia="fi-FI"/>
        </w:rPr>
        <w:fldChar w:fldCharType="end"/>
      </w:r>
      <w:r w:rsidRPr="00F67D4D">
        <w:rPr>
          <w:sz w:val="22"/>
          <w:szCs w:val="22"/>
          <w:lang w:eastAsia="fi-FI"/>
        </w:rPr>
      </w:r>
      <w:r w:rsidRPr="00F67D4D">
        <w:rPr>
          <w:sz w:val="22"/>
          <w:szCs w:val="22"/>
          <w:lang w:eastAsia="fi-FI"/>
        </w:rPr>
        <w:fldChar w:fldCharType="separate"/>
      </w:r>
      <w:r w:rsidRPr="00F67D4D">
        <w:rPr>
          <w:noProof/>
          <w:sz w:val="22"/>
          <w:szCs w:val="22"/>
          <w:lang w:eastAsia="fi-FI"/>
        </w:rPr>
        <w:t>(Otto et al. 2014a, Otto et al. 2014b, Ehrnsten 2020)</w:t>
      </w:r>
      <w:r w:rsidRPr="00F67D4D">
        <w:rPr>
          <w:sz w:val="22"/>
          <w:szCs w:val="22"/>
          <w:lang w:eastAsia="fi-FI"/>
        </w:rPr>
        <w:fldChar w:fldCharType="end"/>
      </w:r>
      <w:r w:rsidRPr="00F67D4D">
        <w:rPr>
          <w:sz w:val="22"/>
          <w:szCs w:val="22"/>
          <w:lang w:eastAsia="fi-FI"/>
        </w:rPr>
        <w:t>.</w:t>
      </w:r>
    </w:p>
    <w:p w14:paraId="7CB307ED" w14:textId="77777777" w:rsidR="00530E4E" w:rsidRDefault="00530E4E" w:rsidP="00352E56">
      <w:pPr>
        <w:autoSpaceDE w:val="0"/>
        <w:autoSpaceDN w:val="0"/>
        <w:adjustRightInd w:val="0"/>
        <w:spacing w:line="300" w:lineRule="exact"/>
        <w:rPr>
          <w:sz w:val="22"/>
          <w:szCs w:val="22"/>
        </w:rPr>
      </w:pPr>
    </w:p>
    <w:p w14:paraId="37A5B039" w14:textId="523B3347" w:rsidR="00B23FB1" w:rsidRPr="00F67D4D" w:rsidRDefault="00151B53" w:rsidP="00352E56">
      <w:pPr>
        <w:autoSpaceDE w:val="0"/>
        <w:autoSpaceDN w:val="0"/>
        <w:adjustRightInd w:val="0"/>
        <w:spacing w:line="300" w:lineRule="exact"/>
        <w:rPr>
          <w:sz w:val="22"/>
          <w:szCs w:val="22"/>
        </w:rPr>
      </w:pPr>
      <w:r w:rsidRPr="00944F77">
        <w:rPr>
          <w:sz w:val="22"/>
          <w:szCs w:val="22"/>
        </w:rPr>
        <w:lastRenderedPageBreak/>
        <w:t>T</w:t>
      </w:r>
      <w:r w:rsidR="00B23FB1" w:rsidRPr="00944F77">
        <w:rPr>
          <w:sz w:val="22"/>
          <w:szCs w:val="22"/>
        </w:rPr>
        <w:t xml:space="preserve">he </w:t>
      </w:r>
      <w:r w:rsidR="00B23FB1" w:rsidRPr="00F67D4D">
        <w:rPr>
          <w:sz w:val="22"/>
          <w:szCs w:val="22"/>
        </w:rPr>
        <w:t xml:space="preserve">effects of </w:t>
      </w:r>
      <w:r w:rsidR="00B23FB1" w:rsidRPr="00F67D4D">
        <w:rPr>
          <w:sz w:val="22"/>
          <w:szCs w:val="22"/>
          <w:lang w:eastAsia="fi-FI"/>
        </w:rPr>
        <w:t>climate-driven variations</w:t>
      </w:r>
      <w:r w:rsidR="00343738" w:rsidRPr="00F67D4D">
        <w:rPr>
          <w:sz w:val="22"/>
          <w:szCs w:val="22"/>
        </w:rPr>
        <w:t xml:space="preserve"> </w:t>
      </w:r>
      <w:r w:rsidR="00C15244">
        <w:rPr>
          <w:sz w:val="22"/>
          <w:szCs w:val="22"/>
        </w:rPr>
        <w:t xml:space="preserve">in </w:t>
      </w:r>
      <w:r w:rsidRPr="00F67D4D">
        <w:rPr>
          <w:sz w:val="22"/>
          <w:szCs w:val="22"/>
        </w:rPr>
        <w:t xml:space="preserve">temperature </w:t>
      </w:r>
      <w:r w:rsidR="00B23FB1" w:rsidRPr="00944F77">
        <w:rPr>
          <w:sz w:val="22"/>
          <w:szCs w:val="22"/>
        </w:rPr>
        <w:t>and ocean acidification</w:t>
      </w:r>
      <w:r w:rsidR="00355DB7" w:rsidRPr="00944F77">
        <w:rPr>
          <w:sz w:val="22"/>
          <w:szCs w:val="22"/>
        </w:rPr>
        <w:t xml:space="preserve"> (OA)</w:t>
      </w:r>
      <w:r w:rsidRPr="00944F77">
        <w:rPr>
          <w:sz w:val="22"/>
          <w:szCs w:val="22"/>
        </w:rPr>
        <w:t xml:space="preserve"> on zooplankton have been studied experimentally</w:t>
      </w:r>
      <w:r w:rsidR="00B23FB1" w:rsidRPr="00944F77">
        <w:rPr>
          <w:sz w:val="22"/>
          <w:szCs w:val="22"/>
        </w:rPr>
        <w:t>.</w:t>
      </w:r>
      <w:r w:rsidR="00355DB7" w:rsidRPr="00944F77">
        <w:rPr>
          <w:sz w:val="22"/>
          <w:szCs w:val="22"/>
        </w:rPr>
        <w:t xml:space="preserve"> </w:t>
      </w:r>
      <w:r w:rsidR="008565A4" w:rsidRPr="00944F77">
        <w:rPr>
          <w:sz w:val="22"/>
          <w:szCs w:val="22"/>
        </w:rPr>
        <w:t xml:space="preserve">In </w:t>
      </w:r>
      <w:r w:rsidR="008565A4" w:rsidRPr="00944F77">
        <w:rPr>
          <w:i/>
          <w:sz w:val="22"/>
          <w:szCs w:val="22"/>
        </w:rPr>
        <w:t>Acartia</w:t>
      </w:r>
      <w:r w:rsidR="008565A4" w:rsidRPr="00944F77">
        <w:rPr>
          <w:sz w:val="22"/>
          <w:szCs w:val="22"/>
        </w:rPr>
        <w:t xml:space="preserve"> sp., a </w:t>
      </w:r>
      <w:r w:rsidR="008565A4" w:rsidRPr="00F67D4D">
        <w:rPr>
          <w:sz w:val="22"/>
          <w:szCs w:val="22"/>
        </w:rPr>
        <w:t xml:space="preserve">dominant copepod in the northern Baltic Sea, warming </w:t>
      </w:r>
      <w:r w:rsidR="008565A4" w:rsidRPr="00F67D4D">
        <w:rPr>
          <w:sz w:val="22"/>
          <w:szCs w:val="22"/>
          <w:lang w:eastAsia="fi-FI"/>
        </w:rPr>
        <w:t>decrease</w:t>
      </w:r>
      <w:r w:rsidR="00343738" w:rsidRPr="00F67D4D">
        <w:rPr>
          <w:sz w:val="22"/>
          <w:szCs w:val="22"/>
          <w:lang w:eastAsia="fi-FI"/>
        </w:rPr>
        <w:t>d</w:t>
      </w:r>
      <w:r w:rsidR="008565A4" w:rsidRPr="00F67D4D">
        <w:rPr>
          <w:sz w:val="22"/>
          <w:szCs w:val="22"/>
        </w:rPr>
        <w:t xml:space="preserve"> egg viability, nauplii develop</w:t>
      </w:r>
      <w:r w:rsidR="008565A4" w:rsidRPr="00944F77">
        <w:rPr>
          <w:sz w:val="22"/>
          <w:szCs w:val="22"/>
        </w:rPr>
        <w:t>ment and adult survival</w:t>
      </w:r>
      <w:r w:rsidRPr="00944F77">
        <w:rPr>
          <w:sz w:val="22"/>
          <w:szCs w:val="22"/>
        </w:rPr>
        <w:t>,</w:t>
      </w:r>
      <w:r w:rsidR="008565A4" w:rsidRPr="00944F77">
        <w:rPr>
          <w:sz w:val="22"/>
          <w:szCs w:val="22"/>
        </w:rPr>
        <w:t xml:space="preserve"> </w:t>
      </w:r>
      <w:r w:rsidR="008565A4" w:rsidRPr="00F67D4D">
        <w:rPr>
          <w:sz w:val="22"/>
          <w:szCs w:val="22"/>
        </w:rPr>
        <w:t xml:space="preserve">and both warming and OA </w:t>
      </w:r>
      <w:r w:rsidR="008565A4" w:rsidRPr="00F67D4D">
        <w:rPr>
          <w:sz w:val="22"/>
          <w:szCs w:val="22"/>
          <w:lang w:eastAsia="fi-FI"/>
        </w:rPr>
        <w:t>ha</w:t>
      </w:r>
      <w:r w:rsidR="00343738" w:rsidRPr="00F67D4D">
        <w:rPr>
          <w:sz w:val="22"/>
          <w:szCs w:val="22"/>
          <w:lang w:eastAsia="fi-FI"/>
        </w:rPr>
        <w:t>d</w:t>
      </w:r>
      <w:r w:rsidR="008565A4" w:rsidRPr="00F67D4D">
        <w:rPr>
          <w:sz w:val="22"/>
          <w:szCs w:val="22"/>
        </w:rPr>
        <w:t xml:space="preserve"> negative effects on adult female size </w:t>
      </w:r>
      <w:r w:rsidR="00222AA8" w:rsidRPr="00F67D4D">
        <w:rPr>
          <w:sz w:val="22"/>
          <w:szCs w:val="22"/>
        </w:rPr>
        <w:fldChar w:fldCharType="begin">
          <w:fldData xml:space="preserve">PEVuZE5vdGU+PENpdGU+PEF1dGhvcj5HYXJ6a2U8L0F1dGhvcj48WWVhcj4yMDE1PC9ZZWFyPjxS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</w:fldData>
        </w:fldChar>
      </w:r>
      <w:r w:rsidRPr="00F67D4D">
        <w:rPr>
          <w:sz w:val="22"/>
          <w:szCs w:val="22"/>
        </w:rPr>
        <w:instrText xml:space="preserve"> ADDIN EN.CITE </w:instrText>
      </w:r>
      <w:r w:rsidRPr="00F67D4D">
        <w:rPr>
          <w:sz w:val="22"/>
          <w:szCs w:val="22"/>
        </w:rPr>
        <w:fldChar w:fldCharType="begin">
          <w:fldData xml:space="preserve">PEVuZE5vdGU+PENpdGU+PEF1dGhvcj5HYXJ6a2U8L0F1dGhvcj48WWVhcj4yMDE1PC9ZZWFyPjxS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</w:fldData>
        </w:fldChar>
      </w:r>
      <w:r w:rsidRPr="00F67D4D">
        <w:rPr>
          <w:sz w:val="22"/>
          <w:szCs w:val="22"/>
        </w:rPr>
        <w:instrText xml:space="preserve"> ADDIN EN.CITE.DATA </w:instrText>
      </w:r>
      <w:r w:rsidRPr="00F67D4D">
        <w:rPr>
          <w:sz w:val="22"/>
          <w:szCs w:val="22"/>
        </w:rPr>
      </w:r>
      <w:r w:rsidRPr="00F67D4D">
        <w:rPr>
          <w:sz w:val="22"/>
          <w:szCs w:val="22"/>
        </w:rPr>
        <w:fldChar w:fldCharType="end"/>
      </w:r>
      <w:r w:rsidR="00222AA8" w:rsidRPr="00F67D4D">
        <w:rPr>
          <w:sz w:val="22"/>
          <w:szCs w:val="22"/>
        </w:rPr>
      </w:r>
      <w:r w:rsidR="00222AA8" w:rsidRPr="00F67D4D">
        <w:rPr>
          <w:sz w:val="22"/>
          <w:szCs w:val="22"/>
        </w:rPr>
        <w:fldChar w:fldCharType="separate"/>
      </w:r>
      <w:r w:rsidRPr="00F67D4D">
        <w:rPr>
          <w:sz w:val="22"/>
          <w:szCs w:val="22"/>
        </w:rPr>
        <w:t>(</w:t>
      </w:r>
      <w:proofErr w:type="spellStart"/>
      <w:r w:rsidRPr="00F67D4D">
        <w:rPr>
          <w:sz w:val="22"/>
          <w:szCs w:val="22"/>
        </w:rPr>
        <w:t>Vehmaa</w:t>
      </w:r>
      <w:proofErr w:type="spellEnd"/>
      <w:r w:rsidRPr="00F67D4D">
        <w:rPr>
          <w:sz w:val="22"/>
          <w:szCs w:val="22"/>
        </w:rPr>
        <w:t xml:space="preserve"> et al. 2013, </w:t>
      </w:r>
      <w:proofErr w:type="spellStart"/>
      <w:r w:rsidRPr="00F67D4D">
        <w:rPr>
          <w:sz w:val="22"/>
          <w:szCs w:val="22"/>
        </w:rPr>
        <w:t>Garzke</w:t>
      </w:r>
      <w:proofErr w:type="spellEnd"/>
      <w:r w:rsidRPr="00F67D4D">
        <w:rPr>
          <w:sz w:val="22"/>
          <w:szCs w:val="22"/>
        </w:rPr>
        <w:t xml:space="preserve"> et al. 2015, </w:t>
      </w:r>
      <w:proofErr w:type="spellStart"/>
      <w:r w:rsidRPr="00F67D4D">
        <w:rPr>
          <w:sz w:val="22"/>
          <w:szCs w:val="22"/>
        </w:rPr>
        <w:t>Vehmaa</w:t>
      </w:r>
      <w:proofErr w:type="spellEnd"/>
      <w:r w:rsidRPr="00F67D4D">
        <w:rPr>
          <w:sz w:val="22"/>
          <w:szCs w:val="22"/>
        </w:rPr>
        <w:t xml:space="preserve"> et al. 2016)</w:t>
      </w:r>
      <w:r w:rsidR="00222AA8" w:rsidRPr="00F67D4D">
        <w:rPr>
          <w:sz w:val="22"/>
          <w:szCs w:val="22"/>
        </w:rPr>
        <w:fldChar w:fldCharType="end"/>
      </w:r>
      <w:r w:rsidR="008565A4" w:rsidRPr="00F67D4D">
        <w:rPr>
          <w:sz w:val="22"/>
          <w:szCs w:val="22"/>
        </w:rPr>
        <w:t>.</w:t>
      </w:r>
      <w:r w:rsidR="008565A4" w:rsidRPr="00F67D4D">
        <w:rPr>
          <w:sz w:val="22"/>
          <w:szCs w:val="22"/>
          <w:lang w:eastAsia="fi-FI"/>
        </w:rPr>
        <w:t xml:space="preserve"> </w:t>
      </w:r>
      <w:r w:rsidR="00D91305" w:rsidRPr="00F67D4D">
        <w:rPr>
          <w:sz w:val="22"/>
          <w:szCs w:val="22"/>
          <w:lang w:eastAsia="fi-FI"/>
        </w:rPr>
        <w:t xml:space="preserve">This </w:t>
      </w:r>
      <w:r w:rsidR="00F339F4" w:rsidRPr="00F67D4D">
        <w:rPr>
          <w:sz w:val="22"/>
          <w:szCs w:val="22"/>
          <w:lang w:eastAsia="fi-FI"/>
        </w:rPr>
        <w:t xml:space="preserve">suggests that </w:t>
      </w:r>
      <w:r w:rsidR="00AD51D5" w:rsidRPr="00F67D4D">
        <w:rPr>
          <w:sz w:val="22"/>
          <w:szCs w:val="22"/>
          <w:lang w:eastAsia="fi-FI"/>
        </w:rPr>
        <w:t xml:space="preserve">the projected OAW may affect the populations of </w:t>
      </w:r>
      <w:r w:rsidR="00F339F4" w:rsidRPr="00F67D4D">
        <w:rPr>
          <w:sz w:val="22"/>
          <w:szCs w:val="22"/>
          <w:lang w:eastAsia="fi-FI"/>
        </w:rPr>
        <w:t>th</w:t>
      </w:r>
      <w:r w:rsidR="00D91305" w:rsidRPr="00F67D4D">
        <w:rPr>
          <w:sz w:val="22"/>
          <w:szCs w:val="22"/>
          <w:lang w:eastAsia="fi-FI"/>
        </w:rPr>
        <w:t>e</w:t>
      </w:r>
      <w:r w:rsidR="00F339F4" w:rsidRPr="00F67D4D">
        <w:rPr>
          <w:sz w:val="22"/>
          <w:szCs w:val="22"/>
          <w:lang w:eastAsia="fi-FI"/>
        </w:rPr>
        <w:t>s</w:t>
      </w:r>
      <w:r w:rsidR="00D91305" w:rsidRPr="00F67D4D">
        <w:rPr>
          <w:sz w:val="22"/>
          <w:szCs w:val="22"/>
          <w:lang w:eastAsia="fi-FI"/>
        </w:rPr>
        <w:t>e</w:t>
      </w:r>
      <w:r w:rsidR="00F339F4" w:rsidRPr="00F67D4D">
        <w:rPr>
          <w:sz w:val="22"/>
          <w:szCs w:val="22"/>
          <w:lang w:eastAsia="fi-FI"/>
        </w:rPr>
        <w:t xml:space="preserve"> dominant copepods in the coming decades.</w:t>
      </w:r>
      <w:r w:rsidR="00B23FB1" w:rsidRPr="00F67D4D">
        <w:rPr>
          <w:sz w:val="22"/>
          <w:szCs w:val="22"/>
        </w:rPr>
        <w:t xml:space="preserve"> </w:t>
      </w:r>
    </w:p>
    <w:p w14:paraId="53FE1A6B" w14:textId="77777777" w:rsidR="0012522B" w:rsidRPr="00944F77" w:rsidRDefault="0012522B" w:rsidP="00352E56">
      <w:pPr>
        <w:autoSpaceDE w:val="0"/>
        <w:autoSpaceDN w:val="0"/>
        <w:adjustRightInd w:val="0"/>
        <w:spacing w:line="300" w:lineRule="exact"/>
        <w:rPr>
          <w:sz w:val="22"/>
          <w:szCs w:val="22"/>
        </w:rPr>
      </w:pPr>
    </w:p>
    <w:p w14:paraId="213BFEA1" w14:textId="32590386" w:rsidR="00B23FB1" w:rsidRPr="00E84714" w:rsidRDefault="00B23FB1" w:rsidP="00352E56">
      <w:pPr>
        <w:autoSpaceDE w:val="0"/>
        <w:autoSpaceDN w:val="0"/>
        <w:adjustRightInd w:val="0"/>
        <w:spacing w:line="300" w:lineRule="exact"/>
        <w:rPr>
          <w:b/>
          <w:i/>
        </w:rPr>
      </w:pPr>
      <w:r w:rsidRPr="00E84714">
        <w:rPr>
          <w:b/>
          <w:i/>
        </w:rPr>
        <w:t>Macroalgae</w:t>
      </w:r>
      <w:r w:rsidR="00530E4E" w:rsidRPr="00E84714">
        <w:rPr>
          <w:b/>
          <w:i/>
        </w:rPr>
        <w:t xml:space="preserve"> and vascular plants</w:t>
      </w:r>
    </w:p>
    <w:p w14:paraId="15A4358A" w14:textId="77777777" w:rsidR="00B23FB1" w:rsidRPr="00944F77" w:rsidRDefault="00B23FB1" w:rsidP="00352E56">
      <w:pPr>
        <w:autoSpaceDE w:val="0"/>
        <w:autoSpaceDN w:val="0"/>
        <w:adjustRightInd w:val="0"/>
        <w:spacing w:line="300" w:lineRule="exact"/>
        <w:rPr>
          <w:sz w:val="22"/>
          <w:szCs w:val="22"/>
          <w:u w:val="single"/>
        </w:rPr>
      </w:pPr>
    </w:p>
    <w:p w14:paraId="3562EF3C" w14:textId="77777777" w:rsidR="00530E4E" w:rsidRPr="00F67D4D" w:rsidRDefault="00530E4E" w:rsidP="00352E56">
      <w:pPr>
        <w:autoSpaceDE w:val="0"/>
        <w:autoSpaceDN w:val="0"/>
        <w:adjustRightInd w:val="0"/>
        <w:spacing w:line="300" w:lineRule="exact"/>
        <w:rPr>
          <w:sz w:val="22"/>
          <w:szCs w:val="22"/>
        </w:rPr>
      </w:pPr>
      <w:r w:rsidRPr="00F67D4D">
        <w:rPr>
          <w:sz w:val="22"/>
          <w:szCs w:val="22"/>
        </w:rPr>
        <w:t xml:space="preserve">Long-term changes in Baltic Sea macroalgae </w:t>
      </w:r>
      <w:r w:rsidRPr="00F67D4D">
        <w:rPr>
          <w:sz w:val="22"/>
          <w:szCs w:val="22"/>
          <w:lang w:eastAsia="fi-FI"/>
        </w:rPr>
        <w:t xml:space="preserve"> </w:t>
      </w:r>
      <w:r w:rsidRPr="00F67D4D">
        <w:rPr>
          <w:sz w:val="22"/>
          <w:szCs w:val="22"/>
        </w:rPr>
        <w:t>and charophytes have</w:t>
      </w:r>
      <w:r w:rsidRPr="00F67D4D">
        <w:rPr>
          <w:sz w:val="22"/>
          <w:szCs w:val="22"/>
          <w:lang w:eastAsia="fi-FI"/>
        </w:rPr>
        <w:t xml:space="preserve"> mostly</w:t>
      </w:r>
      <w:r w:rsidRPr="00F67D4D">
        <w:rPr>
          <w:sz w:val="22"/>
          <w:szCs w:val="22"/>
        </w:rPr>
        <w:t xml:space="preserve"> been attributed to long-term changes in salinity, wind exposure, nutrient availability and water transparency </w:t>
      </w:r>
      <w:r w:rsidRPr="00F67D4D">
        <w:rPr>
          <w:sz w:val="22"/>
          <w:szCs w:val="22"/>
        </w:rPr>
        <w:fldChar w:fldCharType="begin">
          <w:fldData xml:space="preserve">PEVuZE5vdGU+PENpdGU+PEF1dGhvcj5HdWJlbGl0PC9BdXRob3I+PFllYXI+MjAxNTwvWWVhcj48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</w:fldData>
        </w:fldChar>
      </w:r>
      <w:r w:rsidRPr="00F67D4D">
        <w:rPr>
          <w:sz w:val="22"/>
          <w:szCs w:val="22"/>
        </w:rPr>
        <w:instrText xml:space="preserve"> ADDIN EN.CITE </w:instrText>
      </w:r>
      <w:r w:rsidRPr="00F67D4D">
        <w:rPr>
          <w:sz w:val="22"/>
          <w:szCs w:val="22"/>
        </w:rPr>
        <w:fldChar w:fldCharType="begin">
          <w:fldData xml:space="preserve">PEVuZE5vdGU+PENpdGU+PEF1dGhvcj5HdWJlbGl0PC9BdXRob3I+PFllYXI+MjAxNTwvWWVhcj48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</w:fldData>
        </w:fldChar>
      </w:r>
      <w:r w:rsidRPr="00F67D4D">
        <w:rPr>
          <w:sz w:val="22"/>
          <w:szCs w:val="22"/>
        </w:rPr>
        <w:instrText xml:space="preserve"> ADDIN EN.CITE.DATA </w:instrText>
      </w:r>
      <w:r w:rsidRPr="00F67D4D">
        <w:rPr>
          <w:sz w:val="22"/>
          <w:szCs w:val="22"/>
        </w:rPr>
      </w:r>
      <w:r w:rsidRPr="00F67D4D">
        <w:rPr>
          <w:sz w:val="22"/>
          <w:szCs w:val="22"/>
        </w:rPr>
        <w:fldChar w:fldCharType="end"/>
      </w:r>
      <w:r w:rsidRPr="00F67D4D">
        <w:rPr>
          <w:sz w:val="22"/>
          <w:szCs w:val="22"/>
        </w:rPr>
      </w:r>
      <w:r w:rsidRPr="00F67D4D">
        <w:rPr>
          <w:sz w:val="22"/>
          <w:szCs w:val="22"/>
        </w:rPr>
        <w:fldChar w:fldCharType="separate"/>
      </w:r>
      <w:r w:rsidRPr="00F67D4D">
        <w:rPr>
          <w:sz w:val="22"/>
          <w:szCs w:val="22"/>
        </w:rPr>
        <w:t>(</w:t>
      </w:r>
      <w:proofErr w:type="spellStart"/>
      <w:r w:rsidRPr="00F67D4D">
        <w:rPr>
          <w:sz w:val="22"/>
          <w:szCs w:val="22"/>
        </w:rPr>
        <w:t>Gubelit</w:t>
      </w:r>
      <w:proofErr w:type="spellEnd"/>
      <w:r w:rsidRPr="00F67D4D">
        <w:rPr>
          <w:sz w:val="22"/>
          <w:szCs w:val="22"/>
        </w:rPr>
        <w:t xml:space="preserve"> 2015, </w:t>
      </w:r>
      <w:proofErr w:type="spellStart"/>
      <w:r w:rsidRPr="00F67D4D">
        <w:rPr>
          <w:sz w:val="22"/>
          <w:szCs w:val="22"/>
        </w:rPr>
        <w:t>Blindow</w:t>
      </w:r>
      <w:proofErr w:type="spellEnd"/>
      <w:r w:rsidRPr="00F67D4D">
        <w:rPr>
          <w:sz w:val="22"/>
          <w:szCs w:val="22"/>
        </w:rPr>
        <w:t xml:space="preserve"> et al. 2016, Rinne and </w:t>
      </w:r>
      <w:proofErr w:type="spellStart"/>
      <w:r w:rsidRPr="00F67D4D">
        <w:rPr>
          <w:sz w:val="22"/>
          <w:szCs w:val="22"/>
        </w:rPr>
        <w:t>Salovius</w:t>
      </w:r>
      <w:proofErr w:type="spellEnd"/>
      <w:r w:rsidRPr="00F67D4D">
        <w:rPr>
          <w:sz w:val="22"/>
          <w:szCs w:val="22"/>
        </w:rPr>
        <w:t>-Lauren 2020)</w:t>
      </w:r>
      <w:r w:rsidRPr="00F67D4D">
        <w:rPr>
          <w:sz w:val="22"/>
          <w:szCs w:val="22"/>
        </w:rPr>
        <w:fldChar w:fldCharType="end"/>
      </w:r>
      <w:r w:rsidRPr="00F67D4D">
        <w:rPr>
          <w:sz w:val="22"/>
          <w:szCs w:val="22"/>
        </w:rPr>
        <w:t xml:space="preserve">, as well as biotic interactions </w:t>
      </w:r>
      <w:r w:rsidRPr="00F67D4D">
        <w:rPr>
          <w:sz w:val="22"/>
          <w:szCs w:val="22"/>
        </w:rPr>
        <w:fldChar w:fldCharType="begin">
          <w:fldData xml:space="preserve">PEVuZE5vdGU+PENpdGU+PEF1dGhvcj5Lb3JwaW5lbjwvQXV0aG9yPjxZZWFyPjIwMDc8L1llYXI+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</w:fldData>
        </w:fldChar>
      </w:r>
      <w:r w:rsidRPr="00F67D4D">
        <w:rPr>
          <w:sz w:val="22"/>
          <w:szCs w:val="22"/>
        </w:rPr>
        <w:instrText xml:space="preserve"> ADDIN EN.CITE </w:instrText>
      </w:r>
      <w:r w:rsidRPr="00F67D4D">
        <w:rPr>
          <w:sz w:val="22"/>
          <w:szCs w:val="22"/>
        </w:rPr>
        <w:fldChar w:fldCharType="begin">
          <w:fldData xml:space="preserve">PEVuZE5vdGU+PENpdGU+PEF1dGhvcj5Lb3JwaW5lbjwvQXV0aG9yPjxZZWFyPjIwMDc8L1llYXI+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</w:fldData>
        </w:fldChar>
      </w:r>
      <w:r w:rsidRPr="00F67D4D">
        <w:rPr>
          <w:sz w:val="22"/>
          <w:szCs w:val="22"/>
        </w:rPr>
        <w:instrText xml:space="preserve"> ADDIN EN.CITE.DATA </w:instrText>
      </w:r>
      <w:r w:rsidRPr="00F67D4D">
        <w:rPr>
          <w:sz w:val="22"/>
          <w:szCs w:val="22"/>
        </w:rPr>
      </w:r>
      <w:r w:rsidRPr="00F67D4D">
        <w:rPr>
          <w:sz w:val="22"/>
          <w:szCs w:val="22"/>
        </w:rPr>
        <w:fldChar w:fldCharType="end"/>
      </w:r>
      <w:r w:rsidRPr="00F67D4D">
        <w:rPr>
          <w:sz w:val="22"/>
          <w:szCs w:val="22"/>
        </w:rPr>
      </w:r>
      <w:r w:rsidRPr="00F67D4D">
        <w:rPr>
          <w:sz w:val="22"/>
          <w:szCs w:val="22"/>
        </w:rPr>
        <w:fldChar w:fldCharType="separate"/>
      </w:r>
      <w:r w:rsidRPr="00F67D4D">
        <w:rPr>
          <w:sz w:val="22"/>
          <w:szCs w:val="22"/>
        </w:rPr>
        <w:t>(Korpinen et al. 2007)</w:t>
      </w:r>
      <w:r w:rsidRPr="00F67D4D">
        <w:rPr>
          <w:sz w:val="22"/>
          <w:szCs w:val="22"/>
        </w:rPr>
        <w:fldChar w:fldCharType="end"/>
      </w:r>
      <w:r w:rsidRPr="00F67D4D">
        <w:rPr>
          <w:sz w:val="22"/>
          <w:szCs w:val="22"/>
        </w:rPr>
        <w:t xml:space="preserve">. For bladderwrack </w:t>
      </w:r>
      <w:r w:rsidRPr="00F67D4D">
        <w:rPr>
          <w:i/>
          <w:sz w:val="22"/>
          <w:szCs w:val="22"/>
        </w:rPr>
        <w:t>Fucus</w:t>
      </w:r>
      <w:r w:rsidRPr="00F67D4D">
        <w:rPr>
          <w:sz w:val="22"/>
          <w:szCs w:val="22"/>
        </w:rPr>
        <w:t xml:space="preserve"> spp., light availability, which may also be indirectly affected by climate-induced increase in nutrients, affects the local coverage </w:t>
      </w:r>
      <w:r w:rsidRPr="00F67D4D">
        <w:rPr>
          <w:sz w:val="22"/>
          <w:szCs w:val="22"/>
        </w:rPr>
        <w:fldChar w:fldCharType="begin">
          <w:fldData xml:space="preserve">PEVuZE5vdGU+PENpdGU+PEF1dGhvcj5MYXBwYWxhaW5lbjwvQXV0aG9yPjxZZWFyPjIwMTk8L1ll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</w:fldData>
        </w:fldChar>
      </w:r>
      <w:r w:rsidRPr="00F67D4D">
        <w:rPr>
          <w:sz w:val="22"/>
          <w:szCs w:val="22"/>
        </w:rPr>
        <w:instrText xml:space="preserve"> ADDIN EN.CITE </w:instrText>
      </w:r>
      <w:r w:rsidRPr="00F67D4D">
        <w:rPr>
          <w:sz w:val="22"/>
          <w:szCs w:val="22"/>
        </w:rPr>
        <w:fldChar w:fldCharType="begin">
          <w:fldData xml:space="preserve">PEVuZE5vdGU+PENpdGU+PEF1dGhvcj5MYXBwYWxhaW5lbjwvQXV0aG9yPjxZZWFyPjIwMTk8L1ll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</w:fldData>
        </w:fldChar>
      </w:r>
      <w:r w:rsidRPr="00F67D4D">
        <w:rPr>
          <w:sz w:val="22"/>
          <w:szCs w:val="22"/>
        </w:rPr>
        <w:instrText xml:space="preserve"> ADDIN EN.CITE.DATA </w:instrText>
      </w:r>
      <w:r w:rsidRPr="00F67D4D">
        <w:rPr>
          <w:sz w:val="22"/>
          <w:szCs w:val="22"/>
        </w:rPr>
      </w:r>
      <w:r w:rsidRPr="00F67D4D">
        <w:rPr>
          <w:sz w:val="22"/>
          <w:szCs w:val="22"/>
        </w:rPr>
        <w:fldChar w:fldCharType="end"/>
      </w:r>
      <w:r w:rsidRPr="00F67D4D">
        <w:rPr>
          <w:sz w:val="22"/>
          <w:szCs w:val="22"/>
        </w:rPr>
      </w:r>
      <w:r w:rsidRPr="00F67D4D">
        <w:rPr>
          <w:sz w:val="22"/>
          <w:szCs w:val="22"/>
        </w:rPr>
        <w:fldChar w:fldCharType="separate"/>
      </w:r>
      <w:r w:rsidRPr="00F67D4D">
        <w:rPr>
          <w:noProof/>
          <w:sz w:val="22"/>
          <w:szCs w:val="22"/>
        </w:rPr>
        <w:t>(Lappalainen et al. 2019)</w:t>
      </w:r>
      <w:r w:rsidRPr="00F67D4D">
        <w:rPr>
          <w:sz w:val="22"/>
          <w:szCs w:val="22"/>
        </w:rPr>
        <w:fldChar w:fldCharType="end"/>
      </w:r>
      <w:r w:rsidRPr="00F67D4D">
        <w:rPr>
          <w:sz w:val="22"/>
          <w:szCs w:val="22"/>
        </w:rPr>
        <w:t xml:space="preserve">. The long-term decrease of water transparency in 1936 to 2017 has been estimated to have reduced favorable sea floor areas for </w:t>
      </w:r>
      <w:r w:rsidRPr="00F67D4D">
        <w:rPr>
          <w:i/>
          <w:sz w:val="22"/>
          <w:szCs w:val="22"/>
        </w:rPr>
        <w:t>Fucus</w:t>
      </w:r>
      <w:r w:rsidRPr="00F67D4D">
        <w:rPr>
          <w:sz w:val="22"/>
          <w:szCs w:val="22"/>
        </w:rPr>
        <w:t xml:space="preserve"> spp. by 45% </w:t>
      </w:r>
      <w:r w:rsidRPr="00F67D4D">
        <w:rPr>
          <w:sz w:val="22"/>
          <w:szCs w:val="22"/>
        </w:rPr>
        <w:fldChar w:fldCharType="begin"/>
      </w:r>
      <w:r w:rsidRPr="00F67D4D">
        <w:rPr>
          <w:sz w:val="22"/>
          <w:szCs w:val="22"/>
        </w:rPr>
        <w:instrText xml:space="preserve"> ADDIN EN.CITE &lt;EndNote&gt;&lt;Cite&gt;&lt;Author&gt;Sahla&lt;/Author&gt;&lt;Year&gt;2020&lt;/Year&gt;&lt;RecNum&gt;2459&lt;/RecNum&gt;&lt;DisplayText&gt;(Sahla et al. 2020)&lt;/DisplayText&gt;&lt;record&gt;&lt;rec-number&gt;2459&lt;/rec-number&gt;&lt;foreign-keys&gt;&lt;key app="EN" db-id="zdzprff01xrts1evwt3xdf0jw2xst0rtzd2t" timestamp="1604477083"&gt;2459&lt;/key&gt;&lt;/foreign-keys&gt;&lt;ref-type name="Journal Article"&gt;17&lt;/ref-type&gt;&lt;contributors&gt;&lt;authors&gt;&lt;author&gt;Sahla, Matti&lt;/author&gt;&lt;author&gt;Tolvanen, Harri&lt;/author&gt;&lt;author&gt;Ruuskanen, Ari&lt;/author&gt;&lt;author&gt;Kurvinen, Lasse&lt;/author&gt;&lt;/authors&gt;&lt;/contributors&gt;&lt;titles&gt;&lt;title&gt;&lt;style face="normal" font="default" size="100%"&gt;Assessing long term change of &lt;/style&gt;&lt;style face="italic" font="default" size="100%"&gt;Fucus&lt;/style&gt;&lt;style face="normal" font="default" size="100%"&gt; spp. communities in the northern Baltic Sea using monitoring data and spatial modeling&lt;/style&gt;&lt;/title&gt;&lt;secondary-title&gt;Estuarine, Coastal and Shelf Science&lt;/secondary-title&gt;&lt;/titles&gt;&lt;periodical&gt;&lt;full-title&gt;Estuarine, Coastal and Shelf Science&lt;/full-title&gt;&lt;/periodical&gt;&lt;pages&gt;107023&lt;/pages&gt;&lt;volume&gt;245&lt;/volume&gt;&lt;keywords&gt;&lt;keyword&gt;Spatial modeling&lt;/keyword&gt;&lt;keyword&gt;Expert assisted distribution modeling&lt;/keyword&gt;&lt;keyword&gt;Environmental monitoring&lt;/keyword&gt;&lt;keyword&gt;Secchi depth&lt;/keyword&gt;&lt;keyword&gt;Baltic Sea&lt;/keyword&gt;&lt;/keywords&gt;&lt;dates&gt;&lt;year&gt;2020&lt;/year&gt;&lt;pub-dates&gt;&lt;date&gt;2020/10/30/&lt;/date&gt;&lt;/pub-dates&gt;&lt;/dates&gt;&lt;isbn&gt;0272-7714&lt;/isbn&gt;&lt;urls&gt;&lt;related-urls&gt;&lt;url&gt;http://www.sciencedirect.com/science/article/pii/S027277142030754X&lt;/url&gt;&lt;/related-urls&gt;&lt;/urls&gt;&lt;electronic-resource-num&gt;https://doi.org/10.1016/j.ecss.2020.107023&lt;/electronic-resource-num&gt;&lt;/record&gt;&lt;/Cite&gt;&lt;/EndNote&gt;</w:instrText>
      </w:r>
      <w:r w:rsidRPr="00F67D4D">
        <w:rPr>
          <w:sz w:val="22"/>
          <w:szCs w:val="22"/>
        </w:rPr>
        <w:fldChar w:fldCharType="separate"/>
      </w:r>
      <w:r w:rsidRPr="00F67D4D">
        <w:rPr>
          <w:sz w:val="22"/>
          <w:szCs w:val="22"/>
        </w:rPr>
        <w:t>(</w:t>
      </w:r>
      <w:proofErr w:type="spellStart"/>
      <w:r w:rsidRPr="00F67D4D">
        <w:rPr>
          <w:sz w:val="22"/>
          <w:szCs w:val="22"/>
        </w:rPr>
        <w:t>Sahla</w:t>
      </w:r>
      <w:proofErr w:type="spellEnd"/>
      <w:r w:rsidRPr="00F67D4D">
        <w:rPr>
          <w:sz w:val="22"/>
          <w:szCs w:val="22"/>
        </w:rPr>
        <w:t xml:space="preserve"> et al. 2020)</w:t>
      </w:r>
      <w:r w:rsidRPr="00F67D4D">
        <w:rPr>
          <w:sz w:val="22"/>
          <w:szCs w:val="22"/>
        </w:rPr>
        <w:fldChar w:fldCharType="end"/>
      </w:r>
      <w:r w:rsidRPr="00F67D4D">
        <w:rPr>
          <w:sz w:val="22"/>
          <w:szCs w:val="22"/>
        </w:rPr>
        <w:t xml:space="preserve">. The conclusion for coastal ecosystems has however been that eutrophication, whether being caused solely by anthropogenic nutrient loads, or amplified by climate change, has been the most important pressure affecting the shallow water areas of the Baltic Sea </w:t>
      </w:r>
      <w:r w:rsidRPr="00F67D4D">
        <w:rPr>
          <w:sz w:val="22"/>
          <w:szCs w:val="22"/>
        </w:rPr>
        <w:fldChar w:fldCharType="begin">
          <w:fldData xml:space="preserve">PEVuZE5vdGU+PENpdGU+PEF1dGhvcj5PbHNzb248L0F1dGhvcj48WWVhcj4yMDE1PC9ZZWFyPjxS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</w:fldData>
        </w:fldChar>
      </w:r>
      <w:r w:rsidRPr="00F67D4D">
        <w:rPr>
          <w:sz w:val="22"/>
          <w:szCs w:val="22"/>
        </w:rPr>
        <w:instrText xml:space="preserve"> ADDIN EN.CITE </w:instrText>
      </w:r>
      <w:r w:rsidRPr="00F67D4D">
        <w:rPr>
          <w:sz w:val="22"/>
          <w:szCs w:val="22"/>
        </w:rPr>
        <w:fldChar w:fldCharType="begin">
          <w:fldData xml:space="preserve">PEVuZE5vdGU+PENpdGU+PEF1dGhvcj5PbHNzb248L0F1dGhvcj48WWVhcj4yMDE1PC9ZZWFyPjxS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</w:fldData>
        </w:fldChar>
      </w:r>
      <w:r w:rsidRPr="00F67D4D">
        <w:rPr>
          <w:sz w:val="22"/>
          <w:szCs w:val="22"/>
        </w:rPr>
        <w:instrText xml:space="preserve"> ADDIN EN.CITE.DATA </w:instrText>
      </w:r>
      <w:r w:rsidRPr="00F67D4D">
        <w:rPr>
          <w:sz w:val="22"/>
          <w:szCs w:val="22"/>
        </w:rPr>
      </w:r>
      <w:r w:rsidRPr="00F67D4D">
        <w:rPr>
          <w:sz w:val="22"/>
          <w:szCs w:val="22"/>
        </w:rPr>
        <w:fldChar w:fldCharType="end"/>
      </w:r>
      <w:r w:rsidRPr="00F67D4D">
        <w:rPr>
          <w:sz w:val="22"/>
          <w:szCs w:val="22"/>
        </w:rPr>
      </w:r>
      <w:r w:rsidRPr="00F67D4D">
        <w:rPr>
          <w:sz w:val="22"/>
          <w:szCs w:val="22"/>
        </w:rPr>
        <w:fldChar w:fldCharType="separate"/>
      </w:r>
      <w:r w:rsidRPr="00F67D4D">
        <w:rPr>
          <w:noProof/>
          <w:sz w:val="22"/>
          <w:szCs w:val="22"/>
        </w:rPr>
        <w:t>(Olsson et al. 2015)</w:t>
      </w:r>
      <w:r w:rsidRPr="00F67D4D">
        <w:rPr>
          <w:sz w:val="22"/>
          <w:szCs w:val="22"/>
        </w:rPr>
        <w:fldChar w:fldCharType="end"/>
      </w:r>
      <w:r w:rsidRPr="00F67D4D">
        <w:rPr>
          <w:sz w:val="22"/>
          <w:szCs w:val="22"/>
        </w:rPr>
        <w:t>.</w:t>
      </w:r>
    </w:p>
    <w:p w14:paraId="2F8098F4" w14:textId="77777777" w:rsidR="00530E4E" w:rsidRPr="00F67D4D" w:rsidRDefault="00530E4E" w:rsidP="00352E56">
      <w:pPr>
        <w:autoSpaceDE w:val="0"/>
        <w:autoSpaceDN w:val="0"/>
        <w:adjustRightInd w:val="0"/>
        <w:spacing w:line="300" w:lineRule="exact"/>
        <w:rPr>
          <w:sz w:val="22"/>
          <w:szCs w:val="22"/>
        </w:rPr>
      </w:pPr>
    </w:p>
    <w:p w14:paraId="57A6BACF" w14:textId="1A25AD33" w:rsidR="00B34B7B" w:rsidRPr="00F67D4D" w:rsidRDefault="00B23FB1" w:rsidP="00352E56">
      <w:pPr>
        <w:autoSpaceDE w:val="0"/>
        <w:autoSpaceDN w:val="0"/>
        <w:adjustRightInd w:val="0"/>
        <w:spacing w:line="300" w:lineRule="exact"/>
        <w:rPr>
          <w:sz w:val="22"/>
          <w:szCs w:val="22"/>
        </w:rPr>
      </w:pPr>
      <w:r w:rsidRPr="00F67D4D">
        <w:rPr>
          <w:sz w:val="22"/>
          <w:szCs w:val="22"/>
        </w:rPr>
        <w:t>The direct effects of increasing temperature and decreasing salinity</w:t>
      </w:r>
      <w:r w:rsidR="00393A72" w:rsidRPr="00F67D4D">
        <w:rPr>
          <w:sz w:val="22"/>
          <w:szCs w:val="22"/>
        </w:rPr>
        <w:t xml:space="preserve"> </w:t>
      </w:r>
      <w:r w:rsidRPr="00F67D4D">
        <w:rPr>
          <w:sz w:val="22"/>
          <w:szCs w:val="22"/>
        </w:rPr>
        <w:t xml:space="preserve">on bladderwrack </w:t>
      </w:r>
      <w:r w:rsidRPr="00F67D4D">
        <w:rPr>
          <w:i/>
          <w:sz w:val="22"/>
          <w:szCs w:val="22"/>
        </w:rPr>
        <w:t>Fucus vesiculosus</w:t>
      </w:r>
      <w:r w:rsidRPr="00F67D4D">
        <w:rPr>
          <w:sz w:val="22"/>
          <w:szCs w:val="22"/>
        </w:rPr>
        <w:t xml:space="preserve"> have been investigated </w:t>
      </w:r>
      <w:r w:rsidR="00F161DA" w:rsidRPr="00F67D4D">
        <w:rPr>
          <w:sz w:val="22"/>
          <w:szCs w:val="22"/>
        </w:rPr>
        <w:t xml:space="preserve">by </w:t>
      </w:r>
      <w:proofErr w:type="gramStart"/>
      <w:r w:rsidRPr="00F67D4D">
        <w:rPr>
          <w:sz w:val="22"/>
          <w:szCs w:val="22"/>
        </w:rPr>
        <w:t>a number of</w:t>
      </w:r>
      <w:proofErr w:type="gramEnd"/>
      <w:r w:rsidRPr="00F67D4D">
        <w:rPr>
          <w:sz w:val="22"/>
          <w:szCs w:val="22"/>
        </w:rPr>
        <w:t xml:space="preserve"> experimental studies.</w:t>
      </w:r>
      <w:r w:rsidR="006E3708" w:rsidRPr="00F67D4D">
        <w:rPr>
          <w:sz w:val="22"/>
          <w:szCs w:val="22"/>
        </w:rPr>
        <w:t xml:space="preserve"> </w:t>
      </w:r>
      <w:r w:rsidR="00CD3268" w:rsidRPr="00F67D4D">
        <w:rPr>
          <w:sz w:val="22"/>
          <w:szCs w:val="22"/>
          <w:lang w:eastAsia="fi-FI"/>
        </w:rPr>
        <w:t>Ocean acidification (OA) appears</w:t>
      </w:r>
      <w:r w:rsidR="00CD3268" w:rsidRPr="00F67D4D">
        <w:rPr>
          <w:sz w:val="22"/>
          <w:szCs w:val="22"/>
        </w:rPr>
        <w:t xml:space="preserve"> to </w:t>
      </w:r>
      <w:r w:rsidR="00CD3268" w:rsidRPr="00F67D4D">
        <w:rPr>
          <w:sz w:val="22"/>
          <w:szCs w:val="22"/>
          <w:lang w:eastAsia="fi-FI"/>
        </w:rPr>
        <w:t>have a relatively small effect on macroalgae</w:t>
      </w:r>
      <w:r w:rsidR="00CD3268" w:rsidRPr="00F67D4D">
        <w:rPr>
          <w:sz w:val="22"/>
          <w:szCs w:val="22"/>
        </w:rPr>
        <w:t xml:space="preserve"> </w:t>
      </w:r>
      <w:r w:rsidR="00CD3268" w:rsidRPr="00F67D4D">
        <w:rPr>
          <w:sz w:val="22"/>
          <w:szCs w:val="22"/>
        </w:rPr>
        <w:fldChar w:fldCharType="begin">
          <w:fldData xml:space="preserve">PEVuZE5vdGU+PENpdGU+PEF1dGhvcj5BbC1KYW5hYmk8L0F1dGhvcj48WWVhcj4yMDE2PC9ZZWFy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</w:fldData>
        </w:fldChar>
      </w:r>
      <w:r w:rsidR="00346D2B" w:rsidRPr="00F67D4D">
        <w:rPr>
          <w:sz w:val="22"/>
          <w:szCs w:val="22"/>
        </w:rPr>
        <w:instrText xml:space="preserve"> ADDIN EN.CITE </w:instrText>
      </w:r>
      <w:r w:rsidR="00346D2B" w:rsidRPr="00F67D4D">
        <w:rPr>
          <w:sz w:val="22"/>
          <w:szCs w:val="22"/>
        </w:rPr>
        <w:fldChar w:fldCharType="begin">
          <w:fldData xml:space="preserve">PEVuZE5vdGU+PENpdGU+PEF1dGhvcj5BbC1KYW5hYmk8L0F1dGhvcj48WWVhcj4yMDE2PC9ZZWFy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</w:fldData>
        </w:fldChar>
      </w:r>
      <w:r w:rsidR="00346D2B" w:rsidRPr="00F67D4D">
        <w:rPr>
          <w:sz w:val="22"/>
          <w:szCs w:val="22"/>
        </w:rPr>
        <w:instrText xml:space="preserve"> ADDIN EN.CITE.DATA </w:instrText>
      </w:r>
      <w:r w:rsidR="00346D2B" w:rsidRPr="00F67D4D">
        <w:rPr>
          <w:sz w:val="22"/>
          <w:szCs w:val="22"/>
        </w:rPr>
      </w:r>
      <w:r w:rsidR="00346D2B" w:rsidRPr="00F67D4D">
        <w:rPr>
          <w:sz w:val="22"/>
          <w:szCs w:val="22"/>
        </w:rPr>
        <w:fldChar w:fldCharType="end"/>
      </w:r>
      <w:r w:rsidR="00CD3268" w:rsidRPr="00F67D4D">
        <w:rPr>
          <w:sz w:val="22"/>
          <w:szCs w:val="22"/>
        </w:rPr>
      </w:r>
      <w:r w:rsidR="00CD3268" w:rsidRPr="00F67D4D">
        <w:rPr>
          <w:sz w:val="22"/>
          <w:szCs w:val="22"/>
        </w:rPr>
        <w:fldChar w:fldCharType="separate"/>
      </w:r>
      <w:r w:rsidR="00346D2B" w:rsidRPr="00F67D4D">
        <w:rPr>
          <w:noProof/>
          <w:sz w:val="22"/>
          <w:szCs w:val="22"/>
        </w:rPr>
        <w:t>(Al-Janabi et al. 2016a, Wahl et al. 2019)</w:t>
      </w:r>
      <w:r w:rsidR="00CD3268" w:rsidRPr="00F67D4D">
        <w:rPr>
          <w:sz w:val="22"/>
          <w:szCs w:val="22"/>
        </w:rPr>
        <w:fldChar w:fldCharType="end"/>
      </w:r>
      <w:r w:rsidR="00CD3268" w:rsidRPr="00F67D4D">
        <w:rPr>
          <w:sz w:val="22"/>
          <w:szCs w:val="22"/>
          <w:lang w:eastAsia="fi-FI"/>
        </w:rPr>
        <w:t xml:space="preserve">, while temperature effects may be significant. </w:t>
      </w:r>
      <w:r w:rsidR="00393A72" w:rsidRPr="00F67D4D">
        <w:rPr>
          <w:sz w:val="22"/>
          <w:szCs w:val="22"/>
        </w:rPr>
        <w:t>The effects of increasing temperature are not linear</w:t>
      </w:r>
      <w:r w:rsidR="00CD3268" w:rsidRPr="00F67D4D">
        <w:rPr>
          <w:sz w:val="22"/>
          <w:szCs w:val="22"/>
        </w:rPr>
        <w:t>, however</w:t>
      </w:r>
      <w:r w:rsidR="00393A72" w:rsidRPr="00F67D4D">
        <w:rPr>
          <w:sz w:val="22"/>
          <w:szCs w:val="22"/>
        </w:rPr>
        <w:t xml:space="preserve">. </w:t>
      </w:r>
      <w:r w:rsidR="00692D82" w:rsidRPr="00F67D4D">
        <w:rPr>
          <w:sz w:val="22"/>
          <w:szCs w:val="22"/>
        </w:rPr>
        <w:t>G</w:t>
      </w:r>
      <w:r w:rsidRPr="00F67D4D">
        <w:rPr>
          <w:sz w:val="22"/>
          <w:szCs w:val="22"/>
          <w:lang w:eastAsia="fi-FI"/>
        </w:rPr>
        <w:t xml:space="preserve">rowth or photosynthesis </w:t>
      </w:r>
      <w:r w:rsidR="006D2781" w:rsidRPr="00F67D4D">
        <w:rPr>
          <w:sz w:val="22"/>
          <w:szCs w:val="22"/>
          <w:lang w:eastAsia="fi-FI"/>
        </w:rPr>
        <w:t xml:space="preserve">is </w:t>
      </w:r>
      <w:r w:rsidRPr="00F67D4D">
        <w:rPr>
          <w:sz w:val="22"/>
          <w:szCs w:val="22"/>
          <w:lang w:eastAsia="fi-FI"/>
        </w:rPr>
        <w:t xml:space="preserve">not impaired </w:t>
      </w:r>
      <w:r w:rsidR="00692D82" w:rsidRPr="00F67D4D">
        <w:rPr>
          <w:sz w:val="22"/>
          <w:szCs w:val="22"/>
          <w:lang w:eastAsia="fi-FI"/>
        </w:rPr>
        <w:t xml:space="preserve">under projected </w:t>
      </w:r>
      <w:r w:rsidR="0082015B" w:rsidRPr="00F67D4D">
        <w:rPr>
          <w:sz w:val="22"/>
          <w:szCs w:val="22"/>
          <w:lang w:eastAsia="fi-FI"/>
        </w:rPr>
        <w:t xml:space="preserve">temperature </w:t>
      </w:r>
      <w:r w:rsidRPr="00F67D4D">
        <w:rPr>
          <w:sz w:val="22"/>
          <w:szCs w:val="22"/>
          <w:lang w:eastAsia="fi-FI"/>
        </w:rPr>
        <w:t xml:space="preserve">increase </w:t>
      </w:r>
      <w:r w:rsidR="00692D82" w:rsidRPr="00F67D4D">
        <w:rPr>
          <w:sz w:val="22"/>
          <w:szCs w:val="22"/>
          <w:lang w:eastAsia="fi-FI"/>
        </w:rPr>
        <w:t>(</w:t>
      </w:r>
      <w:r w:rsidRPr="00F67D4D">
        <w:rPr>
          <w:sz w:val="22"/>
          <w:szCs w:val="22"/>
          <w:lang w:eastAsia="fi-FI"/>
        </w:rPr>
        <w:t xml:space="preserve">from 15 to 17.5 </w:t>
      </w:r>
      <w:r w:rsidR="00692D82" w:rsidRPr="00F67D4D">
        <w:rPr>
          <w:sz w:val="22"/>
          <w:szCs w:val="22"/>
          <w:lang w:eastAsia="fi-FI"/>
        </w:rPr>
        <w:t>°</w:t>
      </w:r>
      <w:r w:rsidRPr="00F67D4D">
        <w:rPr>
          <w:sz w:val="22"/>
          <w:szCs w:val="22"/>
          <w:lang w:eastAsia="fi-FI"/>
        </w:rPr>
        <w:t>C</w:t>
      </w:r>
      <w:r w:rsidR="00692D82" w:rsidRPr="00F67D4D">
        <w:rPr>
          <w:sz w:val="22"/>
          <w:szCs w:val="22"/>
          <w:lang w:eastAsia="fi-FI"/>
        </w:rPr>
        <w:t xml:space="preserve">) </w:t>
      </w:r>
      <w:r w:rsidR="00B34B7B" w:rsidRPr="00F67D4D">
        <w:rPr>
          <w:sz w:val="22"/>
          <w:szCs w:val="22"/>
          <w:lang w:eastAsia="fi-FI"/>
        </w:rPr>
        <w:t xml:space="preserve">but </w:t>
      </w:r>
      <w:r w:rsidR="007551F3" w:rsidRPr="00F67D4D">
        <w:rPr>
          <w:sz w:val="22"/>
          <w:szCs w:val="22"/>
        </w:rPr>
        <w:t xml:space="preserve">at </w:t>
      </w:r>
      <w:r w:rsidR="007551F3" w:rsidRPr="00F67D4D">
        <w:rPr>
          <w:sz w:val="22"/>
          <w:szCs w:val="22"/>
          <w:lang w:eastAsia="fi-FI"/>
        </w:rPr>
        <w:t xml:space="preserve">extreme </w:t>
      </w:r>
      <w:r w:rsidR="007551F3" w:rsidRPr="00F67D4D">
        <w:rPr>
          <w:sz w:val="22"/>
          <w:szCs w:val="22"/>
        </w:rPr>
        <w:t>temperatures</w:t>
      </w:r>
      <w:r w:rsidR="00393A72" w:rsidRPr="00F67D4D">
        <w:rPr>
          <w:sz w:val="22"/>
          <w:szCs w:val="22"/>
        </w:rPr>
        <w:t>, simulating heat waves</w:t>
      </w:r>
      <w:r w:rsidR="007551F3" w:rsidRPr="00F67D4D">
        <w:rPr>
          <w:sz w:val="22"/>
          <w:szCs w:val="22"/>
        </w:rPr>
        <w:t xml:space="preserve"> (2</w:t>
      </w:r>
      <w:r w:rsidR="00F11AFC" w:rsidRPr="00F67D4D">
        <w:rPr>
          <w:sz w:val="22"/>
          <w:szCs w:val="22"/>
        </w:rPr>
        <w:t xml:space="preserve">7 to </w:t>
      </w:r>
      <w:r w:rsidR="007551F3" w:rsidRPr="00F67D4D">
        <w:rPr>
          <w:sz w:val="22"/>
          <w:szCs w:val="22"/>
        </w:rPr>
        <w:t xml:space="preserve">29 °C), </w:t>
      </w:r>
      <w:r w:rsidR="00F11AFC" w:rsidRPr="00F67D4D">
        <w:rPr>
          <w:sz w:val="22"/>
          <w:szCs w:val="22"/>
        </w:rPr>
        <w:t xml:space="preserve">photosynthesis declines, </w:t>
      </w:r>
      <w:r w:rsidR="007551F3" w:rsidRPr="00F67D4D">
        <w:rPr>
          <w:sz w:val="22"/>
          <w:szCs w:val="22"/>
        </w:rPr>
        <w:t xml:space="preserve">growth </w:t>
      </w:r>
      <w:r w:rsidR="00393A72" w:rsidRPr="00F67D4D">
        <w:rPr>
          <w:sz w:val="22"/>
          <w:szCs w:val="22"/>
        </w:rPr>
        <w:t>cease</w:t>
      </w:r>
      <w:r w:rsidR="006D2781" w:rsidRPr="00F67D4D">
        <w:rPr>
          <w:sz w:val="22"/>
          <w:szCs w:val="22"/>
        </w:rPr>
        <w:t>s</w:t>
      </w:r>
      <w:r w:rsidR="00393A72" w:rsidRPr="00F67D4D">
        <w:rPr>
          <w:sz w:val="22"/>
          <w:szCs w:val="22"/>
        </w:rPr>
        <w:t xml:space="preserve"> </w:t>
      </w:r>
      <w:r w:rsidR="007551F3" w:rsidRPr="00F67D4D">
        <w:rPr>
          <w:sz w:val="22"/>
          <w:szCs w:val="22"/>
        </w:rPr>
        <w:t>and necrosis start</w:t>
      </w:r>
      <w:r w:rsidR="006D2781" w:rsidRPr="00F67D4D">
        <w:rPr>
          <w:sz w:val="22"/>
          <w:szCs w:val="22"/>
        </w:rPr>
        <w:t>s</w:t>
      </w:r>
      <w:r w:rsidR="00F11AFC" w:rsidRPr="00F67D4D">
        <w:rPr>
          <w:sz w:val="22"/>
          <w:szCs w:val="22"/>
        </w:rPr>
        <w:t xml:space="preserve"> </w:t>
      </w:r>
      <w:r w:rsidR="00F11AFC" w:rsidRPr="00F67D4D">
        <w:rPr>
          <w:sz w:val="22"/>
          <w:szCs w:val="22"/>
        </w:rPr>
        <w:fldChar w:fldCharType="begin">
          <w:fldData xml:space="preserve">PEVuZE5vdGU+PENpdGU+PEF1dGhvcj5HcmFpZmY8L0F1dGhvcj48WWVhcj4yMDE1PC9ZZWFyPjxS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</w:fldData>
        </w:fldChar>
      </w:r>
      <w:r w:rsidR="009E3265" w:rsidRPr="00F67D4D">
        <w:rPr>
          <w:sz w:val="22"/>
          <w:szCs w:val="22"/>
        </w:rPr>
        <w:instrText xml:space="preserve"> ADDIN EN.CITE </w:instrText>
      </w:r>
      <w:r w:rsidR="009E3265" w:rsidRPr="00F67D4D">
        <w:rPr>
          <w:sz w:val="22"/>
          <w:szCs w:val="22"/>
        </w:rPr>
        <w:fldChar w:fldCharType="begin">
          <w:fldData xml:space="preserve">PEVuZE5vdGU+PENpdGU+PEF1dGhvcj5HcmFpZmY8L0F1dGhvcj48WWVhcj4yMDE1PC9ZZWFyPjxS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</w:fldData>
        </w:fldChar>
      </w:r>
      <w:r w:rsidR="009E3265" w:rsidRPr="00F67D4D">
        <w:rPr>
          <w:sz w:val="22"/>
          <w:szCs w:val="22"/>
        </w:rPr>
        <w:instrText xml:space="preserve"> ADDIN EN.CITE.DATA </w:instrText>
      </w:r>
      <w:r w:rsidR="009E3265" w:rsidRPr="00F67D4D">
        <w:rPr>
          <w:sz w:val="22"/>
          <w:szCs w:val="22"/>
        </w:rPr>
      </w:r>
      <w:r w:rsidR="009E3265" w:rsidRPr="00F67D4D">
        <w:rPr>
          <w:sz w:val="22"/>
          <w:szCs w:val="22"/>
        </w:rPr>
        <w:fldChar w:fldCharType="end"/>
      </w:r>
      <w:r w:rsidR="00F11AFC" w:rsidRPr="00F67D4D">
        <w:rPr>
          <w:sz w:val="22"/>
          <w:szCs w:val="22"/>
        </w:rPr>
      </w:r>
      <w:r w:rsidR="00F11AFC" w:rsidRPr="00F67D4D">
        <w:rPr>
          <w:sz w:val="22"/>
          <w:szCs w:val="22"/>
        </w:rPr>
        <w:fldChar w:fldCharType="separate"/>
      </w:r>
      <w:r w:rsidR="009E3265" w:rsidRPr="00F67D4D">
        <w:rPr>
          <w:noProof/>
          <w:sz w:val="22"/>
          <w:szCs w:val="22"/>
        </w:rPr>
        <w:t>(Graiff et al. 2015, Takolander et al. 2017b)</w:t>
      </w:r>
      <w:r w:rsidR="00F11AFC" w:rsidRPr="00F67D4D">
        <w:rPr>
          <w:sz w:val="22"/>
          <w:szCs w:val="22"/>
        </w:rPr>
        <w:fldChar w:fldCharType="end"/>
      </w:r>
      <w:r w:rsidR="00B34B7B" w:rsidRPr="00F67D4D">
        <w:rPr>
          <w:sz w:val="22"/>
          <w:szCs w:val="22"/>
        </w:rPr>
        <w:t>.</w:t>
      </w:r>
      <w:r w:rsidR="006D2781" w:rsidRPr="00F67D4D">
        <w:rPr>
          <w:sz w:val="22"/>
          <w:szCs w:val="22"/>
        </w:rPr>
        <w:t xml:space="preserve"> Necrosis is also enhanced by low salinity (4 PSU) </w:t>
      </w:r>
      <w:r w:rsidR="006D2781" w:rsidRPr="00F67D4D">
        <w:rPr>
          <w:sz w:val="22"/>
          <w:szCs w:val="22"/>
        </w:rPr>
        <w:fldChar w:fldCharType="begin"/>
      </w:r>
      <w:r w:rsidR="009E3265" w:rsidRPr="00F67D4D">
        <w:rPr>
          <w:sz w:val="22"/>
          <w:szCs w:val="22"/>
        </w:rPr>
        <w:instrText xml:space="preserve"> ADDIN EN.CITE &lt;EndNote&gt;&lt;Cite&gt;&lt;Author&gt;Takolander&lt;/Author&gt;&lt;Year&gt;2017&lt;/Year&gt;&lt;RecNum&gt;1369&lt;/RecNum&gt;&lt;DisplayText&gt;(Takolander et al. 2017b)&lt;/DisplayText&gt;&lt;record&gt;&lt;rec-number&gt;1369&lt;/rec-number&gt;&lt;foreign-keys&gt;&lt;key app="EN" db-id="zdzprff01xrts1evwt3xdf0jw2xst0rtzd2t" timestamp="1547136324"&gt;1369&lt;/key&gt;&lt;/foreign-keys&gt;&lt;ref-type name="Journal Article"&gt;17&lt;/ref-type&gt;&lt;contributors&gt;&lt;authors&gt;&lt;author&gt;Takolander, A.&lt;/author&gt;&lt;author&gt;Leskinen, E.&lt;/author&gt;&lt;author&gt;Cabeza, M.&lt;/author&gt;&lt;/authors&gt;&lt;/contributors&gt;&lt;auth-address&gt;[Takolander, Antti; Cabeza, Mar] Univ Helsinki, Dept Biosci, FI-00014 Helsinki, Finland. [Takolander, Antti] Univ Helsinki, Tvdrminne Zool Stn, J Palmenin Tie 260, Hango 10900, Finland. [Leskinen, Elina] Univ Helsinki, Dept Environm Sci, FI-00014 Helsinki, Finland.&amp;#xD;Takolander, A (reprint author), Univ Helsinki, Dept Biosci, FI-00014 Helsinki, Finland.&amp;#xD;antti.takolander@helsinki.fi&lt;/auth-address&gt;&lt;titles&gt;&lt;title&gt;Synergistic effects of extreme temperature and low salinity on foundational macroalga Fucus vesiculosus in the northern Baltic Sea&lt;/title&gt;&lt;secondary-title&gt;Journal of Experimental Marine Biology and Ecology&lt;/secondary-title&gt;&lt;/titles&gt;&lt;periodical&gt;&lt;full-title&gt;Journal of Experimental Marine Biology and Ecology&lt;/full-title&gt;&lt;/periodical&gt;&lt;pages&gt;110-118&lt;/pages&gt;&lt;volume&gt;495&lt;/volume&gt;&lt;keywords&gt;&lt;keyword&gt;climate-change experiments&lt;/keyword&gt;&lt;keyword&gt;nutrient concentration&lt;/keyword&gt;&lt;keyword&gt;mannitol metabolism&lt;/keyword&gt;&lt;keyword&gt;heat-stress&lt;/keyword&gt;&lt;keyword&gt;growth&lt;/keyword&gt;&lt;keyword&gt;photosynthesis&lt;/keyword&gt;&lt;keyword&gt;tolerance&lt;/keyword&gt;&lt;keyword&gt;survival&lt;/keyword&gt;&lt;keyword&gt;algae&lt;/keyword&gt;&lt;keyword&gt;photoinhibition&lt;/keyword&gt;&lt;/keywords&gt;&lt;dates&gt;&lt;year&gt;2017&lt;/year&gt;&lt;pub-dates&gt;&lt;date&gt;Oct&lt;/date&gt;&lt;/pub-dates&gt;&lt;/dates&gt;&lt;isbn&gt;0022-0981&lt;/isbn&gt;&lt;accession-num&gt;WOS:000411421100013&lt;/accession-num&gt;&lt;work-type&gt;Article&lt;/work-type&gt;&lt;urls&gt;&lt;related-urls&gt;&lt;url&gt;&amp;lt;Go to ISI&amp;gt;://WOS:000411421100013&lt;/url&gt;&lt;/related-urls&gt;&lt;/urls&gt;&lt;electronic-resource-num&gt;10.1016/j.jembe.2017.07.001&lt;/electronic-resource-num&gt;&lt;language&gt;English&lt;/language&gt;&lt;/record&gt;&lt;/Cite&gt;&lt;/EndNote&gt;</w:instrText>
      </w:r>
      <w:r w:rsidR="006D2781" w:rsidRPr="00F67D4D">
        <w:rPr>
          <w:sz w:val="22"/>
          <w:szCs w:val="22"/>
        </w:rPr>
        <w:fldChar w:fldCharType="separate"/>
      </w:r>
      <w:r w:rsidR="009E3265" w:rsidRPr="00F67D4D">
        <w:rPr>
          <w:noProof/>
          <w:sz w:val="22"/>
          <w:szCs w:val="22"/>
        </w:rPr>
        <w:t>(Takolander et al. 2017b)</w:t>
      </w:r>
      <w:r w:rsidR="006D2781" w:rsidRPr="00F67D4D">
        <w:rPr>
          <w:sz w:val="22"/>
          <w:szCs w:val="22"/>
        </w:rPr>
        <w:fldChar w:fldCharType="end"/>
      </w:r>
      <w:r w:rsidR="00F11AFC" w:rsidRPr="00F67D4D">
        <w:rPr>
          <w:sz w:val="22"/>
          <w:szCs w:val="22"/>
        </w:rPr>
        <w:t>, and</w:t>
      </w:r>
      <w:r w:rsidR="00B34B7B" w:rsidRPr="00F67D4D">
        <w:rPr>
          <w:sz w:val="22"/>
          <w:szCs w:val="22"/>
        </w:rPr>
        <w:t xml:space="preserve"> </w:t>
      </w:r>
      <w:r w:rsidR="00692D82" w:rsidRPr="00F67D4D">
        <w:rPr>
          <w:sz w:val="22"/>
          <w:szCs w:val="22"/>
          <w:lang w:eastAsia="fi-FI"/>
        </w:rPr>
        <w:t xml:space="preserve">under </w:t>
      </w:r>
      <w:r w:rsidR="00B34B7B" w:rsidRPr="00F67D4D">
        <w:rPr>
          <w:sz w:val="22"/>
          <w:szCs w:val="22"/>
          <w:lang w:eastAsia="fi-FI"/>
        </w:rPr>
        <w:t xml:space="preserve">very </w:t>
      </w:r>
      <w:r w:rsidR="007551F3" w:rsidRPr="00F67D4D">
        <w:rPr>
          <w:sz w:val="22"/>
          <w:szCs w:val="22"/>
          <w:lang w:eastAsia="fi-FI"/>
        </w:rPr>
        <w:t xml:space="preserve">low salinity (2.5 PSU) </w:t>
      </w:r>
      <w:r w:rsidRPr="00F67D4D">
        <w:rPr>
          <w:sz w:val="22"/>
          <w:szCs w:val="22"/>
          <w:lang w:eastAsia="fi-FI"/>
        </w:rPr>
        <w:t>the sexual reproduction</w:t>
      </w:r>
      <w:r w:rsidR="0082015B" w:rsidRPr="00F67D4D">
        <w:rPr>
          <w:sz w:val="22"/>
          <w:szCs w:val="22"/>
          <w:lang w:eastAsia="fi-FI"/>
        </w:rPr>
        <w:t xml:space="preserve"> of </w:t>
      </w:r>
      <w:r w:rsidR="0082015B" w:rsidRPr="00F67D4D">
        <w:rPr>
          <w:i/>
          <w:sz w:val="22"/>
          <w:szCs w:val="22"/>
          <w:lang w:eastAsia="fi-FI"/>
        </w:rPr>
        <w:t>F. vesiculosus</w:t>
      </w:r>
      <w:r w:rsidRPr="00F67D4D">
        <w:rPr>
          <w:sz w:val="22"/>
          <w:szCs w:val="22"/>
          <w:lang w:eastAsia="fi-FI"/>
        </w:rPr>
        <w:t xml:space="preserve"> cease</w:t>
      </w:r>
      <w:r w:rsidR="006D2781" w:rsidRPr="00F67D4D">
        <w:rPr>
          <w:sz w:val="22"/>
          <w:szCs w:val="22"/>
          <w:lang w:eastAsia="fi-FI"/>
        </w:rPr>
        <w:t>s</w:t>
      </w:r>
      <w:r w:rsidRPr="00F67D4D">
        <w:rPr>
          <w:sz w:val="22"/>
          <w:szCs w:val="22"/>
          <w:lang w:eastAsia="fi-FI"/>
        </w:rPr>
        <w:t xml:space="preserve"> </w:t>
      </w:r>
      <w:r w:rsidR="00DD454B" w:rsidRPr="00F67D4D">
        <w:rPr>
          <w:sz w:val="22"/>
          <w:szCs w:val="22"/>
        </w:rPr>
        <w:fldChar w:fldCharType="begin">
          <w:fldData xml:space="preserve">PEVuZE5vdGU+PENpdGU+PEF1dGhvcj5Sb3Row6R1c2xlcjwvQXV0aG9yPjxZZWFyPjIwMTk8L1ll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</w:fldData>
        </w:fldChar>
      </w:r>
      <w:r w:rsidR="00346D2B" w:rsidRPr="00F67D4D">
        <w:rPr>
          <w:sz w:val="22"/>
          <w:szCs w:val="22"/>
        </w:rPr>
        <w:instrText xml:space="preserve"> ADDIN EN.CITE </w:instrText>
      </w:r>
      <w:r w:rsidR="00346D2B" w:rsidRPr="00F67D4D">
        <w:rPr>
          <w:sz w:val="22"/>
          <w:szCs w:val="22"/>
        </w:rPr>
        <w:fldChar w:fldCharType="begin">
          <w:fldData xml:space="preserve">PEVuZE5vdGU+PENpdGU+PEF1dGhvcj5Sb3Row6R1c2xlcjwvQXV0aG9yPjxZZWFyPjIwMTk8L1ll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</w:fldData>
        </w:fldChar>
      </w:r>
      <w:r w:rsidR="00346D2B" w:rsidRPr="00F67D4D">
        <w:rPr>
          <w:sz w:val="22"/>
          <w:szCs w:val="22"/>
        </w:rPr>
        <w:instrText xml:space="preserve"> ADDIN EN.CITE.DATA </w:instrText>
      </w:r>
      <w:r w:rsidR="00346D2B" w:rsidRPr="00F67D4D">
        <w:rPr>
          <w:sz w:val="22"/>
          <w:szCs w:val="22"/>
        </w:rPr>
      </w:r>
      <w:r w:rsidR="00346D2B" w:rsidRPr="00F67D4D">
        <w:rPr>
          <w:sz w:val="22"/>
          <w:szCs w:val="22"/>
        </w:rPr>
        <w:fldChar w:fldCharType="end"/>
      </w:r>
      <w:r w:rsidR="00DD454B" w:rsidRPr="00F67D4D">
        <w:rPr>
          <w:sz w:val="22"/>
          <w:szCs w:val="22"/>
        </w:rPr>
      </w:r>
      <w:r w:rsidR="00DD454B" w:rsidRPr="00F67D4D">
        <w:rPr>
          <w:sz w:val="22"/>
          <w:szCs w:val="22"/>
        </w:rPr>
        <w:fldChar w:fldCharType="separate"/>
      </w:r>
      <w:r w:rsidR="00346D2B" w:rsidRPr="00F67D4D">
        <w:rPr>
          <w:noProof/>
          <w:sz w:val="22"/>
          <w:szCs w:val="22"/>
        </w:rPr>
        <w:t>(Rothäusler et al. 2018, Rothäusler et al. 2019)</w:t>
      </w:r>
      <w:r w:rsidR="00DD454B" w:rsidRPr="00F67D4D">
        <w:rPr>
          <w:sz w:val="22"/>
          <w:szCs w:val="22"/>
        </w:rPr>
        <w:fldChar w:fldCharType="end"/>
      </w:r>
      <w:r w:rsidRPr="00F67D4D">
        <w:rPr>
          <w:sz w:val="22"/>
          <w:szCs w:val="22"/>
        </w:rPr>
        <w:t>.</w:t>
      </w:r>
    </w:p>
    <w:p w14:paraId="32598293" w14:textId="77777777" w:rsidR="00B34B7B" w:rsidRPr="00944F77" w:rsidRDefault="00B34B7B" w:rsidP="00352E56">
      <w:pPr>
        <w:autoSpaceDE w:val="0"/>
        <w:autoSpaceDN w:val="0"/>
        <w:adjustRightInd w:val="0"/>
        <w:spacing w:line="300" w:lineRule="exact"/>
        <w:rPr>
          <w:sz w:val="22"/>
          <w:szCs w:val="22"/>
        </w:rPr>
      </w:pPr>
    </w:p>
    <w:p w14:paraId="3C2B54F0" w14:textId="50662723" w:rsidR="003266A7" w:rsidRPr="00F67D4D" w:rsidRDefault="008072DB" w:rsidP="00352E56">
      <w:pPr>
        <w:autoSpaceDE w:val="0"/>
        <w:autoSpaceDN w:val="0"/>
        <w:adjustRightInd w:val="0"/>
        <w:spacing w:line="300" w:lineRule="exact"/>
        <w:rPr>
          <w:sz w:val="22"/>
          <w:szCs w:val="22"/>
          <w:lang w:eastAsia="fi-FI"/>
        </w:rPr>
      </w:pPr>
      <w:r w:rsidRPr="00F67D4D">
        <w:rPr>
          <w:sz w:val="22"/>
          <w:szCs w:val="22"/>
          <w:lang w:eastAsia="fi-FI"/>
        </w:rPr>
        <w:t xml:space="preserve">OAW may also act in concert with hypoxia, in areas where </w:t>
      </w:r>
      <w:r w:rsidR="00B23FB1" w:rsidRPr="00F67D4D">
        <w:rPr>
          <w:sz w:val="22"/>
          <w:szCs w:val="22"/>
          <w:lang w:eastAsia="fi-FI"/>
        </w:rPr>
        <w:t xml:space="preserve">upwellings bring </w:t>
      </w:r>
      <w:r w:rsidRPr="00F67D4D">
        <w:rPr>
          <w:sz w:val="22"/>
          <w:szCs w:val="22"/>
          <w:lang w:eastAsia="fi-FI"/>
        </w:rPr>
        <w:t xml:space="preserve">hypoxic </w:t>
      </w:r>
      <w:r w:rsidR="00B23FB1" w:rsidRPr="00F67D4D">
        <w:rPr>
          <w:sz w:val="22"/>
          <w:szCs w:val="22"/>
          <w:lang w:eastAsia="fi-FI"/>
        </w:rPr>
        <w:t xml:space="preserve">water close to the surface. </w:t>
      </w:r>
      <w:r w:rsidRPr="00F67D4D">
        <w:rPr>
          <w:sz w:val="22"/>
          <w:szCs w:val="22"/>
          <w:lang w:eastAsia="fi-FI"/>
        </w:rPr>
        <w:t xml:space="preserve">In </w:t>
      </w:r>
      <w:r w:rsidR="00B23FB1" w:rsidRPr="00F67D4D">
        <w:rPr>
          <w:sz w:val="22"/>
          <w:szCs w:val="22"/>
          <w:lang w:eastAsia="fi-FI"/>
        </w:rPr>
        <w:t>a three-day experiment</w:t>
      </w:r>
      <w:r w:rsidR="003266A7" w:rsidRPr="00F67D4D">
        <w:rPr>
          <w:sz w:val="22"/>
          <w:szCs w:val="22"/>
          <w:lang w:eastAsia="fi-FI"/>
        </w:rPr>
        <w:t xml:space="preserve"> simulating an upwelling event</w:t>
      </w:r>
      <w:r w:rsidRPr="00F67D4D">
        <w:rPr>
          <w:sz w:val="22"/>
          <w:szCs w:val="22"/>
          <w:lang w:eastAsia="fi-FI"/>
        </w:rPr>
        <w:t xml:space="preserve">, </w:t>
      </w:r>
      <w:r w:rsidR="00B23FB1" w:rsidRPr="00F67D4D">
        <w:rPr>
          <w:sz w:val="22"/>
          <w:szCs w:val="22"/>
          <w:lang w:eastAsia="fi-FI"/>
        </w:rPr>
        <w:t xml:space="preserve">hypoxic water caused severe mortality of </w:t>
      </w:r>
      <w:r w:rsidR="00B23FB1" w:rsidRPr="00F67D4D">
        <w:rPr>
          <w:i/>
          <w:sz w:val="22"/>
          <w:szCs w:val="22"/>
          <w:lang w:eastAsia="fi-FI"/>
        </w:rPr>
        <w:t>Fucus</w:t>
      </w:r>
      <w:r w:rsidR="00B23FB1" w:rsidRPr="00F67D4D">
        <w:rPr>
          <w:sz w:val="22"/>
          <w:szCs w:val="22"/>
          <w:lang w:eastAsia="fi-FI"/>
        </w:rPr>
        <w:t xml:space="preserve"> germlings </w:t>
      </w:r>
      <w:r w:rsidR="00186DD6" w:rsidRPr="00F67D4D">
        <w:rPr>
          <w:sz w:val="22"/>
          <w:szCs w:val="22"/>
          <w:lang w:eastAsia="fi-FI"/>
        </w:rPr>
        <w:fldChar w:fldCharType="begin"/>
      </w:r>
      <w:r w:rsidR="00732411" w:rsidRPr="00F67D4D">
        <w:rPr>
          <w:sz w:val="22"/>
          <w:szCs w:val="22"/>
          <w:lang w:eastAsia="fi-FI"/>
        </w:rPr>
        <w:instrText xml:space="preserve"> ADDIN EN.CITE &lt;EndNote&gt;&lt;Cite&gt;&lt;Author&gt;Al-Janabi&lt;/Author&gt;&lt;Year&gt;2016&lt;/Year&gt;&lt;RecNum&gt;2132&lt;/RecNum&gt;&lt;DisplayText&gt;(Al-Janabi et al. 2016b)&lt;/DisplayText&gt;&lt;record&gt;&lt;rec-number&gt;2132&lt;/rec-number&gt;&lt;foreign-keys&gt;&lt;key app="EN" db-id="zdzprff01xrts1evwt3xdf0jw2xst0rtzd2t" timestamp="1581955661"&gt;2132&lt;/key&gt;&lt;/foreign-keys&gt;&lt;ref-type name="Journal Article"&gt;17&lt;/ref-type&gt;&lt;contributors&gt;&lt;authors&gt;&lt;author&gt;Al-Janabi, B.&lt;/author&gt;&lt;author&gt;Kruse, I.&lt;/author&gt;&lt;author&gt;Graiff, A.&lt;/author&gt;&lt;author&gt;Winde, V.&lt;/author&gt;&lt;author&gt;Lenz, M.&lt;/author&gt;&lt;author&gt;Wahl, M.&lt;/author&gt;&lt;/authors&gt;&lt;/contributors&gt;&lt;titles&gt;&lt;title&gt;&lt;style face="normal" font="default" size="100%"&gt;Buffering and amplifying interactions among OAW (Ocean Acidification &amp;amp; Warming) and nutrient enrichment on early life-stage &lt;/style&gt;&lt;style face="italic" font="default" size="100%"&gt;Fucus vesiculosus&lt;/style&gt;&lt;style face="normal" font="default" size="100%"&gt; L. (Phaeophyceae) and their carry over effects to hypoxia impact&lt;/style&gt;&lt;/title&gt;&lt;secondary-title&gt;Plos One&lt;/secondary-title&gt;&lt;/titles&gt;&lt;periodical&gt;&lt;full-title&gt;Plos One&lt;/full-title&gt;&lt;/periodical&gt;&lt;volume&gt;11&lt;/volume&gt;&lt;number&gt;4&lt;/number&gt;&lt;dates&gt;&lt;year&gt;2016&lt;/year&gt;&lt;pub-dates&gt;&lt;date&gt;Apr&lt;/date&gt;&lt;/pub-dates&gt;&lt;/dates&gt;&lt;isbn&gt;1932-6203&lt;/isbn&gt;&lt;accession-num&gt;WOS:000373592100052&lt;/accession-num&gt;&lt;urls&gt;&lt;related-urls&gt;&lt;url&gt;&lt;style face="underline" font="default" size="100%"&gt;&amp;lt;Go to ISI&amp;gt;://WOS:000373592100052&lt;/style&gt;&lt;/url&gt;&lt;/related-urls&gt;&lt;/urls&gt;&lt;custom7&gt;e0152948&lt;/custom7&gt;&lt;electronic-resource-num&gt;10.1371/journal.pone.0152948&lt;/electronic-resource-num&gt;&lt;/record&gt;&lt;/Cite&gt;&lt;/EndNote&gt;</w:instrText>
      </w:r>
      <w:r w:rsidR="00186DD6" w:rsidRPr="00F67D4D">
        <w:rPr>
          <w:sz w:val="22"/>
          <w:szCs w:val="22"/>
          <w:lang w:eastAsia="fi-FI"/>
        </w:rPr>
        <w:fldChar w:fldCharType="separate"/>
      </w:r>
      <w:r w:rsidR="00186DD6" w:rsidRPr="00F67D4D">
        <w:rPr>
          <w:noProof/>
          <w:sz w:val="22"/>
          <w:szCs w:val="22"/>
          <w:lang w:eastAsia="fi-FI"/>
        </w:rPr>
        <w:t>(Al-Janabi et al. 2016b)</w:t>
      </w:r>
      <w:r w:rsidR="00186DD6" w:rsidRPr="00F67D4D">
        <w:rPr>
          <w:sz w:val="22"/>
          <w:szCs w:val="22"/>
          <w:lang w:eastAsia="fi-FI"/>
        </w:rPr>
        <w:fldChar w:fldCharType="end"/>
      </w:r>
      <w:r w:rsidR="00B23FB1" w:rsidRPr="00F67D4D">
        <w:rPr>
          <w:sz w:val="22"/>
          <w:szCs w:val="22"/>
          <w:lang w:eastAsia="fi-FI"/>
        </w:rPr>
        <w:t xml:space="preserve">. </w:t>
      </w:r>
    </w:p>
    <w:p w14:paraId="65665147" w14:textId="77777777" w:rsidR="003266A7" w:rsidRPr="00F67D4D" w:rsidRDefault="003266A7" w:rsidP="00352E56">
      <w:pPr>
        <w:autoSpaceDE w:val="0"/>
        <w:autoSpaceDN w:val="0"/>
        <w:adjustRightInd w:val="0"/>
        <w:spacing w:line="300" w:lineRule="exact"/>
        <w:rPr>
          <w:sz w:val="22"/>
          <w:szCs w:val="22"/>
          <w:lang w:eastAsia="fi-FI"/>
        </w:rPr>
      </w:pPr>
    </w:p>
    <w:p w14:paraId="0921806E" w14:textId="1912EEA4" w:rsidR="009D4110" w:rsidRPr="009D4110" w:rsidRDefault="009D4110" w:rsidP="00352E56">
      <w:pPr>
        <w:autoSpaceDE w:val="0"/>
        <w:autoSpaceDN w:val="0"/>
        <w:adjustRightInd w:val="0"/>
        <w:spacing w:line="300" w:lineRule="exact"/>
        <w:rPr>
          <w:sz w:val="22"/>
          <w:szCs w:val="22"/>
        </w:rPr>
      </w:pPr>
      <w:r w:rsidRPr="009D4110">
        <w:rPr>
          <w:sz w:val="22"/>
          <w:szCs w:val="22"/>
          <w:lang w:eastAsia="fi-FI"/>
        </w:rPr>
        <w:t>Climate induced decline in salinity may also affect communities via its direct effect on species’ physiology. Retreat</w:t>
      </w:r>
      <w:r w:rsidRPr="009D4110">
        <w:rPr>
          <w:sz w:val="22"/>
          <w:szCs w:val="22"/>
        </w:rPr>
        <w:t xml:space="preserve"> of marine species towards south and west has been predicted for bladderwrack, eelgrass and blue mussel, and some 40–50 other species affiliated to these </w:t>
      </w:r>
      <w:r w:rsidRPr="009D4110">
        <w:rPr>
          <w:sz w:val="22"/>
          <w:szCs w:val="22"/>
        </w:rPr>
        <w:fldChar w:fldCharType="begin">
          <w:fldData xml:space="preserve">PEVuZE5vdGU+PENpdGU+PEF1dGhvcj5WdW9yaW5lbjwvQXV0aG9yPjxZZWFyPjIwMTU8L1llYXI+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</w:fldData>
        </w:fldChar>
      </w:r>
      <w:r w:rsidRPr="009D4110">
        <w:rPr>
          <w:sz w:val="22"/>
          <w:szCs w:val="22"/>
        </w:rPr>
        <w:instrText xml:space="preserve"> ADDIN EN.CITE </w:instrText>
      </w:r>
      <w:r w:rsidRPr="009D4110">
        <w:rPr>
          <w:sz w:val="22"/>
          <w:szCs w:val="22"/>
        </w:rPr>
        <w:fldChar w:fldCharType="begin">
          <w:fldData xml:space="preserve">PEVuZE5vdGU+PENpdGU+PEF1dGhvcj5WdW9yaW5lbjwvQXV0aG9yPjxZZWFyPjIwMTU8L1llYXI+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</w:fldData>
        </w:fldChar>
      </w:r>
      <w:r w:rsidRPr="009D4110">
        <w:rPr>
          <w:sz w:val="22"/>
          <w:szCs w:val="22"/>
        </w:rPr>
        <w:instrText xml:space="preserve"> ADDIN EN.CITE.DATA </w:instrText>
      </w:r>
      <w:r w:rsidRPr="009D4110">
        <w:rPr>
          <w:sz w:val="22"/>
          <w:szCs w:val="22"/>
        </w:rPr>
      </w:r>
      <w:r w:rsidRPr="009D4110">
        <w:rPr>
          <w:sz w:val="22"/>
          <w:szCs w:val="22"/>
        </w:rPr>
        <w:fldChar w:fldCharType="end"/>
      </w:r>
      <w:r w:rsidRPr="009D4110">
        <w:rPr>
          <w:sz w:val="22"/>
          <w:szCs w:val="22"/>
        </w:rPr>
      </w:r>
      <w:r w:rsidRPr="009D4110">
        <w:rPr>
          <w:sz w:val="22"/>
          <w:szCs w:val="22"/>
        </w:rPr>
        <w:fldChar w:fldCharType="separate"/>
      </w:r>
      <w:r w:rsidRPr="009D4110">
        <w:rPr>
          <w:sz w:val="22"/>
          <w:szCs w:val="22"/>
        </w:rPr>
        <w:t>(Vuorinen et al. 2015)</w:t>
      </w:r>
      <w:r w:rsidRPr="009D4110">
        <w:rPr>
          <w:sz w:val="22"/>
          <w:szCs w:val="22"/>
        </w:rPr>
        <w:fldChar w:fldCharType="end"/>
      </w:r>
      <w:r w:rsidRPr="009D4110">
        <w:rPr>
          <w:sz w:val="22"/>
          <w:szCs w:val="22"/>
        </w:rPr>
        <w:t>. Species distribution modelling studies have confirmed that t</w:t>
      </w:r>
      <w:r w:rsidRPr="009D4110">
        <w:rPr>
          <w:sz w:val="22"/>
          <w:szCs w:val="22"/>
          <w:lang w:eastAsia="fi-FI"/>
        </w:rPr>
        <w:t xml:space="preserve">his, mainly salinity-induced, </w:t>
      </w:r>
      <w:r w:rsidRPr="009D4110">
        <w:rPr>
          <w:sz w:val="22"/>
          <w:szCs w:val="22"/>
        </w:rPr>
        <w:t xml:space="preserve">decrease </w:t>
      </w:r>
      <w:r w:rsidRPr="009D4110">
        <w:rPr>
          <w:sz w:val="22"/>
          <w:szCs w:val="22"/>
          <w:lang w:eastAsia="fi-FI"/>
        </w:rPr>
        <w:t xml:space="preserve">will cause habitat fragmentation and significantly reduce the occurrence and biomass </w:t>
      </w:r>
      <w:r w:rsidRPr="009D4110">
        <w:rPr>
          <w:sz w:val="22"/>
          <w:szCs w:val="22"/>
        </w:rPr>
        <w:t>of bladderwrack</w:t>
      </w:r>
      <w:r w:rsidRPr="009D4110">
        <w:rPr>
          <w:sz w:val="22"/>
          <w:szCs w:val="22"/>
          <w:lang w:eastAsia="fi-FI"/>
        </w:rPr>
        <w:t>, with</w:t>
      </w:r>
      <w:r w:rsidRPr="009D4110">
        <w:rPr>
          <w:sz w:val="22"/>
          <w:szCs w:val="22"/>
        </w:rPr>
        <w:t xml:space="preserve"> large effects on the biodiversity and </w:t>
      </w:r>
      <w:r w:rsidRPr="009D4110">
        <w:rPr>
          <w:sz w:val="22"/>
          <w:szCs w:val="22"/>
          <w:lang w:eastAsia="fi-FI"/>
        </w:rPr>
        <w:t xml:space="preserve">ecosystem </w:t>
      </w:r>
      <w:r w:rsidRPr="009D4110">
        <w:rPr>
          <w:sz w:val="22"/>
          <w:szCs w:val="22"/>
        </w:rPr>
        <w:t xml:space="preserve">functioning </w:t>
      </w:r>
      <w:r w:rsidRPr="009D4110">
        <w:rPr>
          <w:sz w:val="22"/>
          <w:szCs w:val="22"/>
          <w:lang w:eastAsia="fi-FI"/>
        </w:rPr>
        <w:t xml:space="preserve">of the shallow water communities of the northern Baltic Sea </w:t>
      </w:r>
      <w:r w:rsidRPr="009D4110">
        <w:rPr>
          <w:sz w:val="22"/>
          <w:szCs w:val="22"/>
        </w:rPr>
        <w:fldChar w:fldCharType="begin">
          <w:fldData xml:space="preserve">PEVuZE5vdGU+PENpdGU+PEF1dGhvcj5UYWtvbGFuZGVyPC9BdXRob3I+PFllYXI+MjAxNzwvWWVh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</w:fldData>
        </w:fldChar>
      </w:r>
      <w:r w:rsidRPr="009D4110">
        <w:rPr>
          <w:sz w:val="22"/>
          <w:szCs w:val="22"/>
        </w:rPr>
        <w:instrText xml:space="preserve"> ADDIN EN.CITE </w:instrText>
      </w:r>
      <w:r w:rsidRPr="009D4110">
        <w:rPr>
          <w:sz w:val="22"/>
          <w:szCs w:val="22"/>
        </w:rPr>
        <w:fldChar w:fldCharType="begin">
          <w:fldData xml:space="preserve">PEVuZE5vdGU+PENpdGU+PEF1dGhvcj5UYWtvbGFuZGVyPC9BdXRob3I+PFllYXI+MjAxNzwvWWVh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</w:fldData>
        </w:fldChar>
      </w:r>
      <w:r w:rsidRPr="009D4110">
        <w:rPr>
          <w:sz w:val="22"/>
          <w:szCs w:val="22"/>
          <w:lang w:eastAsia="fi-FI"/>
        </w:rPr>
        <w:instrText xml:space="preserve"> ADDIN EN.CITE.DATA </w:instrText>
      </w:r>
      <w:r w:rsidRPr="009D4110">
        <w:rPr>
          <w:sz w:val="22"/>
          <w:szCs w:val="22"/>
        </w:rPr>
      </w:r>
      <w:r w:rsidRPr="009D4110">
        <w:rPr>
          <w:sz w:val="22"/>
          <w:szCs w:val="22"/>
        </w:rPr>
        <w:fldChar w:fldCharType="end"/>
      </w:r>
      <w:r w:rsidRPr="009D4110">
        <w:rPr>
          <w:sz w:val="22"/>
          <w:szCs w:val="22"/>
        </w:rPr>
      </w:r>
      <w:r w:rsidRPr="009D4110">
        <w:rPr>
          <w:sz w:val="22"/>
          <w:szCs w:val="22"/>
        </w:rPr>
        <w:fldChar w:fldCharType="separate"/>
      </w:r>
      <w:r w:rsidRPr="009D4110">
        <w:rPr>
          <w:sz w:val="22"/>
          <w:szCs w:val="22"/>
        </w:rPr>
        <w:t>(</w:t>
      </w:r>
      <w:proofErr w:type="spellStart"/>
      <w:r w:rsidRPr="009D4110">
        <w:rPr>
          <w:noProof/>
          <w:sz w:val="22"/>
          <w:szCs w:val="22"/>
          <w:lang w:eastAsia="fi-FI"/>
        </w:rPr>
        <w:t>Takolander</w:t>
      </w:r>
      <w:proofErr w:type="spellEnd"/>
      <w:r w:rsidRPr="009D4110">
        <w:rPr>
          <w:noProof/>
          <w:sz w:val="22"/>
          <w:szCs w:val="22"/>
          <w:lang w:eastAsia="fi-FI"/>
        </w:rPr>
        <w:t xml:space="preserve"> et al. 2017a, </w:t>
      </w:r>
      <w:r w:rsidRPr="009D4110">
        <w:rPr>
          <w:sz w:val="22"/>
          <w:szCs w:val="22"/>
        </w:rPr>
        <w:t xml:space="preserve">Jonsson et al. 2018, </w:t>
      </w:r>
      <w:proofErr w:type="spellStart"/>
      <w:r w:rsidRPr="009D4110">
        <w:rPr>
          <w:sz w:val="22"/>
          <w:szCs w:val="22"/>
        </w:rPr>
        <w:t>Kotta</w:t>
      </w:r>
      <w:proofErr w:type="spellEnd"/>
      <w:r w:rsidRPr="009D4110">
        <w:rPr>
          <w:sz w:val="22"/>
          <w:szCs w:val="22"/>
        </w:rPr>
        <w:t xml:space="preserve"> et al. 2019)</w:t>
      </w:r>
      <w:r w:rsidRPr="009D4110">
        <w:rPr>
          <w:sz w:val="22"/>
          <w:szCs w:val="22"/>
        </w:rPr>
        <w:fldChar w:fldCharType="end"/>
      </w:r>
      <w:r w:rsidRPr="009D4110">
        <w:rPr>
          <w:sz w:val="22"/>
          <w:szCs w:val="22"/>
        </w:rPr>
        <w:t>.</w:t>
      </w:r>
    </w:p>
    <w:p w14:paraId="313CE4D3" w14:textId="77777777" w:rsidR="009D4110" w:rsidRPr="009D4110" w:rsidRDefault="009D4110" w:rsidP="00352E56">
      <w:pPr>
        <w:autoSpaceDE w:val="0"/>
        <w:autoSpaceDN w:val="0"/>
        <w:adjustRightInd w:val="0"/>
        <w:spacing w:line="300" w:lineRule="exact"/>
        <w:rPr>
          <w:sz w:val="22"/>
          <w:szCs w:val="22"/>
        </w:rPr>
      </w:pPr>
    </w:p>
    <w:p w14:paraId="35721B5F" w14:textId="14614BB9" w:rsidR="00EA293A" w:rsidRPr="00F67D4D" w:rsidRDefault="00AC4AE4" w:rsidP="00352E56">
      <w:pPr>
        <w:autoSpaceDE w:val="0"/>
        <w:autoSpaceDN w:val="0"/>
        <w:adjustRightInd w:val="0"/>
        <w:spacing w:line="300" w:lineRule="exact"/>
        <w:rPr>
          <w:sz w:val="22"/>
          <w:szCs w:val="22"/>
        </w:rPr>
      </w:pPr>
      <w:r w:rsidRPr="00F67D4D">
        <w:rPr>
          <w:sz w:val="22"/>
          <w:szCs w:val="22"/>
          <w:lang w:eastAsia="fi-FI"/>
        </w:rPr>
        <w:t xml:space="preserve">It is not certain if </w:t>
      </w:r>
      <w:r w:rsidRPr="00F67D4D">
        <w:rPr>
          <w:i/>
          <w:sz w:val="22"/>
          <w:szCs w:val="22"/>
          <w:lang w:eastAsia="fi-FI"/>
        </w:rPr>
        <w:t>Fucus vesiculosus</w:t>
      </w:r>
      <w:r w:rsidRPr="00F67D4D">
        <w:rPr>
          <w:sz w:val="22"/>
          <w:szCs w:val="22"/>
          <w:lang w:eastAsia="fi-FI"/>
        </w:rPr>
        <w:t xml:space="preserve"> can adapt to the anticipated changes. It has been suggested that Baltic marine species have, due to local adaptation, isolation and genetic endemism, an increased risk of local extinction and diminished potential for evolutionary rescue following environmental change </w:t>
      </w:r>
      <w:r w:rsidRPr="00F67D4D">
        <w:rPr>
          <w:sz w:val="22"/>
          <w:szCs w:val="22"/>
          <w:lang w:eastAsia="fi-FI"/>
        </w:rPr>
        <w:fldChar w:fldCharType="begin">
          <w:fldData xml:space="preserve">PEVuZE5vdGU+PENpdGU+PEF1dGhvcj5Kb2hhbm5lc3NvbjwvQXV0aG9yPjxZZWFyPjIwMTE8L1ll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</w:fldData>
        </w:fldChar>
      </w:r>
      <w:r w:rsidR="00416BED" w:rsidRPr="00F67D4D">
        <w:rPr>
          <w:sz w:val="22"/>
          <w:szCs w:val="22"/>
          <w:lang w:eastAsia="fi-FI"/>
        </w:rPr>
        <w:instrText xml:space="preserve"> ADDIN EN.CITE </w:instrText>
      </w:r>
      <w:r w:rsidR="00416BED" w:rsidRPr="00F67D4D">
        <w:rPr>
          <w:sz w:val="22"/>
          <w:szCs w:val="22"/>
          <w:lang w:eastAsia="fi-FI"/>
        </w:rPr>
        <w:fldChar w:fldCharType="begin">
          <w:fldData xml:space="preserve">PEVuZE5vdGU+PENpdGU+PEF1dGhvcj5Kb2hhbm5lc3NvbjwvQXV0aG9yPjxZZWFyPjIwMTE8L1ll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</w:fldData>
        </w:fldChar>
      </w:r>
      <w:r w:rsidR="00416BED" w:rsidRPr="00F67D4D">
        <w:rPr>
          <w:sz w:val="22"/>
          <w:szCs w:val="22"/>
          <w:lang w:eastAsia="fi-FI"/>
        </w:rPr>
        <w:instrText xml:space="preserve"> ADDIN EN.CITE.DATA </w:instrText>
      </w:r>
      <w:r w:rsidR="00416BED" w:rsidRPr="00F67D4D">
        <w:rPr>
          <w:sz w:val="22"/>
          <w:szCs w:val="22"/>
          <w:lang w:eastAsia="fi-FI"/>
        </w:rPr>
      </w:r>
      <w:r w:rsidR="00416BED" w:rsidRPr="00F67D4D">
        <w:rPr>
          <w:sz w:val="22"/>
          <w:szCs w:val="22"/>
          <w:lang w:eastAsia="fi-FI"/>
        </w:rPr>
        <w:fldChar w:fldCharType="end"/>
      </w:r>
      <w:r w:rsidRPr="00F67D4D">
        <w:rPr>
          <w:sz w:val="22"/>
          <w:szCs w:val="22"/>
          <w:lang w:eastAsia="fi-FI"/>
        </w:rPr>
      </w:r>
      <w:r w:rsidRPr="00F67D4D">
        <w:rPr>
          <w:sz w:val="22"/>
          <w:szCs w:val="22"/>
          <w:lang w:eastAsia="fi-FI"/>
        </w:rPr>
        <w:fldChar w:fldCharType="separate"/>
      </w:r>
      <w:r w:rsidRPr="00F67D4D">
        <w:rPr>
          <w:noProof/>
          <w:sz w:val="22"/>
          <w:szCs w:val="22"/>
          <w:lang w:eastAsia="fi-FI"/>
        </w:rPr>
        <w:t>(Johannesson et al. 2011)</w:t>
      </w:r>
      <w:r w:rsidRPr="00F67D4D">
        <w:rPr>
          <w:sz w:val="22"/>
          <w:szCs w:val="22"/>
          <w:lang w:eastAsia="fi-FI"/>
        </w:rPr>
        <w:fldChar w:fldCharType="end"/>
      </w:r>
      <w:r w:rsidRPr="00F67D4D">
        <w:rPr>
          <w:sz w:val="22"/>
          <w:szCs w:val="22"/>
          <w:lang w:eastAsia="fi-FI"/>
        </w:rPr>
        <w:t>.</w:t>
      </w:r>
      <w:r w:rsidR="00796176" w:rsidRPr="00F67D4D">
        <w:rPr>
          <w:sz w:val="22"/>
          <w:szCs w:val="22"/>
          <w:lang w:eastAsia="fi-FI"/>
        </w:rPr>
        <w:t xml:space="preserve"> The dispersal rate of locally adapted genotypes may not keep pace with estimated velocity of salinity decline, because of the restricted dispersal and long generation time of </w:t>
      </w:r>
      <w:r w:rsidR="00796176" w:rsidRPr="00F67D4D">
        <w:rPr>
          <w:i/>
          <w:sz w:val="22"/>
          <w:szCs w:val="22"/>
          <w:lang w:eastAsia="fi-FI"/>
        </w:rPr>
        <w:t>F. vesiculosus</w:t>
      </w:r>
      <w:r w:rsidR="00796176" w:rsidRPr="00F67D4D">
        <w:rPr>
          <w:sz w:val="22"/>
          <w:szCs w:val="22"/>
          <w:lang w:eastAsia="fi-FI"/>
        </w:rPr>
        <w:t xml:space="preserve"> </w:t>
      </w:r>
      <w:r w:rsidR="00796176" w:rsidRPr="00F67D4D">
        <w:rPr>
          <w:sz w:val="22"/>
          <w:szCs w:val="22"/>
          <w:lang w:eastAsia="fi-FI"/>
        </w:rPr>
        <w:fldChar w:fldCharType="begin">
          <w:fldData xml:space="preserve">PEVuZE5vdGU+PENpdGU+PEF1dGhvcj5Kb25zc29uPC9BdXRob3I+PFllYXI+MjAxODwvWWVhcj48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==
</w:fldData>
        </w:fldChar>
      </w:r>
      <w:r w:rsidR="00796176" w:rsidRPr="00F67D4D">
        <w:rPr>
          <w:sz w:val="22"/>
          <w:szCs w:val="22"/>
          <w:lang w:eastAsia="fi-FI"/>
        </w:rPr>
        <w:instrText xml:space="preserve"> ADDIN EN.CITE </w:instrText>
      </w:r>
      <w:r w:rsidR="00796176" w:rsidRPr="00F67D4D">
        <w:rPr>
          <w:sz w:val="22"/>
          <w:szCs w:val="22"/>
          <w:lang w:eastAsia="fi-FI"/>
        </w:rPr>
        <w:fldChar w:fldCharType="begin">
          <w:fldData xml:space="preserve">PEVuZE5vdGU+PENpdGU+PEF1dGhvcj5Kb25zc29uPC9BdXRob3I+PFllYXI+MjAxODwvWWVhcj48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==
</w:fldData>
        </w:fldChar>
      </w:r>
      <w:r w:rsidR="00796176" w:rsidRPr="00F67D4D">
        <w:rPr>
          <w:sz w:val="22"/>
          <w:szCs w:val="22"/>
          <w:lang w:eastAsia="fi-FI"/>
        </w:rPr>
        <w:instrText xml:space="preserve"> ADDIN EN.CITE.DATA </w:instrText>
      </w:r>
      <w:r w:rsidR="00796176" w:rsidRPr="00F67D4D">
        <w:rPr>
          <w:sz w:val="22"/>
          <w:szCs w:val="22"/>
          <w:lang w:eastAsia="fi-FI"/>
        </w:rPr>
      </w:r>
      <w:r w:rsidR="00796176" w:rsidRPr="00F67D4D">
        <w:rPr>
          <w:sz w:val="22"/>
          <w:szCs w:val="22"/>
          <w:lang w:eastAsia="fi-FI"/>
        </w:rPr>
        <w:fldChar w:fldCharType="end"/>
      </w:r>
      <w:r w:rsidR="00796176" w:rsidRPr="00F67D4D">
        <w:rPr>
          <w:sz w:val="22"/>
          <w:szCs w:val="22"/>
          <w:lang w:eastAsia="fi-FI"/>
        </w:rPr>
      </w:r>
      <w:r w:rsidR="00796176" w:rsidRPr="00F67D4D">
        <w:rPr>
          <w:sz w:val="22"/>
          <w:szCs w:val="22"/>
          <w:lang w:eastAsia="fi-FI"/>
        </w:rPr>
        <w:fldChar w:fldCharType="separate"/>
      </w:r>
      <w:r w:rsidR="00796176" w:rsidRPr="00F67D4D">
        <w:rPr>
          <w:noProof/>
          <w:sz w:val="22"/>
          <w:szCs w:val="22"/>
          <w:lang w:eastAsia="fi-FI"/>
        </w:rPr>
        <w:t>(Jonsson et al. 2018)</w:t>
      </w:r>
      <w:r w:rsidR="00796176" w:rsidRPr="00F67D4D">
        <w:rPr>
          <w:sz w:val="22"/>
          <w:szCs w:val="22"/>
          <w:lang w:eastAsia="fi-FI"/>
        </w:rPr>
        <w:fldChar w:fldCharType="end"/>
      </w:r>
      <w:r w:rsidR="00796176" w:rsidRPr="00F67D4D">
        <w:rPr>
          <w:sz w:val="22"/>
          <w:szCs w:val="22"/>
          <w:lang w:eastAsia="fi-FI"/>
        </w:rPr>
        <w:t>.</w:t>
      </w:r>
      <w:r w:rsidRPr="00F67D4D">
        <w:rPr>
          <w:sz w:val="22"/>
          <w:szCs w:val="22"/>
          <w:lang w:eastAsia="fi-FI"/>
        </w:rPr>
        <w:t xml:space="preserve"> </w:t>
      </w:r>
      <w:r w:rsidR="00C47B82" w:rsidRPr="00F67D4D">
        <w:rPr>
          <w:sz w:val="22"/>
          <w:szCs w:val="22"/>
          <w:lang w:eastAsia="fi-FI"/>
        </w:rPr>
        <w:t xml:space="preserve">However, </w:t>
      </w:r>
      <w:r w:rsidRPr="00F67D4D">
        <w:rPr>
          <w:sz w:val="22"/>
          <w:szCs w:val="22"/>
          <w:lang w:eastAsia="fi-FI"/>
        </w:rPr>
        <w:t xml:space="preserve">some </w:t>
      </w:r>
      <w:r w:rsidR="00393A72" w:rsidRPr="00F67D4D">
        <w:rPr>
          <w:sz w:val="22"/>
          <w:szCs w:val="22"/>
          <w:lang w:eastAsia="fi-FI"/>
        </w:rPr>
        <w:t xml:space="preserve">experimental studies have showed </w:t>
      </w:r>
      <w:r w:rsidR="00C47B82" w:rsidRPr="00F67D4D">
        <w:rPr>
          <w:sz w:val="22"/>
          <w:szCs w:val="22"/>
          <w:lang w:eastAsia="fi-FI"/>
        </w:rPr>
        <w:t xml:space="preserve">that different sibling groups of </w:t>
      </w:r>
      <w:r w:rsidR="00C47B82" w:rsidRPr="00F67D4D">
        <w:rPr>
          <w:i/>
          <w:sz w:val="22"/>
          <w:szCs w:val="22"/>
          <w:lang w:eastAsia="fi-FI"/>
        </w:rPr>
        <w:t>F. vesiculosus</w:t>
      </w:r>
      <w:r w:rsidR="00C47B82" w:rsidRPr="00F67D4D">
        <w:rPr>
          <w:sz w:val="22"/>
          <w:szCs w:val="22"/>
          <w:lang w:eastAsia="fi-FI"/>
        </w:rPr>
        <w:t xml:space="preserve"> </w:t>
      </w:r>
      <w:r w:rsidR="0003259F" w:rsidRPr="00F67D4D">
        <w:rPr>
          <w:sz w:val="22"/>
          <w:szCs w:val="22"/>
          <w:lang w:eastAsia="fi-FI"/>
        </w:rPr>
        <w:t>have</w:t>
      </w:r>
      <w:r w:rsidR="0003259F" w:rsidRPr="00F67D4D">
        <w:rPr>
          <w:sz w:val="22"/>
          <w:szCs w:val="22"/>
        </w:rPr>
        <w:t xml:space="preserve"> </w:t>
      </w:r>
      <w:r w:rsidR="00C47B82" w:rsidRPr="00F67D4D">
        <w:rPr>
          <w:sz w:val="22"/>
          <w:szCs w:val="22"/>
        </w:rPr>
        <w:t xml:space="preserve">different responses to OAW </w:t>
      </w:r>
      <w:r w:rsidR="00C47B82" w:rsidRPr="00F67D4D">
        <w:rPr>
          <w:sz w:val="22"/>
          <w:szCs w:val="22"/>
        </w:rPr>
        <w:fldChar w:fldCharType="begin">
          <w:fldData xml:space="preserve">PEVuZE5vdGU+PENpdGU+PEF1dGhvcj5BbC1KYW5hYmk8L0F1dGhvcj48WWVhcj4yMDE2PC9ZZWFy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</w:fldData>
        </w:fldChar>
      </w:r>
      <w:r w:rsidR="00C47B82" w:rsidRPr="00F67D4D">
        <w:rPr>
          <w:sz w:val="22"/>
          <w:szCs w:val="22"/>
        </w:rPr>
        <w:instrText xml:space="preserve"> ADDIN EN.CITE </w:instrText>
      </w:r>
      <w:r w:rsidR="00C47B82" w:rsidRPr="00F67D4D">
        <w:rPr>
          <w:sz w:val="22"/>
          <w:szCs w:val="22"/>
        </w:rPr>
        <w:fldChar w:fldCharType="begin">
          <w:fldData xml:space="preserve">PEVuZE5vdGU+PENpdGU+PEF1dGhvcj5BbC1KYW5hYmk8L0F1dGhvcj48WWVhcj4yMDE2PC9ZZWFy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</w:fldData>
        </w:fldChar>
      </w:r>
      <w:r w:rsidR="00C47B82" w:rsidRPr="00F67D4D">
        <w:rPr>
          <w:sz w:val="22"/>
          <w:szCs w:val="22"/>
        </w:rPr>
        <w:instrText xml:space="preserve"> ADDIN EN.CITE.DATA </w:instrText>
      </w:r>
      <w:r w:rsidR="00C47B82" w:rsidRPr="00F67D4D">
        <w:rPr>
          <w:sz w:val="22"/>
          <w:szCs w:val="22"/>
        </w:rPr>
      </w:r>
      <w:r w:rsidR="00C47B82" w:rsidRPr="00F67D4D">
        <w:rPr>
          <w:sz w:val="22"/>
          <w:szCs w:val="22"/>
        </w:rPr>
        <w:fldChar w:fldCharType="end"/>
      </w:r>
      <w:r w:rsidR="00C47B82" w:rsidRPr="00F67D4D">
        <w:rPr>
          <w:sz w:val="22"/>
          <w:szCs w:val="22"/>
        </w:rPr>
      </w:r>
      <w:r w:rsidR="00C47B82" w:rsidRPr="00F67D4D">
        <w:rPr>
          <w:sz w:val="22"/>
          <w:szCs w:val="22"/>
        </w:rPr>
        <w:fldChar w:fldCharType="separate"/>
      </w:r>
      <w:r w:rsidR="00C47B82" w:rsidRPr="00F67D4D">
        <w:rPr>
          <w:sz w:val="22"/>
          <w:szCs w:val="22"/>
        </w:rPr>
        <w:t>(Al-</w:t>
      </w:r>
      <w:proofErr w:type="spellStart"/>
      <w:r w:rsidR="00C47B82" w:rsidRPr="00F67D4D">
        <w:rPr>
          <w:sz w:val="22"/>
          <w:szCs w:val="22"/>
        </w:rPr>
        <w:t>Janabi</w:t>
      </w:r>
      <w:proofErr w:type="spellEnd"/>
      <w:r w:rsidR="00C47B82" w:rsidRPr="00F67D4D">
        <w:rPr>
          <w:sz w:val="22"/>
          <w:szCs w:val="22"/>
        </w:rPr>
        <w:t xml:space="preserve"> et al. 2016a, Al-</w:t>
      </w:r>
      <w:proofErr w:type="spellStart"/>
      <w:r w:rsidR="00C47B82" w:rsidRPr="00F67D4D">
        <w:rPr>
          <w:sz w:val="22"/>
          <w:szCs w:val="22"/>
        </w:rPr>
        <w:t>Janabi</w:t>
      </w:r>
      <w:proofErr w:type="spellEnd"/>
      <w:r w:rsidR="00C47B82" w:rsidRPr="00F67D4D">
        <w:rPr>
          <w:sz w:val="22"/>
          <w:szCs w:val="22"/>
        </w:rPr>
        <w:t xml:space="preserve"> et al. 2016b)</w:t>
      </w:r>
      <w:r w:rsidR="00C47B82" w:rsidRPr="00F67D4D">
        <w:rPr>
          <w:sz w:val="22"/>
          <w:szCs w:val="22"/>
        </w:rPr>
        <w:fldChar w:fldCharType="end"/>
      </w:r>
      <w:r w:rsidR="00C47B82" w:rsidRPr="00F67D4D">
        <w:rPr>
          <w:sz w:val="22"/>
          <w:szCs w:val="22"/>
        </w:rPr>
        <w:t xml:space="preserve">, and that </w:t>
      </w:r>
      <w:r w:rsidR="00C47B82" w:rsidRPr="00F67D4D">
        <w:rPr>
          <w:i/>
          <w:sz w:val="22"/>
          <w:szCs w:val="22"/>
        </w:rPr>
        <w:t>F. vesiculosus</w:t>
      </w:r>
      <w:r w:rsidR="00C47B82" w:rsidRPr="00F67D4D">
        <w:rPr>
          <w:sz w:val="22"/>
          <w:szCs w:val="22"/>
        </w:rPr>
        <w:t xml:space="preserve"> has </w:t>
      </w:r>
      <w:r w:rsidR="00C47B82" w:rsidRPr="00F67D4D">
        <w:rPr>
          <w:sz w:val="22"/>
          <w:szCs w:val="22"/>
          <w:lang w:eastAsia="fi-FI"/>
        </w:rPr>
        <w:t>phenotypic plasticity and</w:t>
      </w:r>
      <w:r w:rsidR="00393A72" w:rsidRPr="00F67D4D">
        <w:rPr>
          <w:sz w:val="22"/>
          <w:szCs w:val="22"/>
        </w:rPr>
        <w:t xml:space="preserve"> </w:t>
      </w:r>
      <w:r w:rsidR="00C47B82" w:rsidRPr="00F67D4D">
        <w:rPr>
          <w:sz w:val="22"/>
          <w:szCs w:val="22"/>
        </w:rPr>
        <w:t xml:space="preserve">tolerance against salinity change </w:t>
      </w:r>
      <w:r w:rsidR="00C47B82" w:rsidRPr="00F67D4D">
        <w:rPr>
          <w:sz w:val="22"/>
          <w:szCs w:val="22"/>
        </w:rPr>
        <w:fldChar w:fldCharType="begin">
          <w:fldData xml:space="preserve">PEVuZE5vdGU+PENpdGU+PEF1dGhvcj5Sb3Row6R1c2xlcjwvQXV0aG9yPjxZZWFyPjIwMTg8L1ll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</w:fldData>
        </w:fldChar>
      </w:r>
      <w:r w:rsidR="00C47B82" w:rsidRPr="00F67D4D">
        <w:rPr>
          <w:sz w:val="22"/>
          <w:szCs w:val="22"/>
        </w:rPr>
        <w:instrText xml:space="preserve"> ADDIN EN.CITE </w:instrText>
      </w:r>
      <w:r w:rsidR="00C47B82" w:rsidRPr="00F67D4D">
        <w:rPr>
          <w:sz w:val="22"/>
          <w:szCs w:val="22"/>
        </w:rPr>
        <w:fldChar w:fldCharType="begin">
          <w:fldData xml:space="preserve">PEVuZE5vdGU+PENpdGU+PEF1dGhvcj5Sb3Row6R1c2xlcjwvQXV0aG9yPjxZZWFyPjIwMTg8L1ll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</w:fldData>
        </w:fldChar>
      </w:r>
      <w:r w:rsidR="00C47B82" w:rsidRPr="00F67D4D">
        <w:rPr>
          <w:sz w:val="22"/>
          <w:szCs w:val="22"/>
        </w:rPr>
        <w:instrText xml:space="preserve"> ADDIN EN.CITE.DATA </w:instrText>
      </w:r>
      <w:r w:rsidR="00C47B82" w:rsidRPr="00F67D4D">
        <w:rPr>
          <w:sz w:val="22"/>
          <w:szCs w:val="22"/>
        </w:rPr>
      </w:r>
      <w:r w:rsidR="00C47B82" w:rsidRPr="00F67D4D">
        <w:rPr>
          <w:sz w:val="22"/>
          <w:szCs w:val="22"/>
        </w:rPr>
        <w:fldChar w:fldCharType="end"/>
      </w:r>
      <w:r w:rsidR="00C47B82" w:rsidRPr="00F67D4D">
        <w:rPr>
          <w:sz w:val="22"/>
          <w:szCs w:val="22"/>
        </w:rPr>
      </w:r>
      <w:r w:rsidR="00C47B82" w:rsidRPr="00F67D4D">
        <w:rPr>
          <w:sz w:val="22"/>
          <w:szCs w:val="22"/>
        </w:rPr>
        <w:fldChar w:fldCharType="separate"/>
      </w:r>
      <w:r w:rsidR="00C47B82" w:rsidRPr="00F67D4D">
        <w:rPr>
          <w:sz w:val="22"/>
          <w:szCs w:val="22"/>
        </w:rPr>
        <w:t>(</w:t>
      </w:r>
      <w:proofErr w:type="spellStart"/>
      <w:r w:rsidR="00C47B82" w:rsidRPr="00F67D4D">
        <w:rPr>
          <w:sz w:val="22"/>
          <w:szCs w:val="22"/>
        </w:rPr>
        <w:t>Rothäusler</w:t>
      </w:r>
      <w:proofErr w:type="spellEnd"/>
      <w:r w:rsidR="00C47B82" w:rsidRPr="00F67D4D">
        <w:rPr>
          <w:sz w:val="22"/>
          <w:szCs w:val="22"/>
        </w:rPr>
        <w:t xml:space="preserve"> et al. 2018, </w:t>
      </w:r>
      <w:proofErr w:type="spellStart"/>
      <w:r w:rsidR="00C47B82" w:rsidRPr="00F67D4D">
        <w:rPr>
          <w:sz w:val="22"/>
          <w:szCs w:val="22"/>
        </w:rPr>
        <w:t>Rugiu</w:t>
      </w:r>
      <w:proofErr w:type="spellEnd"/>
      <w:r w:rsidR="00C47B82" w:rsidRPr="00F67D4D">
        <w:rPr>
          <w:sz w:val="22"/>
          <w:szCs w:val="22"/>
        </w:rPr>
        <w:t xml:space="preserve"> et al. 2018a, b)</w:t>
      </w:r>
      <w:r w:rsidR="00C47B82" w:rsidRPr="00F67D4D">
        <w:rPr>
          <w:sz w:val="22"/>
          <w:szCs w:val="22"/>
        </w:rPr>
        <w:fldChar w:fldCharType="end"/>
      </w:r>
      <w:r w:rsidR="0003259F" w:rsidRPr="00F67D4D">
        <w:rPr>
          <w:sz w:val="22"/>
          <w:szCs w:val="22"/>
        </w:rPr>
        <w:t xml:space="preserve">. </w:t>
      </w:r>
      <w:r w:rsidR="006402A2" w:rsidRPr="00F67D4D">
        <w:rPr>
          <w:sz w:val="22"/>
          <w:szCs w:val="22"/>
          <w:lang w:eastAsia="fi-FI"/>
        </w:rPr>
        <w:t xml:space="preserve">It </w:t>
      </w:r>
      <w:r w:rsidR="006402A2" w:rsidRPr="00F67D4D">
        <w:rPr>
          <w:sz w:val="22"/>
          <w:szCs w:val="22"/>
          <w:lang w:eastAsia="fi-FI"/>
        </w:rPr>
        <w:lastRenderedPageBreak/>
        <w:t xml:space="preserve">has </w:t>
      </w:r>
      <w:r w:rsidR="00D57A51" w:rsidRPr="00F67D4D">
        <w:rPr>
          <w:sz w:val="22"/>
          <w:szCs w:val="22"/>
          <w:lang w:eastAsia="fi-FI"/>
        </w:rPr>
        <w:t xml:space="preserve">also </w:t>
      </w:r>
      <w:r w:rsidR="006402A2" w:rsidRPr="00F67D4D">
        <w:rPr>
          <w:sz w:val="22"/>
          <w:szCs w:val="22"/>
          <w:lang w:eastAsia="fi-FI"/>
        </w:rPr>
        <w:t xml:space="preserve">been shown that </w:t>
      </w:r>
      <w:r w:rsidR="006402A2" w:rsidRPr="00F67D4D">
        <w:rPr>
          <w:i/>
          <w:sz w:val="22"/>
          <w:szCs w:val="22"/>
          <w:lang w:eastAsia="fi-FI"/>
        </w:rPr>
        <w:t>Fucus radicans</w:t>
      </w:r>
      <w:r w:rsidR="006402A2" w:rsidRPr="00F67D4D">
        <w:rPr>
          <w:sz w:val="22"/>
          <w:szCs w:val="22"/>
          <w:lang w:eastAsia="fi-FI"/>
        </w:rPr>
        <w:t xml:space="preserve">, an endemic congener of </w:t>
      </w:r>
      <w:r w:rsidR="006402A2" w:rsidRPr="00F67D4D">
        <w:rPr>
          <w:i/>
          <w:sz w:val="22"/>
          <w:szCs w:val="22"/>
          <w:lang w:eastAsia="fi-FI"/>
        </w:rPr>
        <w:t>F. vesiculosus</w:t>
      </w:r>
      <w:r w:rsidR="00D57A51" w:rsidRPr="00F67D4D">
        <w:rPr>
          <w:sz w:val="22"/>
          <w:szCs w:val="22"/>
          <w:lang w:eastAsia="fi-FI"/>
        </w:rPr>
        <w:t xml:space="preserve"> which </w:t>
      </w:r>
      <w:r w:rsidR="006402A2" w:rsidRPr="00F67D4D">
        <w:rPr>
          <w:sz w:val="22"/>
          <w:szCs w:val="22"/>
          <w:lang w:eastAsia="fi-FI"/>
        </w:rPr>
        <w:t xml:space="preserve">is </w:t>
      </w:r>
      <w:r w:rsidR="00D57A51" w:rsidRPr="00F67D4D">
        <w:rPr>
          <w:sz w:val="22"/>
          <w:szCs w:val="22"/>
          <w:lang w:eastAsia="fi-FI"/>
        </w:rPr>
        <w:t xml:space="preserve">more tolerant to low salinity, might be able to replace </w:t>
      </w:r>
      <w:r w:rsidR="00D57A51" w:rsidRPr="00F67D4D">
        <w:rPr>
          <w:i/>
          <w:sz w:val="22"/>
          <w:szCs w:val="22"/>
          <w:lang w:eastAsia="fi-FI"/>
        </w:rPr>
        <w:t>F. vesiculosus</w:t>
      </w:r>
      <w:r w:rsidR="00D57A51" w:rsidRPr="00F67D4D">
        <w:rPr>
          <w:sz w:val="22"/>
          <w:szCs w:val="22"/>
          <w:lang w:eastAsia="fi-FI"/>
        </w:rPr>
        <w:t xml:space="preserve"> in the northernmost Baltic </w:t>
      </w:r>
      <w:r w:rsidR="006402A2" w:rsidRPr="00F67D4D">
        <w:rPr>
          <w:sz w:val="22"/>
          <w:szCs w:val="22"/>
          <w:lang w:eastAsia="fi-FI"/>
        </w:rPr>
        <w:fldChar w:fldCharType="begin">
          <w:fldData xml:space="preserve">PEVuZE5vdGU+PENpdGU+PEF1dGhvcj5SdWdpdTwvQXV0aG9yPjxZZWFyPjIwMTg8L1llYXI+PFJl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</w:fldData>
        </w:fldChar>
      </w:r>
      <w:r w:rsidR="006402A2" w:rsidRPr="00F67D4D">
        <w:rPr>
          <w:sz w:val="22"/>
          <w:szCs w:val="22"/>
          <w:lang w:eastAsia="fi-FI"/>
        </w:rPr>
        <w:instrText xml:space="preserve"> ADDIN EN.CITE </w:instrText>
      </w:r>
      <w:r w:rsidR="006402A2" w:rsidRPr="00F67D4D">
        <w:rPr>
          <w:sz w:val="22"/>
          <w:szCs w:val="22"/>
          <w:lang w:eastAsia="fi-FI"/>
        </w:rPr>
        <w:fldChar w:fldCharType="begin">
          <w:fldData xml:space="preserve">PEVuZE5vdGU+PENpdGU+PEF1dGhvcj5SdWdpdTwvQXV0aG9yPjxZZWFyPjIwMTg8L1llYXI+PFJl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</w:fldData>
        </w:fldChar>
      </w:r>
      <w:r w:rsidR="006402A2" w:rsidRPr="00F67D4D">
        <w:rPr>
          <w:sz w:val="22"/>
          <w:szCs w:val="22"/>
          <w:lang w:eastAsia="fi-FI"/>
        </w:rPr>
        <w:instrText xml:space="preserve"> ADDIN EN.CITE.DATA </w:instrText>
      </w:r>
      <w:r w:rsidR="006402A2" w:rsidRPr="00F67D4D">
        <w:rPr>
          <w:sz w:val="22"/>
          <w:szCs w:val="22"/>
          <w:lang w:eastAsia="fi-FI"/>
        </w:rPr>
      </w:r>
      <w:r w:rsidR="006402A2" w:rsidRPr="00F67D4D">
        <w:rPr>
          <w:sz w:val="22"/>
          <w:szCs w:val="22"/>
          <w:lang w:eastAsia="fi-FI"/>
        </w:rPr>
        <w:fldChar w:fldCharType="end"/>
      </w:r>
      <w:r w:rsidR="006402A2" w:rsidRPr="00F67D4D">
        <w:rPr>
          <w:sz w:val="22"/>
          <w:szCs w:val="22"/>
          <w:lang w:eastAsia="fi-FI"/>
        </w:rPr>
      </w:r>
      <w:r w:rsidR="006402A2" w:rsidRPr="00F67D4D">
        <w:rPr>
          <w:sz w:val="22"/>
          <w:szCs w:val="22"/>
          <w:lang w:eastAsia="fi-FI"/>
        </w:rPr>
        <w:fldChar w:fldCharType="separate"/>
      </w:r>
      <w:r w:rsidR="006402A2" w:rsidRPr="00F67D4D">
        <w:rPr>
          <w:noProof/>
          <w:sz w:val="22"/>
          <w:szCs w:val="22"/>
          <w:lang w:eastAsia="fi-FI"/>
        </w:rPr>
        <w:t>(Rugiu et al. 2018a)</w:t>
      </w:r>
      <w:r w:rsidR="006402A2" w:rsidRPr="00F67D4D">
        <w:rPr>
          <w:sz w:val="22"/>
          <w:szCs w:val="22"/>
          <w:lang w:eastAsia="fi-FI"/>
        </w:rPr>
        <w:fldChar w:fldCharType="end"/>
      </w:r>
      <w:r w:rsidR="006402A2" w:rsidRPr="00F67D4D">
        <w:rPr>
          <w:sz w:val="22"/>
          <w:szCs w:val="22"/>
          <w:lang w:eastAsia="fi-FI"/>
        </w:rPr>
        <w:t xml:space="preserve">. </w:t>
      </w:r>
      <w:r w:rsidR="0003259F" w:rsidRPr="00F67D4D">
        <w:rPr>
          <w:sz w:val="22"/>
          <w:szCs w:val="22"/>
          <w:lang w:eastAsia="fi-FI"/>
        </w:rPr>
        <w:t xml:space="preserve">This adaptive capability </w:t>
      </w:r>
      <w:r w:rsidR="00393A72" w:rsidRPr="00F67D4D">
        <w:rPr>
          <w:sz w:val="22"/>
          <w:szCs w:val="22"/>
          <w:lang w:eastAsia="fi-FI"/>
        </w:rPr>
        <w:t xml:space="preserve">may </w:t>
      </w:r>
      <w:r w:rsidRPr="00F67D4D">
        <w:rPr>
          <w:sz w:val="22"/>
          <w:szCs w:val="22"/>
          <w:lang w:eastAsia="fi-FI"/>
        </w:rPr>
        <w:t xml:space="preserve">at least </w:t>
      </w:r>
      <w:r w:rsidR="00393A72" w:rsidRPr="00F67D4D">
        <w:rPr>
          <w:sz w:val="22"/>
          <w:szCs w:val="22"/>
          <w:lang w:eastAsia="fi-FI"/>
        </w:rPr>
        <w:t xml:space="preserve">delay the most drastic consequences </w:t>
      </w:r>
      <w:r w:rsidR="0003259F" w:rsidRPr="00F67D4D">
        <w:rPr>
          <w:sz w:val="22"/>
          <w:szCs w:val="22"/>
          <w:lang w:eastAsia="fi-FI"/>
        </w:rPr>
        <w:t xml:space="preserve">of climate change on </w:t>
      </w:r>
      <w:r w:rsidR="0010707B" w:rsidRPr="00F67D4D">
        <w:rPr>
          <w:sz w:val="22"/>
          <w:szCs w:val="22"/>
          <w:lang w:eastAsia="fi-FI"/>
        </w:rPr>
        <w:t>bladderwrack</w:t>
      </w:r>
      <w:r w:rsidR="00C47B82" w:rsidRPr="00F67D4D">
        <w:rPr>
          <w:sz w:val="22"/>
          <w:szCs w:val="22"/>
          <w:lang w:eastAsia="fi-FI"/>
        </w:rPr>
        <w:t>.</w:t>
      </w:r>
    </w:p>
    <w:p w14:paraId="7590D65D" w14:textId="77777777" w:rsidR="00EA293A" w:rsidRPr="00F67D4D" w:rsidRDefault="00EA293A" w:rsidP="00EA293A">
      <w:pPr>
        <w:rPr>
          <w:sz w:val="22"/>
          <w:szCs w:val="22"/>
        </w:rPr>
      </w:pPr>
    </w:p>
    <w:p w14:paraId="507C993B" w14:textId="06B3F2B9" w:rsidR="00EA293A" w:rsidRDefault="00EA293A" w:rsidP="00352E56">
      <w:pPr>
        <w:autoSpaceDE w:val="0"/>
        <w:autoSpaceDN w:val="0"/>
        <w:adjustRightInd w:val="0"/>
        <w:spacing w:line="300" w:lineRule="exact"/>
        <w:rPr>
          <w:sz w:val="22"/>
          <w:szCs w:val="22"/>
          <w:lang w:eastAsia="fi-FI"/>
        </w:rPr>
      </w:pPr>
      <w:r w:rsidRPr="00F67D4D">
        <w:rPr>
          <w:sz w:val="22"/>
          <w:szCs w:val="22"/>
          <w:lang w:eastAsia="fi-FI"/>
        </w:rPr>
        <w:t>Similar experiments</w:t>
      </w:r>
      <w:r w:rsidRPr="00F67D4D">
        <w:rPr>
          <w:sz w:val="22"/>
          <w:szCs w:val="22"/>
        </w:rPr>
        <w:t xml:space="preserve"> on climate change effects </w:t>
      </w:r>
      <w:r w:rsidRPr="00F67D4D">
        <w:rPr>
          <w:sz w:val="22"/>
          <w:szCs w:val="22"/>
          <w:lang w:eastAsia="fi-FI"/>
        </w:rPr>
        <w:t xml:space="preserve">as done with bladderwrack </w:t>
      </w:r>
      <w:r w:rsidRPr="00F67D4D">
        <w:rPr>
          <w:sz w:val="22"/>
          <w:szCs w:val="22"/>
        </w:rPr>
        <w:t xml:space="preserve">have also been made with other macroalgae and certain vascular plants. </w:t>
      </w:r>
      <w:r w:rsidR="00C47B82" w:rsidRPr="00F67D4D">
        <w:rPr>
          <w:sz w:val="22"/>
          <w:szCs w:val="22"/>
          <w:lang w:eastAsia="fi-FI"/>
        </w:rPr>
        <w:t>I</w:t>
      </w:r>
      <w:r w:rsidRPr="00F67D4D">
        <w:rPr>
          <w:sz w:val="22"/>
          <w:szCs w:val="22"/>
          <w:lang w:eastAsia="fi-FI"/>
        </w:rPr>
        <w:t xml:space="preserve">n laboratory and field experiments </w:t>
      </w:r>
      <w:r w:rsidR="00C47B82" w:rsidRPr="00F67D4D">
        <w:rPr>
          <w:sz w:val="22"/>
          <w:szCs w:val="22"/>
          <w:lang w:eastAsia="fi-FI"/>
        </w:rPr>
        <w:t>(</w:t>
      </w:r>
      <w:r w:rsidR="00393A72" w:rsidRPr="00F67D4D">
        <w:rPr>
          <w:sz w:val="22"/>
          <w:szCs w:val="22"/>
        </w:rPr>
        <w:t>i</w:t>
      </w:r>
      <w:r w:rsidRPr="00F67D4D">
        <w:rPr>
          <w:sz w:val="22"/>
          <w:szCs w:val="22"/>
        </w:rPr>
        <w:t xml:space="preserve">n </w:t>
      </w:r>
      <w:r w:rsidR="00C47B82" w:rsidRPr="00F67D4D">
        <w:rPr>
          <w:sz w:val="22"/>
          <w:szCs w:val="22"/>
        </w:rPr>
        <w:t xml:space="preserve">the </w:t>
      </w:r>
      <w:r w:rsidRPr="00F67D4D">
        <w:rPr>
          <w:sz w:val="22"/>
          <w:szCs w:val="22"/>
        </w:rPr>
        <w:t>Gulf of Riga</w:t>
      </w:r>
      <w:r w:rsidR="00C47B82" w:rsidRPr="00F67D4D">
        <w:rPr>
          <w:sz w:val="22"/>
          <w:szCs w:val="22"/>
          <w:lang w:eastAsia="fi-FI"/>
        </w:rPr>
        <w:t>)</w:t>
      </w:r>
      <w:r w:rsidR="00393A72" w:rsidRPr="00F67D4D">
        <w:rPr>
          <w:sz w:val="22"/>
          <w:szCs w:val="22"/>
          <w:lang w:eastAsia="fi-FI"/>
        </w:rPr>
        <w:t>, OA increased the growth of the opportunistic</w:t>
      </w:r>
      <w:r w:rsidR="00393A72" w:rsidRPr="00F67D4D">
        <w:rPr>
          <w:sz w:val="22"/>
          <w:szCs w:val="22"/>
        </w:rPr>
        <w:t xml:space="preserve"> </w:t>
      </w:r>
      <w:r w:rsidRPr="00F67D4D">
        <w:rPr>
          <w:sz w:val="22"/>
          <w:szCs w:val="22"/>
        </w:rPr>
        <w:t xml:space="preserve">green alga </w:t>
      </w:r>
      <w:r w:rsidRPr="00F67D4D">
        <w:rPr>
          <w:i/>
          <w:sz w:val="22"/>
          <w:szCs w:val="22"/>
        </w:rPr>
        <w:t>Ulva intestinalis</w:t>
      </w:r>
      <w:r w:rsidR="00C47B82" w:rsidRPr="00F67D4D">
        <w:rPr>
          <w:sz w:val="22"/>
          <w:szCs w:val="22"/>
        </w:rPr>
        <w:t xml:space="preserve"> </w:t>
      </w:r>
      <w:r w:rsidR="006402A2" w:rsidRPr="00F67D4D">
        <w:rPr>
          <w:sz w:val="22"/>
          <w:szCs w:val="22"/>
        </w:rPr>
        <w:fldChar w:fldCharType="begin">
          <w:fldData xml:space="preserve">PEVuZE5vdGU+PENpdGU+PEF1dGhvcj5QYWp1c2FsdTwvQXV0aG9yPjxZZWFyPjIwMTM8L1llYXI+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</w:fldData>
        </w:fldChar>
      </w:r>
      <w:r w:rsidR="00732411" w:rsidRPr="00F67D4D">
        <w:rPr>
          <w:sz w:val="22"/>
          <w:szCs w:val="22"/>
        </w:rPr>
        <w:instrText xml:space="preserve"> ADDIN EN.CITE </w:instrText>
      </w:r>
      <w:r w:rsidR="00732411" w:rsidRPr="00F67D4D">
        <w:rPr>
          <w:sz w:val="22"/>
          <w:szCs w:val="22"/>
        </w:rPr>
        <w:fldChar w:fldCharType="begin">
          <w:fldData xml:space="preserve">PEVuZE5vdGU+PENpdGU+PEF1dGhvcj5QYWp1c2FsdTwvQXV0aG9yPjxZZWFyPjIwMTM8L1llYXI+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</w:fldData>
        </w:fldChar>
      </w:r>
      <w:r w:rsidR="00732411" w:rsidRPr="00F67D4D">
        <w:rPr>
          <w:sz w:val="22"/>
          <w:szCs w:val="22"/>
        </w:rPr>
        <w:instrText xml:space="preserve"> ADDIN EN.CITE.DATA </w:instrText>
      </w:r>
      <w:r w:rsidR="00732411" w:rsidRPr="00F67D4D">
        <w:rPr>
          <w:sz w:val="22"/>
          <w:szCs w:val="22"/>
        </w:rPr>
      </w:r>
      <w:r w:rsidR="00732411" w:rsidRPr="00F67D4D">
        <w:rPr>
          <w:sz w:val="22"/>
          <w:szCs w:val="22"/>
        </w:rPr>
        <w:fldChar w:fldCharType="end"/>
      </w:r>
      <w:r w:rsidR="006402A2" w:rsidRPr="00F67D4D">
        <w:rPr>
          <w:sz w:val="22"/>
          <w:szCs w:val="22"/>
        </w:rPr>
      </w:r>
      <w:r w:rsidR="006402A2" w:rsidRPr="00F67D4D">
        <w:rPr>
          <w:sz w:val="22"/>
          <w:szCs w:val="22"/>
        </w:rPr>
        <w:fldChar w:fldCharType="separate"/>
      </w:r>
      <w:r w:rsidR="006402A2" w:rsidRPr="00F67D4D">
        <w:rPr>
          <w:sz w:val="22"/>
          <w:szCs w:val="22"/>
        </w:rPr>
        <w:t>(</w:t>
      </w:r>
      <w:proofErr w:type="spellStart"/>
      <w:r w:rsidR="006402A2" w:rsidRPr="00F67D4D">
        <w:rPr>
          <w:sz w:val="22"/>
          <w:szCs w:val="22"/>
        </w:rPr>
        <w:t>Pajusalu</w:t>
      </w:r>
      <w:proofErr w:type="spellEnd"/>
      <w:r w:rsidR="006402A2" w:rsidRPr="00F67D4D">
        <w:rPr>
          <w:sz w:val="22"/>
          <w:szCs w:val="22"/>
        </w:rPr>
        <w:t xml:space="preserve"> et al. 2013, </w:t>
      </w:r>
      <w:proofErr w:type="spellStart"/>
      <w:r w:rsidR="006402A2" w:rsidRPr="00F67D4D">
        <w:rPr>
          <w:sz w:val="22"/>
          <w:szCs w:val="22"/>
        </w:rPr>
        <w:t>Pajusalu</w:t>
      </w:r>
      <w:proofErr w:type="spellEnd"/>
      <w:r w:rsidR="006402A2" w:rsidRPr="00F67D4D">
        <w:rPr>
          <w:sz w:val="22"/>
          <w:szCs w:val="22"/>
        </w:rPr>
        <w:t xml:space="preserve"> et al. 2016)</w:t>
      </w:r>
      <w:r w:rsidR="006402A2" w:rsidRPr="00F67D4D">
        <w:rPr>
          <w:sz w:val="22"/>
          <w:szCs w:val="22"/>
        </w:rPr>
        <w:fldChar w:fldCharType="end"/>
      </w:r>
      <w:r w:rsidR="0010707B" w:rsidRPr="00F67D4D">
        <w:rPr>
          <w:sz w:val="22"/>
          <w:szCs w:val="22"/>
        </w:rPr>
        <w:t>.</w:t>
      </w:r>
      <w:r w:rsidR="0010707B" w:rsidRPr="00944F77">
        <w:rPr>
          <w:sz w:val="22"/>
          <w:szCs w:val="22"/>
        </w:rPr>
        <w:t xml:space="preserve"> This </w:t>
      </w:r>
      <w:r w:rsidRPr="00944F77">
        <w:rPr>
          <w:sz w:val="22"/>
          <w:szCs w:val="22"/>
        </w:rPr>
        <w:t xml:space="preserve">suggests </w:t>
      </w:r>
      <w:r w:rsidRPr="00F67D4D">
        <w:rPr>
          <w:sz w:val="22"/>
          <w:szCs w:val="22"/>
        </w:rPr>
        <w:t xml:space="preserve">that </w:t>
      </w:r>
      <w:r w:rsidRPr="00F67D4D">
        <w:rPr>
          <w:sz w:val="22"/>
          <w:szCs w:val="22"/>
          <w:lang w:eastAsia="fi-FI"/>
        </w:rPr>
        <w:t>OA</w:t>
      </w:r>
      <w:r w:rsidR="00393A72" w:rsidRPr="00F67D4D">
        <w:rPr>
          <w:sz w:val="22"/>
          <w:szCs w:val="22"/>
        </w:rPr>
        <w:t xml:space="preserve"> </w:t>
      </w:r>
      <w:r w:rsidRPr="00F67D4D">
        <w:rPr>
          <w:sz w:val="22"/>
          <w:szCs w:val="22"/>
        </w:rPr>
        <w:t xml:space="preserve">could </w:t>
      </w:r>
      <w:r w:rsidR="00C47B82" w:rsidRPr="00F67D4D">
        <w:rPr>
          <w:sz w:val="22"/>
          <w:szCs w:val="22"/>
          <w:lang w:eastAsia="fi-FI"/>
        </w:rPr>
        <w:t xml:space="preserve">favour such fast growing species and </w:t>
      </w:r>
      <w:r w:rsidRPr="00F67D4D">
        <w:rPr>
          <w:sz w:val="22"/>
          <w:szCs w:val="22"/>
        </w:rPr>
        <w:t xml:space="preserve">induce an overgrowth of </w:t>
      </w:r>
      <w:r w:rsidRPr="00F67D4D">
        <w:rPr>
          <w:i/>
          <w:sz w:val="22"/>
          <w:szCs w:val="22"/>
        </w:rPr>
        <w:t>Fucus</w:t>
      </w:r>
      <w:r w:rsidRPr="00F67D4D">
        <w:rPr>
          <w:sz w:val="22"/>
          <w:szCs w:val="22"/>
        </w:rPr>
        <w:t xml:space="preserve"> by annual green algae. </w:t>
      </w:r>
      <w:r w:rsidR="00316C17" w:rsidRPr="00F67D4D">
        <w:rPr>
          <w:sz w:val="22"/>
          <w:szCs w:val="22"/>
          <w:lang w:eastAsia="fi-FI"/>
        </w:rPr>
        <w:t>Other studies showed that</w:t>
      </w:r>
      <w:r w:rsidR="00316C17" w:rsidRPr="00F67D4D">
        <w:rPr>
          <w:sz w:val="22"/>
          <w:szCs w:val="22"/>
        </w:rPr>
        <w:t xml:space="preserve"> </w:t>
      </w:r>
      <w:r w:rsidRPr="00F67D4D">
        <w:rPr>
          <w:sz w:val="22"/>
          <w:szCs w:val="22"/>
        </w:rPr>
        <w:t xml:space="preserve">photosynthesis </w:t>
      </w:r>
      <w:r w:rsidRPr="00944F77">
        <w:rPr>
          <w:sz w:val="22"/>
          <w:szCs w:val="22"/>
        </w:rPr>
        <w:t xml:space="preserve">of charophytes increased under high pCO2 treatments, whereas the eelgrass </w:t>
      </w:r>
      <w:r w:rsidRPr="00944F77">
        <w:rPr>
          <w:i/>
          <w:sz w:val="22"/>
          <w:szCs w:val="22"/>
        </w:rPr>
        <w:t>Zostera marina</w:t>
      </w:r>
      <w:r w:rsidRPr="00944F77">
        <w:rPr>
          <w:sz w:val="22"/>
          <w:szCs w:val="22"/>
        </w:rPr>
        <w:t xml:space="preserve"> did not respond to the elevated pCO</w:t>
      </w:r>
      <w:r w:rsidRPr="00944F77">
        <w:rPr>
          <w:sz w:val="22"/>
          <w:szCs w:val="22"/>
          <w:vertAlign w:val="subscript"/>
        </w:rPr>
        <w:t>2</w:t>
      </w:r>
      <w:r w:rsidRPr="00944F77">
        <w:rPr>
          <w:sz w:val="22"/>
          <w:szCs w:val="22"/>
        </w:rPr>
        <w:t xml:space="preserve"> alone </w:t>
      </w:r>
      <w:r w:rsidR="006402A2" w:rsidRPr="00F67D4D">
        <w:rPr>
          <w:sz w:val="22"/>
          <w:szCs w:val="22"/>
        </w:rPr>
        <w:fldChar w:fldCharType="begin"/>
      </w:r>
      <w:r w:rsidR="006402A2" w:rsidRPr="00F67D4D">
        <w:rPr>
          <w:sz w:val="22"/>
          <w:szCs w:val="22"/>
        </w:rPr>
        <w:instrText xml:space="preserve"> ADDIN EN.CITE &lt;EndNote&gt;&lt;Cite&gt;&lt;Author&gt;Pajusalu&lt;/Author&gt;&lt;Year&gt;2015&lt;/Year&gt;&lt;RecNum&gt;2114&lt;/RecNum&gt;&lt;DisplayText&gt;(Pajusalu et al. 2015)&lt;/DisplayText&gt;&lt;record&gt;&lt;rec-number&gt;2114&lt;/rec-number&gt;&lt;foreign-keys&gt;&lt;key app="EN" db-id="zdzprff01xrts1evwt3xdf0jw2xst0rtzd2t" timestamp="1581955085"&gt;2114&lt;/key&gt;&lt;/foreign-keys&gt;&lt;ref-type name="Journal Article"&gt;17&lt;/ref-type&gt;&lt;contributors&gt;&lt;authors&gt;&lt;author&gt;Pajusalu, L.&lt;/author&gt;&lt;author&gt;Martin, G.&lt;/author&gt;&lt;author&gt;Pollumae, A.&lt;/author&gt;&lt;author&gt;Torn, K.&lt;/author&gt;&lt;author&gt;Paalme, T.&lt;/author&gt;&lt;/authors&gt;&lt;/contributors&gt;&lt;auth-address&gt;[Pajusalu, Liina; Martin, Georg; Pollumaee, Arno; Torn, Kaire; Paalme, Tiina] Univ Tartu, Estonian Marine Inst, EE-12618 Tallinn, Estonia.&amp;#xD;Pajusalu, L (reprint author), Univ Tartu, Estonian Marine Inst, Maealuse 14, EE-12618 Tallinn, Estonia.&lt;/auth-address&gt;&lt;titles&gt;&lt;title&gt;Direct effects of increased CO2 concentrations in seawater on the net primary production of charophytes in a shallow, coastal, brackish-water ecosystem&lt;/title&gt;&lt;secondary-title&gt;Boreal Environment Research&lt;/secondary-title&gt;&lt;alt-title&gt;Boreal Environ. Res.&lt;/alt-title&gt;&lt;/titles&gt;&lt;periodical&gt;&lt;full-title&gt;Boreal Environment Research&lt;/full-title&gt;&lt;/periodical&gt;&lt;pages&gt;413-422&lt;/pages&gt;&lt;volume&gt;20&lt;/volume&gt;&lt;number&gt;3&lt;/number&gt;&lt;keywords&gt;&lt;keyword&gt;ocean acidification&lt;/keyword&gt;&lt;keyword&gt;inorganic carbon&lt;/keyword&gt;&lt;keyword&gt;climate-change&lt;/keyword&gt;&lt;keyword&gt;coralline algae&lt;/keyword&gt;&lt;keyword&gt;ph&lt;/keyword&gt;&lt;keyword&gt;calcification&lt;/keyword&gt;&lt;keyword&gt;gulf&lt;/keyword&gt;&lt;keyword&gt;photosynthesis&lt;/keyword&gt;&lt;keyword&gt;macroalgae&lt;/keyword&gt;&lt;keyword&gt;exchange&lt;/keyword&gt;&lt;keyword&gt;Environmental Sciences &amp;amp; Ecology&lt;/keyword&gt;&lt;/keywords&gt;&lt;dates&gt;&lt;year&gt;2015&lt;/year&gt;&lt;pub-dates&gt;&lt;date&gt;Jun&lt;/date&gt;&lt;/pub-dates&gt;&lt;/dates&gt;&lt;isbn&gt;1239-6095&lt;/isbn&gt;&lt;accession-num&gt;WOS:000356985600009&lt;/accession-num&gt;&lt;work-type&gt;Article&lt;/work-type&gt;&lt;urls&gt;&lt;related-urls&gt;&lt;url&gt;&amp;lt;Go to ISI&amp;gt;://WOS:000356985600009&lt;/url&gt;&lt;/related-urls&gt;&lt;/urls&gt;&lt;language&gt;English&lt;/language&gt;&lt;/record&gt;&lt;/Cite&gt;&lt;/EndNote&gt;</w:instrText>
      </w:r>
      <w:r w:rsidR="006402A2" w:rsidRPr="00F67D4D">
        <w:rPr>
          <w:sz w:val="22"/>
          <w:szCs w:val="22"/>
        </w:rPr>
        <w:fldChar w:fldCharType="separate"/>
      </w:r>
      <w:r w:rsidR="006402A2" w:rsidRPr="00F67D4D">
        <w:rPr>
          <w:sz w:val="22"/>
          <w:szCs w:val="22"/>
        </w:rPr>
        <w:t>(</w:t>
      </w:r>
      <w:proofErr w:type="spellStart"/>
      <w:r w:rsidR="006402A2" w:rsidRPr="00F67D4D">
        <w:rPr>
          <w:sz w:val="22"/>
          <w:szCs w:val="22"/>
        </w:rPr>
        <w:t>Pajusalu</w:t>
      </w:r>
      <w:proofErr w:type="spellEnd"/>
      <w:r w:rsidR="006402A2" w:rsidRPr="00F67D4D">
        <w:rPr>
          <w:sz w:val="22"/>
          <w:szCs w:val="22"/>
        </w:rPr>
        <w:t xml:space="preserve"> et al. 2015)</w:t>
      </w:r>
      <w:r w:rsidR="006402A2" w:rsidRPr="00F67D4D">
        <w:rPr>
          <w:sz w:val="22"/>
          <w:szCs w:val="22"/>
        </w:rPr>
        <w:fldChar w:fldCharType="end"/>
      </w:r>
      <w:r w:rsidRPr="00F67D4D">
        <w:rPr>
          <w:sz w:val="22"/>
          <w:szCs w:val="22"/>
        </w:rPr>
        <w:t>.</w:t>
      </w:r>
      <w:r w:rsidR="0067596C" w:rsidRPr="00F67D4D">
        <w:rPr>
          <w:sz w:val="22"/>
          <w:szCs w:val="22"/>
          <w:lang w:eastAsia="fi-FI"/>
        </w:rPr>
        <w:t xml:space="preserve"> Salinity decline is projected to decrease the distributional ranges of </w:t>
      </w:r>
      <w:r w:rsidR="0067596C" w:rsidRPr="00F67D4D">
        <w:rPr>
          <w:i/>
          <w:sz w:val="22"/>
          <w:szCs w:val="22"/>
          <w:lang w:eastAsia="fi-FI"/>
        </w:rPr>
        <w:t>Z. marina</w:t>
      </w:r>
      <w:r w:rsidR="0067596C" w:rsidRPr="00F67D4D">
        <w:rPr>
          <w:sz w:val="22"/>
          <w:szCs w:val="22"/>
          <w:lang w:eastAsia="fi-FI"/>
        </w:rPr>
        <w:t xml:space="preserve"> and</w:t>
      </w:r>
      <w:r w:rsidR="0067596C" w:rsidRPr="00F67D4D">
        <w:rPr>
          <w:i/>
          <w:sz w:val="22"/>
          <w:szCs w:val="22"/>
          <w:lang w:eastAsia="fi-FI"/>
        </w:rPr>
        <w:t xml:space="preserve"> </w:t>
      </w:r>
      <w:r w:rsidR="0067596C" w:rsidRPr="00F67D4D">
        <w:rPr>
          <w:sz w:val="22"/>
          <w:szCs w:val="22"/>
          <w:lang w:eastAsia="fi-FI"/>
        </w:rPr>
        <w:t xml:space="preserve">the red algae </w:t>
      </w:r>
      <w:r w:rsidR="0067596C" w:rsidRPr="00F67D4D">
        <w:rPr>
          <w:i/>
          <w:sz w:val="22"/>
          <w:szCs w:val="22"/>
          <w:lang w:eastAsia="fi-FI"/>
        </w:rPr>
        <w:t>Furcellaria lumbricalis</w:t>
      </w:r>
      <w:r w:rsidR="0067596C" w:rsidRPr="00F67D4D">
        <w:rPr>
          <w:sz w:val="22"/>
          <w:szCs w:val="22"/>
          <w:lang w:eastAsia="fi-FI"/>
        </w:rPr>
        <w:t xml:space="preserve">, whereas temperature increases probably favours charophytes. Charophytes will however </w:t>
      </w:r>
      <w:r w:rsidR="00796176" w:rsidRPr="00F67D4D">
        <w:rPr>
          <w:sz w:val="22"/>
          <w:szCs w:val="22"/>
          <w:lang w:eastAsia="fi-FI"/>
        </w:rPr>
        <w:t xml:space="preserve">not </w:t>
      </w:r>
      <w:r w:rsidR="0067596C" w:rsidRPr="00F67D4D">
        <w:rPr>
          <w:sz w:val="22"/>
          <w:szCs w:val="22"/>
          <w:lang w:eastAsia="fi-FI"/>
        </w:rPr>
        <w:t xml:space="preserve">replace other key habitat forming species because they occupy sheltered soft bottom areas </w:t>
      </w:r>
      <w:r w:rsidR="0067596C" w:rsidRPr="00F67D4D">
        <w:rPr>
          <w:sz w:val="22"/>
          <w:szCs w:val="22"/>
          <w:lang w:eastAsia="fi-FI"/>
        </w:rPr>
        <w:fldChar w:fldCharType="begin"/>
      </w:r>
      <w:r w:rsidR="00416BED" w:rsidRPr="00F67D4D">
        <w:rPr>
          <w:sz w:val="22"/>
          <w:szCs w:val="22"/>
          <w:lang w:eastAsia="fi-FI"/>
        </w:rPr>
        <w:instrText xml:space="preserve"> ADDIN EN.CITE &lt;EndNote&gt;&lt;Cite&gt;&lt;Author&gt;Torn&lt;/Author&gt;&lt;Year&gt;2020&lt;/Year&gt;&lt;RecNum&gt;2474&lt;/RecNum&gt;&lt;DisplayText&gt;(Torn et al. 2020)&lt;/DisplayText&gt;&lt;record&gt;&lt;rec-number&gt;2474&lt;/rec-number&gt;&lt;foreign-keys&gt;&lt;key app="EN" db-id="zdzprff01xrts1evwt3xdf0jw2xst0rtzd2t" timestamp="1606822015"&gt;2474&lt;/key&gt;&lt;/foreign-keys&gt;&lt;ref-type name="Journal Article"&gt;17&lt;/ref-type&gt;&lt;contributors&gt;&lt;authors&gt;&lt;author&gt;Torn, K.&lt;/author&gt;&lt;author&gt;Peterson, A.&lt;/author&gt;&lt;author&gt;Herkul, K.&lt;/author&gt;&lt;/authors&gt;&lt;/contributors&gt;&lt;auth-address&gt;[Torn, Kaire; Peterson, Anneliis; Herkul, Kristian] Univ Tartu, Estonian Marine Inst, Tallinn, Estonia.&amp;#xD;Torn, K (corresponding author), Univ Tartu, Estonian Marine Inst, Tallinn, Estonia.&amp;#xD;kaire.torn@ut.ee&lt;/auth-address&gt;&lt;titles&gt;&lt;title&gt;Predicting the impact of climate change on the distribution of the key habitat-forming species in the NE Baltic Sea&lt;/title&gt;&lt;secondary-title&gt;Journal of Coastal Research&lt;/secondary-title&gt;&lt;alt-title&gt;J. Coast. Res.&lt;/alt-title&gt;&lt;/titles&gt;&lt;periodical&gt;&lt;full-title&gt;Journal of Coastal Research&lt;/full-title&gt;&lt;/periodical&gt;&lt;pages&gt;177-181&lt;/pages&gt;&lt;keywords&gt;&lt;keyword&gt;Macrophytes&lt;/keyword&gt;&lt;keyword&gt;species distribution modelling&lt;/keyword&gt;&lt;keyword&gt;abiotic environmental&lt;/keyword&gt;&lt;keyword&gt;factors&lt;/keyword&gt;&lt;keyword&gt;furcellaria-lumbricalis&lt;/keyword&gt;&lt;keyword&gt;charophytes&lt;/keyword&gt;&lt;keyword&gt;angiosperms&lt;/keyword&gt;&lt;keyword&gt;Environmental Sciences &amp;amp; Ecology&lt;/keyword&gt;&lt;keyword&gt;Physical Geography&lt;/keyword&gt;&lt;keyword&gt;Geology&lt;/keyword&gt;&lt;/keywords&gt;&lt;dates&gt;&lt;year&gt;2020&lt;/year&gt;&lt;/dates&gt;&lt;isbn&gt;0749-0208&lt;/isbn&gt;&lt;accession-num&gt;WOS:000537556600031&lt;/accession-num&gt;&lt;work-type&gt;Article&lt;/work-type&gt;&lt;urls&gt;&lt;related-urls&gt;&lt;url&gt;&lt;style face="underline" font="default" size="100%"&gt;&amp;lt;Go to ISI&amp;gt;://WOS:000537556600031&lt;/style&gt;&lt;/url&gt;&lt;/related-urls&gt;&lt;/urls&gt;&lt;electronic-resource-num&gt;10.2112/si95-035.1&lt;/electronic-resource-num&gt;&lt;language&gt;English&lt;/language&gt;&lt;/record&gt;&lt;/Cite&gt;&lt;/EndNote&gt;</w:instrText>
      </w:r>
      <w:r w:rsidR="0067596C" w:rsidRPr="00F67D4D">
        <w:rPr>
          <w:sz w:val="22"/>
          <w:szCs w:val="22"/>
          <w:lang w:eastAsia="fi-FI"/>
        </w:rPr>
        <w:fldChar w:fldCharType="separate"/>
      </w:r>
      <w:r w:rsidR="0067596C" w:rsidRPr="00F67D4D">
        <w:rPr>
          <w:noProof/>
          <w:sz w:val="22"/>
          <w:szCs w:val="22"/>
          <w:lang w:eastAsia="fi-FI"/>
        </w:rPr>
        <w:t>(Torn et al. 2020)</w:t>
      </w:r>
      <w:r w:rsidR="0067596C" w:rsidRPr="00F67D4D">
        <w:rPr>
          <w:sz w:val="22"/>
          <w:szCs w:val="22"/>
          <w:lang w:eastAsia="fi-FI"/>
        </w:rPr>
        <w:fldChar w:fldCharType="end"/>
      </w:r>
      <w:r w:rsidR="0067596C" w:rsidRPr="00F67D4D">
        <w:rPr>
          <w:sz w:val="22"/>
          <w:szCs w:val="22"/>
          <w:lang w:eastAsia="fi-FI"/>
        </w:rPr>
        <w:t>.</w:t>
      </w:r>
    </w:p>
    <w:p w14:paraId="40736478" w14:textId="77777777" w:rsidR="001C7716" w:rsidRPr="00F67D4D" w:rsidRDefault="001C7716" w:rsidP="00352E56">
      <w:pPr>
        <w:autoSpaceDE w:val="0"/>
        <w:autoSpaceDN w:val="0"/>
        <w:adjustRightInd w:val="0"/>
        <w:spacing w:line="300" w:lineRule="exact"/>
        <w:rPr>
          <w:sz w:val="22"/>
          <w:szCs w:val="22"/>
        </w:rPr>
      </w:pPr>
    </w:p>
    <w:p w14:paraId="02C51D8D" w14:textId="77777777" w:rsidR="0096175A" w:rsidRPr="00E84714" w:rsidRDefault="0010707B" w:rsidP="00352E56">
      <w:pPr>
        <w:autoSpaceDE w:val="0"/>
        <w:autoSpaceDN w:val="0"/>
        <w:adjustRightInd w:val="0"/>
        <w:spacing w:line="300" w:lineRule="exact"/>
        <w:rPr>
          <w:b/>
          <w:i/>
        </w:rPr>
      </w:pPr>
      <w:r w:rsidRPr="00E84714">
        <w:rPr>
          <w:b/>
          <w:i/>
        </w:rPr>
        <w:t>B</w:t>
      </w:r>
      <w:r w:rsidR="0096175A" w:rsidRPr="00E84714">
        <w:rPr>
          <w:b/>
          <w:i/>
        </w:rPr>
        <w:t>enthic animals</w:t>
      </w:r>
    </w:p>
    <w:p w14:paraId="5F0B5528" w14:textId="77777777" w:rsidR="0096175A" w:rsidRPr="00944F77" w:rsidRDefault="0096175A" w:rsidP="00352E56">
      <w:pPr>
        <w:autoSpaceDE w:val="0"/>
        <w:autoSpaceDN w:val="0"/>
        <w:adjustRightInd w:val="0"/>
        <w:spacing w:line="300" w:lineRule="exact"/>
        <w:rPr>
          <w:sz w:val="22"/>
          <w:szCs w:val="22"/>
        </w:rPr>
      </w:pPr>
    </w:p>
    <w:p w14:paraId="2BF1394A" w14:textId="77777777" w:rsidR="00C33D95" w:rsidRPr="00F67D4D" w:rsidRDefault="00C33D95" w:rsidP="00352E56">
      <w:pPr>
        <w:autoSpaceDE w:val="0"/>
        <w:autoSpaceDN w:val="0"/>
        <w:adjustRightInd w:val="0"/>
        <w:spacing w:line="300" w:lineRule="exact"/>
        <w:rPr>
          <w:sz w:val="22"/>
          <w:szCs w:val="22"/>
        </w:rPr>
      </w:pPr>
      <w:r w:rsidRPr="00F67D4D">
        <w:rPr>
          <w:sz w:val="22"/>
          <w:szCs w:val="22"/>
          <w:lang w:val="en-GB"/>
        </w:rPr>
        <w:t xml:space="preserve">Soft bottom benthic communities are dependent on variables which are influenced by climatic variability. For instance, in the </w:t>
      </w:r>
      <w:r w:rsidRPr="00F67D4D">
        <w:rPr>
          <w:sz w:val="22"/>
          <w:szCs w:val="22"/>
        </w:rPr>
        <w:t>SW coast of Finland,</w:t>
      </w:r>
      <w:r w:rsidRPr="00F67D4D">
        <w:rPr>
          <w:sz w:val="22"/>
          <w:szCs w:val="22"/>
          <w:lang w:eastAsia="fi-FI"/>
        </w:rPr>
        <w:t xml:space="preserve"> a drastic community change, where</w:t>
      </w:r>
      <w:r w:rsidRPr="00F67D4D">
        <w:rPr>
          <w:sz w:val="22"/>
          <w:szCs w:val="22"/>
        </w:rPr>
        <w:t xml:space="preserve"> amphipods were replaced by Baltic clam </w:t>
      </w:r>
      <w:r w:rsidRPr="00F67D4D">
        <w:rPr>
          <w:i/>
          <w:sz w:val="22"/>
          <w:szCs w:val="22"/>
        </w:rPr>
        <w:t>Limecola balthica</w:t>
      </w:r>
      <w:r w:rsidRPr="00F67D4D">
        <w:rPr>
          <w:sz w:val="22"/>
          <w:szCs w:val="22"/>
        </w:rPr>
        <w:t xml:space="preserve"> and the non-indigenous polychaete </w:t>
      </w:r>
      <w:r w:rsidRPr="00F67D4D">
        <w:rPr>
          <w:i/>
          <w:sz w:val="22"/>
          <w:szCs w:val="22"/>
        </w:rPr>
        <w:t>Marenzelleria</w:t>
      </w:r>
      <w:r w:rsidRPr="00F67D4D">
        <w:rPr>
          <w:sz w:val="22"/>
          <w:szCs w:val="22"/>
          <w:lang w:val="en-GB"/>
        </w:rPr>
        <w:t xml:space="preserve"> spp., took place. It was best </w:t>
      </w:r>
      <w:r w:rsidRPr="00F67D4D">
        <w:rPr>
          <w:sz w:val="22"/>
          <w:szCs w:val="22"/>
        </w:rPr>
        <w:t>explained by an increase in near-bottom temperature and</w:t>
      </w:r>
      <w:r w:rsidRPr="00F67D4D">
        <w:rPr>
          <w:sz w:val="22"/>
          <w:szCs w:val="22"/>
          <w:lang w:eastAsia="fi-FI"/>
        </w:rPr>
        <w:t xml:space="preserve"> by</w:t>
      </w:r>
      <w:r w:rsidRPr="00F67D4D">
        <w:rPr>
          <w:sz w:val="22"/>
          <w:szCs w:val="22"/>
        </w:rPr>
        <w:t xml:space="preserve"> fluctuations in salinity and oxygen </w:t>
      </w:r>
      <w:r w:rsidRPr="00F67D4D">
        <w:rPr>
          <w:sz w:val="22"/>
          <w:szCs w:val="22"/>
          <w:lang w:val="en-GB"/>
        </w:rPr>
        <w:fldChar w:fldCharType="begin">
          <w:fldData xml:space="preserve">PEVuZE5vdGU+PENpdGU+PEF1dGhvcj5Sb3VzaTwvQXV0aG9yPjxZZWFyPjIwMTM8L1llYXI+PFJl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</w:fldData>
        </w:fldChar>
      </w:r>
      <w:r w:rsidRPr="00F67D4D">
        <w:rPr>
          <w:sz w:val="22"/>
          <w:szCs w:val="22"/>
          <w:lang w:val="en-GB"/>
        </w:rPr>
        <w:instrText xml:space="preserve"> ADDIN EN.CITE </w:instrText>
      </w:r>
      <w:r w:rsidRPr="00F67D4D">
        <w:rPr>
          <w:sz w:val="22"/>
          <w:szCs w:val="22"/>
          <w:lang w:val="en-GB"/>
        </w:rPr>
        <w:fldChar w:fldCharType="begin">
          <w:fldData xml:space="preserve">PEVuZE5vdGU+PENpdGU+PEF1dGhvcj5Sb3VzaTwvQXV0aG9yPjxZZWFyPjIwMTM8L1llYXI+PFJl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</w:fldData>
        </w:fldChar>
      </w:r>
      <w:r w:rsidRPr="00F67D4D">
        <w:rPr>
          <w:sz w:val="22"/>
          <w:szCs w:val="22"/>
          <w:lang w:val="en-GB"/>
        </w:rPr>
        <w:instrText xml:space="preserve"> ADDIN EN.CITE.DATA </w:instrText>
      </w:r>
      <w:r w:rsidRPr="00F67D4D">
        <w:rPr>
          <w:sz w:val="22"/>
          <w:szCs w:val="22"/>
          <w:lang w:val="en-GB"/>
        </w:rPr>
      </w:r>
      <w:r w:rsidRPr="00F67D4D">
        <w:rPr>
          <w:sz w:val="22"/>
          <w:szCs w:val="22"/>
          <w:lang w:val="en-GB"/>
        </w:rPr>
        <w:fldChar w:fldCharType="end"/>
      </w:r>
      <w:r w:rsidRPr="00F67D4D">
        <w:rPr>
          <w:sz w:val="22"/>
          <w:szCs w:val="22"/>
          <w:lang w:val="en-GB"/>
        </w:rPr>
      </w:r>
      <w:r w:rsidRPr="00F67D4D">
        <w:rPr>
          <w:sz w:val="22"/>
          <w:szCs w:val="22"/>
          <w:lang w:val="en-GB"/>
        </w:rPr>
        <w:fldChar w:fldCharType="separate"/>
      </w:r>
      <w:r w:rsidRPr="00F67D4D">
        <w:rPr>
          <w:sz w:val="22"/>
          <w:szCs w:val="22"/>
          <w:lang w:val="en-GB"/>
        </w:rPr>
        <w:t>(Rousi et al. 2013)</w:t>
      </w:r>
      <w:r w:rsidRPr="00F67D4D">
        <w:rPr>
          <w:sz w:val="22"/>
          <w:szCs w:val="22"/>
          <w:lang w:val="en-GB"/>
        </w:rPr>
        <w:fldChar w:fldCharType="end"/>
      </w:r>
      <w:r w:rsidRPr="00F67D4D">
        <w:rPr>
          <w:sz w:val="22"/>
          <w:szCs w:val="22"/>
          <w:lang w:eastAsia="fi-FI"/>
        </w:rPr>
        <w:t>.</w:t>
      </w:r>
      <w:r w:rsidRPr="00F67D4D">
        <w:rPr>
          <w:sz w:val="22"/>
          <w:szCs w:val="22"/>
        </w:rPr>
        <w:t xml:space="preserve"> As for benthic biomass, f</w:t>
      </w:r>
      <w:r w:rsidRPr="00F67D4D">
        <w:rPr>
          <w:sz w:val="22"/>
          <w:szCs w:val="22"/>
          <w:lang w:eastAsia="fi-FI"/>
        </w:rPr>
        <w:t xml:space="preserve">ood availability and oxygen conditions have been the most important factors, but it is also suggested that, in the future, climate-induced changes in salinity, temperature and eutrophication will also be of importance </w:t>
      </w:r>
      <w:r w:rsidRPr="00F67D4D">
        <w:rPr>
          <w:sz w:val="22"/>
          <w:szCs w:val="22"/>
          <w:lang w:eastAsia="fi-FI"/>
        </w:rPr>
        <w:fldChar w:fldCharType="begin">
          <w:fldData xml:space="preserve">PEVuZE5vdGU+PENpdGU+PEF1dGhvcj5UaW1tZXJtYW5uPC9BdXRob3I+PFllYXI+MjAxMjwvWWVh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</w:fldData>
        </w:fldChar>
      </w:r>
      <w:r w:rsidRPr="00F67D4D">
        <w:rPr>
          <w:sz w:val="22"/>
          <w:szCs w:val="22"/>
          <w:lang w:eastAsia="fi-FI"/>
        </w:rPr>
        <w:instrText xml:space="preserve"> ADDIN EN.CITE </w:instrText>
      </w:r>
      <w:r w:rsidRPr="00F67D4D">
        <w:rPr>
          <w:sz w:val="22"/>
          <w:szCs w:val="22"/>
          <w:lang w:eastAsia="fi-FI"/>
        </w:rPr>
        <w:fldChar w:fldCharType="begin">
          <w:fldData xml:space="preserve">PEVuZE5vdGU+PENpdGU+PEF1dGhvcj5UaW1tZXJtYW5uPC9BdXRob3I+PFllYXI+MjAxMjwvWWVh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</w:fldData>
        </w:fldChar>
      </w:r>
      <w:r w:rsidRPr="00F67D4D">
        <w:rPr>
          <w:sz w:val="22"/>
          <w:szCs w:val="22"/>
          <w:lang w:eastAsia="fi-FI"/>
        </w:rPr>
        <w:instrText xml:space="preserve"> ADDIN EN.CITE.DATA </w:instrText>
      </w:r>
      <w:r w:rsidRPr="00F67D4D">
        <w:rPr>
          <w:sz w:val="22"/>
          <w:szCs w:val="22"/>
          <w:lang w:eastAsia="fi-FI"/>
        </w:rPr>
      </w:r>
      <w:r w:rsidRPr="00F67D4D">
        <w:rPr>
          <w:sz w:val="22"/>
          <w:szCs w:val="22"/>
          <w:lang w:eastAsia="fi-FI"/>
        </w:rPr>
        <w:fldChar w:fldCharType="end"/>
      </w:r>
      <w:r w:rsidRPr="00F67D4D">
        <w:rPr>
          <w:sz w:val="22"/>
          <w:szCs w:val="22"/>
          <w:lang w:eastAsia="fi-FI"/>
        </w:rPr>
      </w:r>
      <w:r w:rsidRPr="00F67D4D">
        <w:rPr>
          <w:sz w:val="22"/>
          <w:szCs w:val="22"/>
          <w:lang w:eastAsia="fi-FI"/>
        </w:rPr>
        <w:fldChar w:fldCharType="separate"/>
      </w:r>
      <w:r w:rsidRPr="00F67D4D">
        <w:rPr>
          <w:noProof/>
          <w:sz w:val="22"/>
          <w:szCs w:val="22"/>
          <w:lang w:eastAsia="fi-FI"/>
        </w:rPr>
        <w:t>(Timmermann et al. 2012, Ehrnsten et al. 2019a, Ehrnsten et al. 2019b)</w:t>
      </w:r>
      <w:r w:rsidRPr="00F67D4D">
        <w:rPr>
          <w:sz w:val="22"/>
          <w:szCs w:val="22"/>
          <w:lang w:eastAsia="fi-FI"/>
        </w:rPr>
        <w:fldChar w:fldCharType="end"/>
      </w:r>
      <w:r w:rsidRPr="00F67D4D">
        <w:rPr>
          <w:sz w:val="22"/>
          <w:szCs w:val="22"/>
        </w:rPr>
        <w:t>.</w:t>
      </w:r>
      <w:r w:rsidRPr="00F67D4D">
        <w:rPr>
          <w:sz w:val="22"/>
          <w:szCs w:val="22"/>
          <w:lang w:eastAsia="fi-FI"/>
        </w:rPr>
        <w:t xml:space="preserve">Also in the Åland Islands archipelago, zoobenthos variations were associated with salinity decline during 1983-2012 </w:t>
      </w:r>
      <w:r w:rsidRPr="00F67D4D">
        <w:rPr>
          <w:sz w:val="22"/>
          <w:szCs w:val="22"/>
          <w:lang w:eastAsia="fi-FI"/>
        </w:rPr>
        <w:fldChar w:fldCharType="begin"/>
      </w:r>
      <w:r w:rsidRPr="00F67D4D">
        <w:rPr>
          <w:sz w:val="22"/>
          <w:szCs w:val="22"/>
          <w:lang w:eastAsia="fi-FI"/>
        </w:rPr>
        <w:instrText xml:space="preserve"> ADDIN EN.CITE &lt;EndNote&gt;&lt;Cite&gt;&lt;Author&gt;Snickars&lt;/Author&gt;&lt;Year&gt;2015&lt;/Year&gt;&lt;RecNum&gt;37&lt;/RecNum&gt;&lt;DisplayText&gt;(Snickars et al. 2015)&lt;/DisplayText&gt;&lt;record&gt;&lt;rec-number&gt;37&lt;/rec-number&gt;&lt;foreign-keys&gt;&lt;key app="EN" db-id="zdzprff01xrts1evwt3xdf0jw2xst0rtzd2t" timestamp="1508860595"&gt;37&lt;/key&gt;&lt;/foreign-keys&gt;&lt;ref-type name="Journal Article"&gt;17&lt;/ref-type&gt;&lt;contributors&gt;&lt;authors&gt;&lt;author&gt;Snickars, M.&lt;/author&gt;&lt;author&gt;Weigel, B.&lt;/author&gt;&lt;author&gt;Bonsdorff, E.&lt;/author&gt;&lt;/authors&gt;&lt;/contributors&gt;&lt;titles&gt;&lt;title&gt;Impact of eutrophication and climate change on fish and zoobenthos in coastal waters of the Baltic Sea&lt;/title&gt;&lt;secondary-title&gt;Marine Biology&lt;/secondary-title&gt;&lt;/titles&gt;&lt;periodical&gt;&lt;full-title&gt;Marine Biology&lt;/full-title&gt;&lt;/periodical&gt;&lt;pages&gt;141-151&lt;/pages&gt;&lt;volume&gt;162&lt;/volume&gt;&lt;number&gt;1&lt;/number&gt;&lt;dates&gt;&lt;year&gt;2015&lt;/year&gt;&lt;pub-dates&gt;&lt;date&gt;Jan&lt;/date&gt;&lt;/pub-dates&gt;&lt;/dates&gt;&lt;isbn&gt;0025-3162&lt;/isbn&gt;&lt;accession-num&gt;WOS:000347405400011&lt;/accession-num&gt;&lt;urls&gt;&lt;related-urls&gt;&lt;url&gt;&amp;lt;Go to ISI&amp;gt;://WOS:000347405400011&lt;/url&gt;&lt;url&gt;https://link.springer.com/content/pdf/10.1007%2Fs00227-014-2579-3.pdf&lt;/url&gt;&lt;/related-urls&gt;&lt;/urls&gt;&lt;electronic-resource-num&gt;10.1007/s00227-014-2579-3&lt;/electronic-resource-num&gt;&lt;/record&gt;&lt;/Cite&gt;&lt;/EndNote&gt;</w:instrText>
      </w:r>
      <w:r w:rsidRPr="00F67D4D">
        <w:rPr>
          <w:sz w:val="22"/>
          <w:szCs w:val="22"/>
          <w:lang w:eastAsia="fi-FI"/>
        </w:rPr>
        <w:fldChar w:fldCharType="separate"/>
      </w:r>
      <w:r w:rsidRPr="00F67D4D">
        <w:rPr>
          <w:noProof/>
          <w:sz w:val="22"/>
          <w:szCs w:val="22"/>
          <w:lang w:eastAsia="fi-FI"/>
        </w:rPr>
        <w:t>(Snickars et al. 2015)</w:t>
      </w:r>
      <w:r w:rsidRPr="00F67D4D">
        <w:rPr>
          <w:sz w:val="22"/>
          <w:szCs w:val="22"/>
          <w:lang w:eastAsia="fi-FI"/>
        </w:rPr>
        <w:fldChar w:fldCharType="end"/>
      </w:r>
      <w:r w:rsidRPr="00F67D4D">
        <w:rPr>
          <w:sz w:val="22"/>
          <w:szCs w:val="22"/>
          <w:lang w:eastAsia="fi-FI"/>
        </w:rPr>
        <w:t>.</w:t>
      </w:r>
    </w:p>
    <w:p w14:paraId="602F8A99" w14:textId="77777777" w:rsidR="00C33D95" w:rsidRPr="00F67D4D" w:rsidRDefault="00C33D95" w:rsidP="00352E56">
      <w:pPr>
        <w:autoSpaceDE w:val="0"/>
        <w:autoSpaceDN w:val="0"/>
        <w:adjustRightInd w:val="0"/>
        <w:spacing w:line="300" w:lineRule="exact"/>
        <w:rPr>
          <w:sz w:val="22"/>
          <w:szCs w:val="22"/>
          <w:highlight w:val="green"/>
        </w:rPr>
      </w:pPr>
    </w:p>
    <w:p w14:paraId="50CEBC72" w14:textId="042B74C5" w:rsidR="00E361A3" w:rsidRPr="00F67D4D" w:rsidRDefault="00EF39B1" w:rsidP="00352E56">
      <w:pPr>
        <w:autoSpaceDE w:val="0"/>
        <w:autoSpaceDN w:val="0"/>
        <w:adjustRightInd w:val="0"/>
        <w:spacing w:line="300" w:lineRule="exact"/>
        <w:rPr>
          <w:i/>
          <w:sz w:val="22"/>
          <w:szCs w:val="22"/>
        </w:rPr>
      </w:pPr>
      <w:r w:rsidRPr="00F67D4D">
        <w:rPr>
          <w:sz w:val="22"/>
          <w:szCs w:val="22"/>
          <w:lang w:eastAsia="fi-FI"/>
        </w:rPr>
        <w:t>T</w:t>
      </w:r>
      <w:r w:rsidR="00C9027F" w:rsidRPr="00F67D4D">
        <w:rPr>
          <w:sz w:val="22"/>
          <w:szCs w:val="22"/>
          <w:lang w:eastAsia="fi-FI"/>
        </w:rPr>
        <w:t>he</w:t>
      </w:r>
      <w:r w:rsidR="00C9027F" w:rsidRPr="00F67D4D">
        <w:rPr>
          <w:sz w:val="22"/>
          <w:szCs w:val="22"/>
        </w:rPr>
        <w:t xml:space="preserve"> effects of warming </w:t>
      </w:r>
      <w:r w:rsidRPr="00F67D4D">
        <w:rPr>
          <w:sz w:val="22"/>
          <w:szCs w:val="22"/>
          <w:lang w:eastAsia="fi-FI"/>
        </w:rPr>
        <w:t xml:space="preserve">on invertebrates </w:t>
      </w:r>
      <w:r w:rsidR="00C9027F" w:rsidRPr="00F67D4D">
        <w:rPr>
          <w:sz w:val="22"/>
          <w:szCs w:val="22"/>
        </w:rPr>
        <w:t>are non-linear</w:t>
      </w:r>
      <w:r w:rsidR="00C9027F" w:rsidRPr="00944F77">
        <w:rPr>
          <w:sz w:val="22"/>
          <w:szCs w:val="22"/>
        </w:rPr>
        <w:t xml:space="preserve">. </w:t>
      </w:r>
      <w:r w:rsidR="00C33D95">
        <w:rPr>
          <w:sz w:val="22"/>
          <w:szCs w:val="22"/>
        </w:rPr>
        <w:t>In experiments, r</w:t>
      </w:r>
      <w:r w:rsidR="00E361A3" w:rsidRPr="00F67D4D">
        <w:rPr>
          <w:sz w:val="22"/>
          <w:szCs w:val="22"/>
        </w:rPr>
        <w:t>espiration and growth of the isopod</w:t>
      </w:r>
      <w:r w:rsidR="00E361A3" w:rsidRPr="00F67D4D">
        <w:rPr>
          <w:i/>
          <w:sz w:val="22"/>
          <w:szCs w:val="22"/>
        </w:rPr>
        <w:t xml:space="preserve"> Idotea balt</w:t>
      </w:r>
      <w:r w:rsidR="007A6F96" w:rsidRPr="00F67D4D">
        <w:rPr>
          <w:i/>
          <w:sz w:val="22"/>
          <w:szCs w:val="22"/>
        </w:rPr>
        <w:t>h</w:t>
      </w:r>
      <w:r w:rsidR="00E361A3" w:rsidRPr="00F67D4D">
        <w:rPr>
          <w:i/>
          <w:sz w:val="22"/>
          <w:szCs w:val="22"/>
        </w:rPr>
        <w:t>ica</w:t>
      </w:r>
      <w:r w:rsidR="00E361A3" w:rsidRPr="00F67D4D">
        <w:rPr>
          <w:sz w:val="22"/>
          <w:szCs w:val="22"/>
        </w:rPr>
        <w:t xml:space="preserve"> first </w:t>
      </w:r>
      <w:r w:rsidR="00E361A3" w:rsidRPr="00F67D4D">
        <w:rPr>
          <w:sz w:val="22"/>
          <w:szCs w:val="22"/>
          <w:lang w:eastAsia="fi-FI"/>
        </w:rPr>
        <w:t>increase</w:t>
      </w:r>
      <w:r w:rsidR="0010707B" w:rsidRPr="00F67D4D">
        <w:rPr>
          <w:sz w:val="22"/>
          <w:szCs w:val="22"/>
          <w:lang w:eastAsia="fi-FI"/>
        </w:rPr>
        <w:t>d</w:t>
      </w:r>
      <w:r w:rsidR="00E361A3" w:rsidRPr="00F67D4D">
        <w:rPr>
          <w:sz w:val="22"/>
          <w:szCs w:val="22"/>
        </w:rPr>
        <w:t xml:space="preserve"> until 20°C, and then </w:t>
      </w:r>
      <w:r w:rsidR="00E361A3" w:rsidRPr="00F67D4D">
        <w:rPr>
          <w:sz w:val="22"/>
          <w:szCs w:val="22"/>
          <w:lang w:eastAsia="fi-FI"/>
        </w:rPr>
        <w:t>decrease</w:t>
      </w:r>
      <w:r w:rsidR="0010707B" w:rsidRPr="00F67D4D">
        <w:rPr>
          <w:sz w:val="22"/>
          <w:szCs w:val="22"/>
          <w:lang w:eastAsia="fi-FI"/>
        </w:rPr>
        <w:t>d</w:t>
      </w:r>
      <w:r w:rsidR="00E361A3" w:rsidRPr="00F67D4D">
        <w:rPr>
          <w:sz w:val="22"/>
          <w:szCs w:val="22"/>
        </w:rPr>
        <w:t xml:space="preserve"> at 25°</w:t>
      </w:r>
      <w:r w:rsidR="00E361A3" w:rsidRPr="00944F77">
        <w:rPr>
          <w:sz w:val="22"/>
          <w:szCs w:val="22"/>
        </w:rPr>
        <w:t xml:space="preserve">C </w:t>
      </w:r>
      <w:r w:rsidR="00E41145" w:rsidRPr="00F67D4D">
        <w:rPr>
          <w:sz w:val="22"/>
          <w:szCs w:val="22"/>
        </w:rPr>
        <w:fldChar w:fldCharType="begin">
          <w:fldData xml:space="preserve">PEVuZE5vdGU+PENpdGU+PEF1dGhvcj5JdG88L0F1dGhvcj48WWVhcj4yMDE5PC9ZZWFyPjxSZWNO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</w:fldData>
        </w:fldChar>
      </w:r>
      <w:r w:rsidR="00E41145" w:rsidRPr="00F67D4D">
        <w:rPr>
          <w:sz w:val="22"/>
          <w:szCs w:val="22"/>
        </w:rPr>
        <w:instrText xml:space="preserve"> ADDIN EN.CITE </w:instrText>
      </w:r>
      <w:r w:rsidR="00E41145" w:rsidRPr="00F67D4D">
        <w:rPr>
          <w:sz w:val="22"/>
          <w:szCs w:val="22"/>
        </w:rPr>
        <w:fldChar w:fldCharType="begin">
          <w:fldData xml:space="preserve">PEVuZE5vdGU+PENpdGU+PEF1dGhvcj5JdG88L0F1dGhvcj48WWVhcj4yMDE5PC9ZZWFyPjxSZWNO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</w:fldData>
        </w:fldChar>
      </w:r>
      <w:r w:rsidR="00E41145" w:rsidRPr="00F67D4D">
        <w:rPr>
          <w:sz w:val="22"/>
          <w:szCs w:val="22"/>
          <w:lang w:eastAsia="fi-FI"/>
        </w:rPr>
        <w:instrText xml:space="preserve"> ADDIN EN.CITE.DATA </w:instrText>
      </w:r>
      <w:r w:rsidR="00E41145" w:rsidRPr="00F67D4D">
        <w:rPr>
          <w:sz w:val="22"/>
          <w:szCs w:val="22"/>
        </w:rPr>
      </w:r>
      <w:r w:rsidR="00E41145" w:rsidRPr="00F67D4D">
        <w:rPr>
          <w:sz w:val="22"/>
          <w:szCs w:val="22"/>
        </w:rPr>
        <w:fldChar w:fldCharType="end"/>
      </w:r>
      <w:r w:rsidR="00E41145" w:rsidRPr="00F67D4D">
        <w:rPr>
          <w:sz w:val="22"/>
          <w:szCs w:val="22"/>
        </w:rPr>
      </w:r>
      <w:r w:rsidR="00E41145" w:rsidRPr="00F67D4D">
        <w:rPr>
          <w:sz w:val="22"/>
          <w:szCs w:val="22"/>
        </w:rPr>
        <w:fldChar w:fldCharType="separate"/>
      </w:r>
      <w:r w:rsidR="00E41145" w:rsidRPr="00F67D4D">
        <w:rPr>
          <w:sz w:val="22"/>
          <w:szCs w:val="22"/>
        </w:rPr>
        <w:t>(Ito et al. 2019)</w:t>
      </w:r>
      <w:r w:rsidR="00E41145" w:rsidRPr="00F67D4D">
        <w:rPr>
          <w:sz w:val="22"/>
          <w:szCs w:val="22"/>
        </w:rPr>
        <w:fldChar w:fldCharType="end"/>
      </w:r>
      <w:r w:rsidR="00E361A3" w:rsidRPr="00F67D4D">
        <w:rPr>
          <w:i/>
          <w:sz w:val="22"/>
          <w:szCs w:val="22"/>
        </w:rPr>
        <w:t>.</w:t>
      </w:r>
      <w:r w:rsidR="00FC756E" w:rsidRPr="00F67D4D">
        <w:rPr>
          <w:i/>
          <w:sz w:val="22"/>
          <w:szCs w:val="22"/>
        </w:rPr>
        <w:t xml:space="preserve"> </w:t>
      </w:r>
      <w:r w:rsidR="00C9027F" w:rsidRPr="00F67D4D">
        <w:rPr>
          <w:sz w:val="22"/>
          <w:szCs w:val="22"/>
        </w:rPr>
        <w:t>Therefore</w:t>
      </w:r>
      <w:r w:rsidR="000F037B">
        <w:rPr>
          <w:sz w:val="22"/>
          <w:szCs w:val="22"/>
        </w:rPr>
        <w:t>,</w:t>
      </w:r>
      <w:r w:rsidR="00C9027F" w:rsidRPr="00F67D4D">
        <w:rPr>
          <w:sz w:val="22"/>
          <w:szCs w:val="22"/>
        </w:rPr>
        <w:t xml:space="preserve"> h</w:t>
      </w:r>
      <w:r w:rsidR="00E361A3" w:rsidRPr="00F67D4D">
        <w:rPr>
          <w:sz w:val="22"/>
          <w:szCs w:val="22"/>
        </w:rPr>
        <w:t xml:space="preserve">eat waves </w:t>
      </w:r>
      <w:r w:rsidR="00C9027F" w:rsidRPr="00F67D4D">
        <w:rPr>
          <w:sz w:val="22"/>
          <w:szCs w:val="22"/>
        </w:rPr>
        <w:t>may pose a severe threat to sublittoral invertebrates</w:t>
      </w:r>
      <w:r w:rsidR="00E361A3" w:rsidRPr="00F67D4D">
        <w:rPr>
          <w:sz w:val="22"/>
          <w:szCs w:val="22"/>
        </w:rPr>
        <w:t xml:space="preserve">. Different species </w:t>
      </w:r>
      <w:r w:rsidR="00FC756E" w:rsidRPr="00F67D4D">
        <w:rPr>
          <w:sz w:val="22"/>
          <w:szCs w:val="22"/>
        </w:rPr>
        <w:t xml:space="preserve">show </w:t>
      </w:r>
      <w:r w:rsidR="00E361A3" w:rsidRPr="00F67D4D">
        <w:rPr>
          <w:sz w:val="22"/>
          <w:szCs w:val="22"/>
        </w:rPr>
        <w:t xml:space="preserve">different responses to </w:t>
      </w:r>
      <w:r w:rsidR="00E361A3" w:rsidRPr="00F67D4D">
        <w:rPr>
          <w:sz w:val="22"/>
          <w:szCs w:val="22"/>
          <w:lang w:eastAsia="fi-FI"/>
        </w:rPr>
        <w:t xml:space="preserve">single and sequential </w:t>
      </w:r>
      <w:r w:rsidR="00E361A3" w:rsidRPr="00F67D4D">
        <w:rPr>
          <w:sz w:val="22"/>
          <w:szCs w:val="22"/>
        </w:rPr>
        <w:t>heat waves</w:t>
      </w:r>
      <w:r w:rsidR="00E361A3" w:rsidRPr="00F67D4D">
        <w:rPr>
          <w:sz w:val="22"/>
          <w:szCs w:val="22"/>
          <w:lang w:eastAsia="fi-FI"/>
        </w:rPr>
        <w:t xml:space="preserve">, </w:t>
      </w:r>
      <w:r w:rsidR="00FC756E" w:rsidRPr="00F67D4D">
        <w:rPr>
          <w:sz w:val="22"/>
          <w:szCs w:val="22"/>
          <w:lang w:eastAsia="fi-FI"/>
        </w:rPr>
        <w:t>however</w:t>
      </w:r>
      <w:r w:rsidR="00E361A3" w:rsidRPr="00F67D4D">
        <w:rPr>
          <w:sz w:val="22"/>
          <w:szCs w:val="22"/>
        </w:rPr>
        <w:t>, resulting in a change in c</w:t>
      </w:r>
      <w:r w:rsidR="00E361A3" w:rsidRPr="00944F77">
        <w:rPr>
          <w:sz w:val="22"/>
          <w:szCs w:val="22"/>
        </w:rPr>
        <w:t xml:space="preserve">ommunity structure </w:t>
      </w:r>
      <w:r w:rsidR="00E41145" w:rsidRPr="00944F77">
        <w:rPr>
          <w:sz w:val="22"/>
          <w:szCs w:val="22"/>
        </w:rPr>
        <w:fldChar w:fldCharType="begin">
          <w:fldData xml:space="preserve">PEVuZE5vdGU+PENpdGU+PEF1dGhvcj5QYW5zY2g8L0F1dGhvcj48WWVhcj4yMDE4PC9ZZWFyPjxS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</w:fldData>
        </w:fldChar>
      </w:r>
      <w:r w:rsidR="00E41145" w:rsidRPr="00944F77">
        <w:rPr>
          <w:sz w:val="22"/>
          <w:szCs w:val="22"/>
        </w:rPr>
        <w:instrText xml:space="preserve"> ADDIN EN.CITE </w:instrText>
      </w:r>
      <w:r w:rsidR="00E41145" w:rsidRPr="00944F77">
        <w:rPr>
          <w:sz w:val="22"/>
          <w:szCs w:val="22"/>
        </w:rPr>
        <w:fldChar w:fldCharType="begin">
          <w:fldData xml:space="preserve">PEVuZE5vdGU+PENpdGU+PEF1dGhvcj5QYW5zY2g8L0F1dGhvcj48WWVhcj4yMDE4PC9ZZWFyPjxS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</w:fldData>
        </w:fldChar>
      </w:r>
      <w:r w:rsidR="00E41145" w:rsidRPr="00944F77">
        <w:rPr>
          <w:sz w:val="22"/>
          <w:szCs w:val="22"/>
        </w:rPr>
        <w:instrText xml:space="preserve"> ADDIN EN.CITE.DATA </w:instrText>
      </w:r>
      <w:r w:rsidR="00E41145" w:rsidRPr="00944F77">
        <w:rPr>
          <w:sz w:val="22"/>
          <w:szCs w:val="22"/>
        </w:rPr>
      </w:r>
      <w:r w:rsidR="00E41145" w:rsidRPr="00944F77">
        <w:rPr>
          <w:sz w:val="22"/>
          <w:szCs w:val="22"/>
        </w:rPr>
        <w:fldChar w:fldCharType="end"/>
      </w:r>
      <w:r w:rsidR="00E41145" w:rsidRPr="00944F77">
        <w:rPr>
          <w:sz w:val="22"/>
          <w:szCs w:val="22"/>
        </w:rPr>
      </w:r>
      <w:r w:rsidR="00E41145" w:rsidRPr="00944F77">
        <w:rPr>
          <w:sz w:val="22"/>
          <w:szCs w:val="22"/>
        </w:rPr>
        <w:fldChar w:fldCharType="separate"/>
      </w:r>
      <w:r w:rsidR="00E41145" w:rsidRPr="00944F77">
        <w:rPr>
          <w:sz w:val="22"/>
          <w:szCs w:val="22"/>
        </w:rPr>
        <w:t>(</w:t>
      </w:r>
      <w:proofErr w:type="spellStart"/>
      <w:r w:rsidR="00E41145" w:rsidRPr="00944F77">
        <w:rPr>
          <w:sz w:val="22"/>
          <w:szCs w:val="22"/>
        </w:rPr>
        <w:t>Pansch</w:t>
      </w:r>
      <w:proofErr w:type="spellEnd"/>
      <w:r w:rsidR="00E41145" w:rsidRPr="00944F77">
        <w:rPr>
          <w:sz w:val="22"/>
          <w:szCs w:val="22"/>
        </w:rPr>
        <w:t xml:space="preserve"> et al. 2018)</w:t>
      </w:r>
      <w:r w:rsidR="00E41145" w:rsidRPr="00944F77">
        <w:rPr>
          <w:sz w:val="22"/>
          <w:szCs w:val="22"/>
        </w:rPr>
        <w:fldChar w:fldCharType="end"/>
      </w:r>
      <w:r w:rsidR="00E361A3" w:rsidRPr="00944F77">
        <w:rPr>
          <w:sz w:val="22"/>
          <w:szCs w:val="22"/>
        </w:rPr>
        <w:t>.</w:t>
      </w:r>
      <w:r w:rsidR="0010707B" w:rsidRPr="00F67D4D">
        <w:rPr>
          <w:sz w:val="22"/>
          <w:szCs w:val="22"/>
        </w:rPr>
        <w:t xml:space="preserve"> </w:t>
      </w:r>
      <w:r w:rsidR="00F45713" w:rsidRPr="00F67D4D">
        <w:rPr>
          <w:sz w:val="22"/>
          <w:szCs w:val="22"/>
          <w:lang w:eastAsia="fi-FI"/>
        </w:rPr>
        <w:t>Many</w:t>
      </w:r>
      <w:r w:rsidR="00F45713" w:rsidRPr="00F67D4D">
        <w:rPr>
          <w:sz w:val="22"/>
          <w:szCs w:val="22"/>
        </w:rPr>
        <w:t xml:space="preserve"> m</w:t>
      </w:r>
      <w:r w:rsidR="00FC756E" w:rsidRPr="00F67D4D">
        <w:rPr>
          <w:sz w:val="22"/>
          <w:szCs w:val="22"/>
        </w:rPr>
        <w:t xml:space="preserve">arine invertebrates </w:t>
      </w:r>
      <w:r w:rsidR="00F45713" w:rsidRPr="00F67D4D">
        <w:rPr>
          <w:sz w:val="22"/>
          <w:szCs w:val="22"/>
          <w:lang w:eastAsia="fi-FI"/>
        </w:rPr>
        <w:t>will directly and indirectly suffer from</w:t>
      </w:r>
      <w:r w:rsidR="00F45713" w:rsidRPr="00F67D4D">
        <w:rPr>
          <w:sz w:val="22"/>
          <w:szCs w:val="22"/>
        </w:rPr>
        <w:t xml:space="preserve"> </w:t>
      </w:r>
      <w:r w:rsidR="00FC756E" w:rsidRPr="00F67D4D">
        <w:rPr>
          <w:sz w:val="22"/>
          <w:szCs w:val="22"/>
        </w:rPr>
        <w:t>decreasing salinity</w:t>
      </w:r>
      <w:r w:rsidR="00E361A3" w:rsidRPr="00F67D4D">
        <w:rPr>
          <w:sz w:val="22"/>
          <w:szCs w:val="22"/>
        </w:rPr>
        <w:t>.</w:t>
      </w:r>
      <w:r w:rsidR="00A972C5" w:rsidRPr="00F67D4D">
        <w:rPr>
          <w:sz w:val="22"/>
          <w:szCs w:val="22"/>
        </w:rPr>
        <w:t xml:space="preserve"> I</w:t>
      </w:r>
      <w:r w:rsidR="00FC756E" w:rsidRPr="00F67D4D">
        <w:rPr>
          <w:sz w:val="22"/>
          <w:szCs w:val="22"/>
        </w:rPr>
        <w:t xml:space="preserve">n experiments simulating </w:t>
      </w:r>
      <w:r w:rsidR="00A972C5" w:rsidRPr="00F67D4D">
        <w:rPr>
          <w:sz w:val="22"/>
          <w:szCs w:val="22"/>
          <w:lang w:eastAsia="fi-FI"/>
        </w:rPr>
        <w:t>pr</w:t>
      </w:r>
      <w:r w:rsidR="00F45713" w:rsidRPr="00F67D4D">
        <w:rPr>
          <w:sz w:val="22"/>
          <w:szCs w:val="22"/>
          <w:lang w:eastAsia="fi-FI"/>
        </w:rPr>
        <w:t>ojected changes in</w:t>
      </w:r>
      <w:r w:rsidR="00F45713" w:rsidRPr="00F67D4D">
        <w:rPr>
          <w:sz w:val="22"/>
          <w:szCs w:val="22"/>
        </w:rPr>
        <w:t xml:space="preserve"> </w:t>
      </w:r>
      <w:r w:rsidR="00FC756E" w:rsidRPr="00F67D4D">
        <w:rPr>
          <w:sz w:val="22"/>
          <w:szCs w:val="22"/>
        </w:rPr>
        <w:t xml:space="preserve">temperature </w:t>
      </w:r>
      <w:r w:rsidR="00FC756E" w:rsidRPr="00944F77">
        <w:rPr>
          <w:sz w:val="22"/>
          <w:szCs w:val="22"/>
        </w:rPr>
        <w:t xml:space="preserve">and </w:t>
      </w:r>
      <w:r w:rsidR="00FC756E" w:rsidRPr="00F67D4D">
        <w:rPr>
          <w:sz w:val="22"/>
          <w:szCs w:val="22"/>
        </w:rPr>
        <w:t xml:space="preserve">salinity, </w:t>
      </w:r>
      <w:r w:rsidR="00A972C5" w:rsidRPr="00F67D4D">
        <w:rPr>
          <w:sz w:val="22"/>
          <w:szCs w:val="22"/>
        </w:rPr>
        <w:t xml:space="preserve">the survival of the isopod </w:t>
      </w:r>
      <w:r w:rsidR="00A972C5" w:rsidRPr="00F67D4D">
        <w:rPr>
          <w:i/>
          <w:sz w:val="22"/>
          <w:szCs w:val="22"/>
        </w:rPr>
        <w:t>Idotea balt</w:t>
      </w:r>
      <w:r w:rsidR="005F179A" w:rsidRPr="00F67D4D">
        <w:rPr>
          <w:i/>
          <w:sz w:val="22"/>
          <w:szCs w:val="22"/>
        </w:rPr>
        <w:t>h</w:t>
      </w:r>
      <w:r w:rsidR="00A972C5" w:rsidRPr="00F67D4D">
        <w:rPr>
          <w:i/>
          <w:sz w:val="22"/>
          <w:szCs w:val="22"/>
        </w:rPr>
        <w:t>ica</w:t>
      </w:r>
      <w:r w:rsidR="00A972C5" w:rsidRPr="00F67D4D">
        <w:rPr>
          <w:sz w:val="22"/>
          <w:szCs w:val="22"/>
        </w:rPr>
        <w:t xml:space="preserve"> </w:t>
      </w:r>
      <w:r w:rsidR="00FC756E" w:rsidRPr="00F67D4D">
        <w:rPr>
          <w:sz w:val="22"/>
          <w:szCs w:val="22"/>
        </w:rPr>
        <w:t>decreased</w:t>
      </w:r>
      <w:r w:rsidR="00FC756E" w:rsidRPr="00F67D4D">
        <w:rPr>
          <w:sz w:val="22"/>
          <w:szCs w:val="22"/>
          <w:lang w:eastAsia="fi-FI"/>
        </w:rPr>
        <w:t xml:space="preserve">, albeit with variations between </w:t>
      </w:r>
      <w:r w:rsidR="00A972C5" w:rsidRPr="00F67D4D">
        <w:rPr>
          <w:sz w:val="22"/>
          <w:szCs w:val="22"/>
          <w:lang w:eastAsia="fi-FI"/>
        </w:rPr>
        <w:t>and within regions</w:t>
      </w:r>
      <w:r w:rsidR="00E361A3" w:rsidRPr="00F67D4D">
        <w:rPr>
          <w:sz w:val="22"/>
          <w:szCs w:val="22"/>
        </w:rPr>
        <w:t xml:space="preserve"> </w:t>
      </w:r>
      <w:r w:rsidR="00E41145" w:rsidRPr="00F67D4D">
        <w:rPr>
          <w:sz w:val="22"/>
          <w:szCs w:val="22"/>
        </w:rPr>
        <w:fldChar w:fldCharType="begin"/>
      </w:r>
      <w:r w:rsidR="00C47B82" w:rsidRPr="00F67D4D">
        <w:rPr>
          <w:sz w:val="22"/>
          <w:szCs w:val="22"/>
          <w:lang w:eastAsia="fi-FI"/>
        </w:rPr>
        <w:instrText xml:space="preserve"> ADDIN EN.CITE &lt;EndNote&gt;&lt;Cite&gt;&lt;Author&gt;Rugiu&lt;/Author&gt;&lt;Year&gt;2018&lt;/Year&gt;&lt;RecNum&gt;1730&lt;/RecNum&gt;&lt;DisplayText&gt;(Rugiu et al. 2018c)&lt;/DisplayText&gt;&lt;record&gt;&lt;rec-number&gt;1730&lt;/rec-number&gt;&lt;foreign-keys&gt;&lt;key app="EN" db-id="zdzprff01xrts1evwt3xdf0jw2xst0rtzd2t" timestamp="1560272001"&gt;1730&lt;/key&gt;&lt;/foreign-keys&gt;&lt;ref-type name="Journal Article"&gt;17&lt;/ref-type&gt;&lt;contributors&gt;&lt;authors&gt;&lt;author&gt;Rugiu, L.&lt;/author&gt;&lt;author&gt;Manninen, I.&lt;/author&gt;&lt;author&gt;Sjoroos, J.&lt;/author&gt;&lt;author&gt;Jormalainen, V.&lt;/author&gt;&lt;/authors&gt;&lt;/contributors&gt;&lt;auth-address&gt;[Rugiu, Luca; Manninen, Iita; Sjoroos, Joakim; Jormalainen, Veijo] Univ Turku, Dept Biol, Sect Ecol, Turku 20014, Finland.&amp;#xD;Rugiu, L (reprint author), Univ Turku, Dept Biol, Sect Ecol, Turku 20014, Finland.&amp;#xD;luca.rugiu@utu.fi&lt;/auth-address&gt;&lt;titles&gt;&lt;title&gt;Variations in tolerance to climate change in a key littoral herbivore&lt;/title&gt;&lt;secondary-title&gt;Marine Biology&lt;/secondary-title&gt;&lt;/titles&gt;&lt;periodical&gt;&lt;full-title&gt;Marine Biology&lt;/full-title&gt;&lt;/periodical&gt;&lt;volume&gt;165&lt;/volume&gt;&lt;number&gt;1&lt;/number&gt;&lt;keywords&gt;&lt;keyword&gt;isopod idotea-baltica&lt;/keyword&gt;&lt;keyword&gt;alga fucus-vesiculosus&lt;/keyword&gt;&lt;keyword&gt;local adaptation&lt;/keyword&gt;&lt;keyword&gt;marine&lt;/keyword&gt;&lt;keyword&gt;organisms&lt;/keyword&gt;&lt;keyword&gt;evolutionary rescue&lt;/keyword&gt;&lt;keyword&gt;sexual differences&lt;/keyword&gt;&lt;keyword&gt;range shifts&lt;/keyword&gt;&lt;keyword&gt;temperature&lt;/keyword&gt;&lt;keyword&gt;sea&lt;/keyword&gt;&lt;keyword&gt;salinity&lt;/keyword&gt;&lt;/keywords&gt;&lt;dates&gt;&lt;year&gt;2018&lt;/year&gt;&lt;pub-dates&gt;&lt;date&gt;Jan&lt;/date&gt;&lt;/pub-dates&gt;&lt;/dates&gt;&lt;isbn&gt;0025-3162&lt;/isbn&gt;&lt;accession-num&gt;WOS:000424325900016&lt;/accession-num&gt;&lt;work-type&gt;Article&lt;/work-type&gt;&lt;urls&gt;&lt;related-urls&gt;&lt;url&gt;&lt;style face="underline" font="default" size="100%"&gt;&amp;lt;Go to ISI&amp;gt;://WOS:000424325900016&lt;/style&gt;&lt;/url&gt;&lt;/related-urls&gt;&lt;/urls&gt;&lt;electronic-resource-num&gt;10.1007/s00227-017-3275-x&lt;/electronic-resource-num&gt;&lt;language&gt;English&lt;/language&gt;&lt;/record&gt;&lt;/Cite&gt;&lt;/EndNote&gt;</w:instrText>
      </w:r>
      <w:r w:rsidR="00E41145" w:rsidRPr="00F67D4D">
        <w:rPr>
          <w:sz w:val="22"/>
          <w:szCs w:val="22"/>
        </w:rPr>
        <w:fldChar w:fldCharType="separate"/>
      </w:r>
      <w:r w:rsidR="00C47B82" w:rsidRPr="00F67D4D">
        <w:rPr>
          <w:sz w:val="22"/>
          <w:szCs w:val="22"/>
        </w:rPr>
        <w:t>(</w:t>
      </w:r>
      <w:proofErr w:type="spellStart"/>
      <w:r w:rsidR="00C47B82" w:rsidRPr="00F67D4D">
        <w:rPr>
          <w:sz w:val="22"/>
          <w:szCs w:val="22"/>
        </w:rPr>
        <w:t>Rugiu</w:t>
      </w:r>
      <w:proofErr w:type="spellEnd"/>
      <w:r w:rsidR="00C47B82" w:rsidRPr="00F67D4D">
        <w:rPr>
          <w:sz w:val="22"/>
          <w:szCs w:val="22"/>
        </w:rPr>
        <w:t xml:space="preserve"> et al. 2018c)</w:t>
      </w:r>
      <w:r w:rsidR="00E41145" w:rsidRPr="00F67D4D">
        <w:rPr>
          <w:sz w:val="22"/>
          <w:szCs w:val="22"/>
        </w:rPr>
        <w:fldChar w:fldCharType="end"/>
      </w:r>
      <w:r w:rsidR="0010707B" w:rsidRPr="00F67D4D">
        <w:rPr>
          <w:sz w:val="22"/>
          <w:szCs w:val="22"/>
          <w:lang w:eastAsia="fi-FI"/>
        </w:rPr>
        <w:t>, and a</w:t>
      </w:r>
      <w:r w:rsidR="00E361A3" w:rsidRPr="00F67D4D">
        <w:rPr>
          <w:sz w:val="22"/>
          <w:szCs w:val="22"/>
        </w:rPr>
        <w:t xml:space="preserve"> combination of experimental studies and species distribution modelling demonstrated that</w:t>
      </w:r>
      <w:r w:rsidR="0010707B" w:rsidRPr="00F67D4D">
        <w:rPr>
          <w:sz w:val="22"/>
          <w:szCs w:val="22"/>
        </w:rPr>
        <w:t xml:space="preserve"> </w:t>
      </w:r>
      <w:r w:rsidR="0010707B" w:rsidRPr="00F67D4D">
        <w:rPr>
          <w:sz w:val="22"/>
          <w:szCs w:val="22"/>
          <w:lang w:eastAsia="fi-FI"/>
        </w:rPr>
        <w:t>abundances of</w:t>
      </w:r>
      <w:r w:rsidR="00E361A3" w:rsidRPr="00F67D4D">
        <w:rPr>
          <w:sz w:val="22"/>
          <w:szCs w:val="22"/>
          <w:lang w:eastAsia="fi-FI"/>
        </w:rPr>
        <w:t xml:space="preserve"> </w:t>
      </w:r>
      <w:r w:rsidR="00E361A3" w:rsidRPr="00F67D4D">
        <w:rPr>
          <w:i/>
          <w:sz w:val="22"/>
          <w:szCs w:val="22"/>
          <w:lang w:eastAsia="fi-FI"/>
        </w:rPr>
        <w:t>I</w:t>
      </w:r>
      <w:r w:rsidR="00F45713" w:rsidRPr="00F67D4D">
        <w:rPr>
          <w:i/>
          <w:sz w:val="22"/>
          <w:szCs w:val="22"/>
          <w:lang w:eastAsia="fi-FI"/>
        </w:rPr>
        <w:t>.</w:t>
      </w:r>
      <w:r w:rsidR="00E361A3" w:rsidRPr="00F67D4D">
        <w:rPr>
          <w:i/>
          <w:sz w:val="22"/>
          <w:szCs w:val="22"/>
        </w:rPr>
        <w:t xml:space="preserve"> balt</w:t>
      </w:r>
      <w:r w:rsidR="007A6F96" w:rsidRPr="00F67D4D">
        <w:rPr>
          <w:i/>
          <w:sz w:val="22"/>
          <w:szCs w:val="22"/>
        </w:rPr>
        <w:t>h</w:t>
      </w:r>
      <w:r w:rsidR="00E361A3" w:rsidRPr="00F67D4D">
        <w:rPr>
          <w:i/>
          <w:sz w:val="22"/>
          <w:szCs w:val="22"/>
        </w:rPr>
        <w:t>ica</w:t>
      </w:r>
      <w:r w:rsidR="00E361A3" w:rsidRPr="00F67D4D">
        <w:rPr>
          <w:sz w:val="22"/>
          <w:szCs w:val="22"/>
        </w:rPr>
        <w:t xml:space="preserve"> </w:t>
      </w:r>
      <w:r w:rsidR="00FC756E" w:rsidRPr="00F67D4D">
        <w:rPr>
          <w:sz w:val="22"/>
          <w:szCs w:val="22"/>
        </w:rPr>
        <w:t xml:space="preserve">will be significantly reduced, </w:t>
      </w:r>
      <w:r w:rsidR="00A972C5" w:rsidRPr="00F67D4D">
        <w:rPr>
          <w:sz w:val="22"/>
          <w:szCs w:val="22"/>
        </w:rPr>
        <w:t xml:space="preserve">mainly </w:t>
      </w:r>
      <w:r w:rsidR="00E361A3" w:rsidRPr="00F67D4D">
        <w:rPr>
          <w:sz w:val="22"/>
          <w:szCs w:val="22"/>
        </w:rPr>
        <w:t>due to the</w:t>
      </w:r>
      <w:r w:rsidR="00E361A3" w:rsidRPr="00F67D4D">
        <w:rPr>
          <w:sz w:val="22"/>
          <w:szCs w:val="22"/>
          <w:lang w:eastAsia="fi-FI"/>
        </w:rPr>
        <w:t xml:space="preserve"> </w:t>
      </w:r>
      <w:r w:rsidR="0010707B" w:rsidRPr="00F67D4D">
        <w:rPr>
          <w:sz w:val="22"/>
          <w:szCs w:val="22"/>
          <w:lang w:eastAsia="fi-FI"/>
        </w:rPr>
        <w:t>salinity-induced</w:t>
      </w:r>
      <w:r w:rsidR="0010707B" w:rsidRPr="00F67D4D">
        <w:rPr>
          <w:sz w:val="22"/>
          <w:szCs w:val="22"/>
        </w:rPr>
        <w:t xml:space="preserve"> </w:t>
      </w:r>
      <w:r w:rsidR="00E361A3" w:rsidRPr="00F67D4D">
        <w:rPr>
          <w:sz w:val="22"/>
          <w:szCs w:val="22"/>
        </w:rPr>
        <w:t xml:space="preserve">decline of its host macroalgae, </w:t>
      </w:r>
      <w:r w:rsidR="00E361A3" w:rsidRPr="00F67D4D">
        <w:rPr>
          <w:i/>
          <w:sz w:val="22"/>
          <w:szCs w:val="22"/>
        </w:rPr>
        <w:t>Fucus vesiculosus</w:t>
      </w:r>
      <w:r w:rsidR="00E361A3" w:rsidRPr="00F67D4D">
        <w:rPr>
          <w:sz w:val="22"/>
          <w:szCs w:val="22"/>
        </w:rPr>
        <w:t xml:space="preserve"> </w:t>
      </w:r>
      <w:r w:rsidR="00A972C5" w:rsidRPr="00F67D4D">
        <w:rPr>
          <w:sz w:val="22"/>
          <w:szCs w:val="22"/>
        </w:rPr>
        <w:fldChar w:fldCharType="begin"/>
      </w:r>
      <w:r w:rsidR="00A972C5" w:rsidRPr="00F67D4D">
        <w:rPr>
          <w:sz w:val="22"/>
          <w:szCs w:val="22"/>
        </w:rPr>
        <w:instrText xml:space="preserve"> ADDIN EN.CITE &lt;EndNote&gt;&lt;Cite&gt;&lt;Author&gt;Kotta&lt;/Author&gt;&lt;Year&gt;2019&lt;/Year&gt;&lt;RecNum&gt;1477&lt;/RecNum&gt;&lt;DisplayText&gt;(Kotta et al. 2019)&lt;/DisplayText&gt;&lt;record&gt;&lt;rec-number&gt;1477&lt;/rec-number&gt;&lt;foreign-keys&gt;&lt;key app="EN" db-id="zdzprff01xrts1evwt3xdf0jw2xst0rtzd2t" timestamp="1551350585"&gt;1477&lt;/key&gt;&lt;/foreign-keys&gt;&lt;ref-type name="Journal Article"&gt;17&lt;/ref-type&gt;&lt;contributors&gt;&lt;authors&gt;&lt;author&gt;Kotta, Jonne&lt;/author&gt;&lt;author&gt;Vanhatalo, Jarno&lt;/author&gt;&lt;author&gt;Jänes, Holger&lt;/author&gt;&lt;author&gt;Orav-Kotta, Helen&lt;/author&gt;&lt;author&gt;Rugiu, Luca&lt;/author&gt;&lt;author&gt;Jormalainen, Veijo&lt;/author&gt;&lt;author&gt;Bobsien, Ivo&lt;/author&gt;&lt;author&gt;Viitasalo, Markku&lt;/author&gt;&lt;author&gt;Virtanen, Elina&lt;/author&gt;&lt;author&gt;Sandman, Antonia Nyström&lt;/author&gt;&lt;/authors&gt;&lt;/contributors&gt;&lt;titles&gt;&lt;title&gt;Integrating experimental and distribution data to predict future species patterns&lt;/title&gt;&lt;secondary-title&gt;Scientific reports&lt;/secondary-title&gt;&lt;/titles&gt;&lt;periodical&gt;&lt;full-title&gt;Scientific reports&lt;/full-title&gt;&lt;/periodical&gt;&lt;pages&gt;1821&lt;/pages&gt;&lt;volume&gt;9&lt;/volume&gt;&lt;number&gt;1&lt;/number&gt;&lt;dates&gt;&lt;year&gt;2019&lt;/year&gt;&lt;/dates&gt;&lt;isbn&gt;2045-2322&lt;/isbn&gt;&lt;urls&gt;&lt;/urls&gt;&lt;/record&gt;&lt;/Cite&gt;&lt;/EndNote&gt;</w:instrText>
      </w:r>
      <w:r w:rsidR="00A972C5" w:rsidRPr="00F67D4D">
        <w:rPr>
          <w:sz w:val="22"/>
          <w:szCs w:val="22"/>
        </w:rPr>
        <w:fldChar w:fldCharType="separate"/>
      </w:r>
      <w:r w:rsidR="00A972C5" w:rsidRPr="00F67D4D">
        <w:rPr>
          <w:sz w:val="22"/>
          <w:szCs w:val="22"/>
        </w:rPr>
        <w:t>(</w:t>
      </w:r>
      <w:proofErr w:type="spellStart"/>
      <w:r w:rsidR="00A972C5" w:rsidRPr="00F67D4D">
        <w:rPr>
          <w:sz w:val="22"/>
          <w:szCs w:val="22"/>
        </w:rPr>
        <w:t>Kotta</w:t>
      </w:r>
      <w:proofErr w:type="spellEnd"/>
      <w:r w:rsidR="00A972C5" w:rsidRPr="00F67D4D">
        <w:rPr>
          <w:sz w:val="22"/>
          <w:szCs w:val="22"/>
        </w:rPr>
        <w:t xml:space="preserve"> et al. 2019)</w:t>
      </w:r>
      <w:r w:rsidR="00A972C5" w:rsidRPr="00F67D4D">
        <w:rPr>
          <w:sz w:val="22"/>
          <w:szCs w:val="22"/>
        </w:rPr>
        <w:fldChar w:fldCharType="end"/>
      </w:r>
      <w:r w:rsidR="00E361A3" w:rsidRPr="00F67D4D">
        <w:rPr>
          <w:sz w:val="22"/>
          <w:szCs w:val="22"/>
        </w:rPr>
        <w:t>.</w:t>
      </w:r>
    </w:p>
    <w:p w14:paraId="262034E3" w14:textId="77777777" w:rsidR="00E361A3" w:rsidRPr="00C15244" w:rsidRDefault="00E361A3" w:rsidP="00352E56">
      <w:pPr>
        <w:autoSpaceDE w:val="0"/>
        <w:autoSpaceDN w:val="0"/>
        <w:adjustRightInd w:val="0"/>
        <w:spacing w:line="300" w:lineRule="exact"/>
        <w:rPr>
          <w:color w:val="FF0000"/>
          <w:sz w:val="22"/>
          <w:szCs w:val="22"/>
        </w:rPr>
      </w:pPr>
    </w:p>
    <w:p w14:paraId="0D558AA3" w14:textId="2F5F7584" w:rsidR="00086185" w:rsidRPr="00944F77" w:rsidRDefault="0010707B" w:rsidP="00352E56">
      <w:pPr>
        <w:autoSpaceDE w:val="0"/>
        <w:autoSpaceDN w:val="0"/>
        <w:adjustRightInd w:val="0"/>
        <w:spacing w:line="300" w:lineRule="exact"/>
        <w:rPr>
          <w:i/>
          <w:sz w:val="22"/>
          <w:szCs w:val="22"/>
        </w:rPr>
      </w:pPr>
      <w:bookmarkStart w:id="1" w:name="_Hlk57712514"/>
      <w:r w:rsidRPr="00F67D4D">
        <w:rPr>
          <w:sz w:val="22"/>
          <w:szCs w:val="22"/>
        </w:rPr>
        <w:t xml:space="preserve">Ocean acidification has various effects on benthic invertebrates. The size </w:t>
      </w:r>
      <w:r w:rsidRPr="00944F77">
        <w:rPr>
          <w:sz w:val="22"/>
          <w:szCs w:val="22"/>
        </w:rPr>
        <w:t xml:space="preserve">and time to settlement of pelagic larvae of the Baltic clam </w:t>
      </w:r>
      <w:r w:rsidRPr="00944F77">
        <w:rPr>
          <w:i/>
          <w:sz w:val="22"/>
          <w:szCs w:val="22"/>
        </w:rPr>
        <w:t>Limecola/Macoma balthica</w:t>
      </w:r>
      <w:r w:rsidRPr="00944F77">
        <w:rPr>
          <w:sz w:val="22"/>
          <w:szCs w:val="22"/>
        </w:rPr>
        <w:t xml:space="preserve"> increased with OA, suggesting a developmental delay </w:t>
      </w:r>
      <w:r w:rsidRPr="00F67D4D">
        <w:rPr>
          <w:sz w:val="22"/>
          <w:szCs w:val="22"/>
        </w:rPr>
        <w:fldChar w:fldCharType="begin">
          <w:fldData xml:space="preserve">PEVuZE5vdGU+PENpdGU+PEF1dGhvcj5KYW5zc29uPC9BdXRob3I+PFllYXI+MjAxNjwvWWVhcj48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</w:fldData>
        </w:fldChar>
      </w:r>
      <w:r w:rsidRPr="00F67D4D">
        <w:rPr>
          <w:sz w:val="22"/>
          <w:szCs w:val="22"/>
        </w:rPr>
        <w:instrText xml:space="preserve"> ADDIN EN.CITE </w:instrText>
      </w:r>
      <w:r w:rsidRPr="00F67D4D">
        <w:rPr>
          <w:sz w:val="22"/>
          <w:szCs w:val="22"/>
        </w:rPr>
        <w:fldChar w:fldCharType="begin">
          <w:fldData xml:space="preserve">PEVuZE5vdGU+PENpdGU+PEF1dGhvcj5KYW5zc29uPC9BdXRob3I+PFllYXI+MjAxNjwvWWVhcj48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</w:fldData>
        </w:fldChar>
      </w:r>
      <w:r w:rsidRPr="00F67D4D">
        <w:rPr>
          <w:sz w:val="22"/>
          <w:szCs w:val="22"/>
          <w:lang w:eastAsia="fi-FI"/>
        </w:rPr>
        <w:instrText xml:space="preserve"> ADDIN EN.CITE.DATA </w:instrText>
      </w:r>
      <w:r w:rsidRPr="00F67D4D">
        <w:rPr>
          <w:sz w:val="22"/>
          <w:szCs w:val="22"/>
        </w:rPr>
      </w:r>
      <w:r w:rsidRPr="00F67D4D">
        <w:rPr>
          <w:sz w:val="22"/>
          <w:szCs w:val="22"/>
        </w:rPr>
        <w:fldChar w:fldCharType="end"/>
      </w:r>
      <w:r w:rsidRPr="00F67D4D">
        <w:rPr>
          <w:sz w:val="22"/>
          <w:szCs w:val="22"/>
        </w:rPr>
      </w:r>
      <w:r w:rsidRPr="00F67D4D">
        <w:rPr>
          <w:sz w:val="22"/>
          <w:szCs w:val="22"/>
        </w:rPr>
        <w:fldChar w:fldCharType="separate"/>
      </w:r>
      <w:r w:rsidRPr="00F67D4D">
        <w:rPr>
          <w:sz w:val="22"/>
          <w:szCs w:val="22"/>
        </w:rPr>
        <w:t>(Jansson et al. 2016)</w:t>
      </w:r>
      <w:r w:rsidRPr="00F67D4D">
        <w:rPr>
          <w:sz w:val="22"/>
          <w:szCs w:val="22"/>
        </w:rPr>
        <w:fldChar w:fldCharType="end"/>
      </w:r>
      <w:r w:rsidR="00E9022A" w:rsidRPr="00F67D4D">
        <w:rPr>
          <w:sz w:val="22"/>
          <w:szCs w:val="22"/>
          <w:lang w:eastAsia="fi-FI"/>
        </w:rPr>
        <w:t>, while OA had no effects on</w:t>
      </w:r>
      <w:r w:rsidR="00C066F8" w:rsidRPr="00F67D4D">
        <w:rPr>
          <w:sz w:val="22"/>
          <w:szCs w:val="22"/>
        </w:rPr>
        <w:t xml:space="preserve"> </w:t>
      </w:r>
      <w:r w:rsidR="00E361A3" w:rsidRPr="00F67D4D">
        <w:rPr>
          <w:sz w:val="22"/>
          <w:szCs w:val="22"/>
        </w:rPr>
        <w:t xml:space="preserve">larvae of the barnacle </w:t>
      </w:r>
      <w:r w:rsidR="00E361A3" w:rsidRPr="00F67D4D">
        <w:rPr>
          <w:i/>
          <w:sz w:val="22"/>
          <w:szCs w:val="22"/>
        </w:rPr>
        <w:t>Amphibalanus improvisus</w:t>
      </w:r>
      <w:r w:rsidR="00E361A3" w:rsidRPr="00F67D4D">
        <w:rPr>
          <w:sz w:val="22"/>
          <w:szCs w:val="22"/>
        </w:rPr>
        <w:t xml:space="preserve"> </w:t>
      </w:r>
      <w:r w:rsidRPr="00F67D4D">
        <w:rPr>
          <w:sz w:val="22"/>
          <w:szCs w:val="22"/>
        </w:rPr>
        <w:fldChar w:fldCharType="begin">
          <w:fldData xml:space="preserve">PEVuZE5vdGU+PENpdGU+PEF1dGhvcj5QYW5zY2g8L0F1dGhvcj48WWVhcj4yMDEyPC9ZZWFyPjxS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</w:fldData>
        </w:fldChar>
      </w:r>
      <w:r w:rsidR="00416BED" w:rsidRPr="00F67D4D">
        <w:rPr>
          <w:sz w:val="22"/>
          <w:szCs w:val="22"/>
        </w:rPr>
        <w:instrText xml:space="preserve"> ADDIN EN.CITE </w:instrText>
      </w:r>
      <w:r w:rsidR="00416BED" w:rsidRPr="00F67D4D">
        <w:rPr>
          <w:sz w:val="22"/>
          <w:szCs w:val="22"/>
        </w:rPr>
        <w:fldChar w:fldCharType="begin">
          <w:fldData xml:space="preserve">PEVuZE5vdGU+PENpdGU+PEF1dGhvcj5QYW5zY2g8L0F1dGhvcj48WWVhcj4yMDEyPC9ZZWFyPjxS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</w:fldData>
        </w:fldChar>
      </w:r>
      <w:r w:rsidR="00416BED" w:rsidRPr="00F67D4D">
        <w:rPr>
          <w:sz w:val="22"/>
          <w:szCs w:val="22"/>
          <w:lang w:eastAsia="fi-FI"/>
        </w:rPr>
        <w:instrText xml:space="preserve"> ADDIN EN.CITE.DATA </w:instrText>
      </w:r>
      <w:r w:rsidR="00416BED" w:rsidRPr="00F67D4D">
        <w:rPr>
          <w:sz w:val="22"/>
          <w:szCs w:val="22"/>
        </w:rPr>
      </w:r>
      <w:r w:rsidR="00416BED" w:rsidRPr="00F67D4D">
        <w:rPr>
          <w:sz w:val="22"/>
          <w:szCs w:val="22"/>
        </w:rPr>
        <w:fldChar w:fldCharType="end"/>
      </w:r>
      <w:r w:rsidRPr="00F67D4D">
        <w:rPr>
          <w:sz w:val="22"/>
          <w:szCs w:val="22"/>
        </w:rPr>
      </w:r>
      <w:r w:rsidRPr="00F67D4D">
        <w:rPr>
          <w:sz w:val="22"/>
          <w:szCs w:val="22"/>
        </w:rPr>
        <w:fldChar w:fldCharType="separate"/>
      </w:r>
      <w:r w:rsidRPr="00F67D4D">
        <w:rPr>
          <w:sz w:val="22"/>
          <w:szCs w:val="22"/>
        </w:rPr>
        <w:t>(</w:t>
      </w:r>
      <w:proofErr w:type="spellStart"/>
      <w:r w:rsidRPr="00F67D4D">
        <w:rPr>
          <w:sz w:val="22"/>
          <w:szCs w:val="22"/>
        </w:rPr>
        <w:t>Pansch</w:t>
      </w:r>
      <w:proofErr w:type="spellEnd"/>
      <w:r w:rsidRPr="00F67D4D">
        <w:rPr>
          <w:sz w:val="22"/>
          <w:szCs w:val="22"/>
        </w:rPr>
        <w:t xml:space="preserve"> et al. 2012)</w:t>
      </w:r>
      <w:r w:rsidRPr="00F67D4D">
        <w:rPr>
          <w:sz w:val="22"/>
          <w:szCs w:val="22"/>
        </w:rPr>
        <w:fldChar w:fldCharType="end"/>
      </w:r>
      <w:bookmarkEnd w:id="1"/>
      <w:r w:rsidR="00E9022A" w:rsidRPr="00F67D4D">
        <w:rPr>
          <w:sz w:val="22"/>
          <w:szCs w:val="22"/>
          <w:lang w:eastAsia="fi-FI"/>
        </w:rPr>
        <w:t xml:space="preserve">. Short (12 h) or long-term (2 week) exposures to OA did not have significant effects on the isopod </w:t>
      </w:r>
      <w:r w:rsidR="00E9022A" w:rsidRPr="00F67D4D">
        <w:rPr>
          <w:i/>
          <w:sz w:val="22"/>
          <w:szCs w:val="22"/>
          <w:lang w:eastAsia="fi-FI"/>
        </w:rPr>
        <w:t>Saduria entomon</w:t>
      </w:r>
      <w:r w:rsidR="00E9022A" w:rsidRPr="00F67D4D">
        <w:rPr>
          <w:sz w:val="22"/>
          <w:szCs w:val="22"/>
          <w:lang w:eastAsia="fi-FI"/>
        </w:rPr>
        <w:t xml:space="preserve"> either </w:t>
      </w:r>
      <w:r w:rsidR="00E9022A" w:rsidRPr="00F67D4D">
        <w:rPr>
          <w:sz w:val="22"/>
          <w:szCs w:val="22"/>
          <w:lang w:eastAsia="fi-FI"/>
        </w:rPr>
        <w:fldChar w:fldCharType="begin">
          <w:fldData xml:space="preserve">PEVuZE5vdGU+PENpdGU+PEF1dGhvcj5KYWt1Ym93c2thPC9BdXRob3I+PFllYXI+MjAxMzwvWWVh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=
</w:fldData>
        </w:fldChar>
      </w:r>
      <w:r w:rsidR="00E9022A" w:rsidRPr="00F67D4D">
        <w:rPr>
          <w:sz w:val="22"/>
          <w:szCs w:val="22"/>
          <w:lang w:eastAsia="fi-FI"/>
        </w:rPr>
        <w:instrText xml:space="preserve"> ADDIN EN.CITE </w:instrText>
      </w:r>
      <w:r w:rsidR="00E9022A" w:rsidRPr="00F67D4D">
        <w:rPr>
          <w:sz w:val="22"/>
          <w:szCs w:val="22"/>
          <w:lang w:eastAsia="fi-FI"/>
        </w:rPr>
        <w:fldChar w:fldCharType="begin">
          <w:fldData xml:space="preserve">PEVuZE5vdGU+PENpdGU+PEF1dGhvcj5KYWt1Ym93c2thPC9BdXRob3I+PFllYXI+MjAxMzwvWWVh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=
</w:fldData>
        </w:fldChar>
      </w:r>
      <w:r w:rsidR="00E9022A" w:rsidRPr="00F67D4D">
        <w:rPr>
          <w:sz w:val="22"/>
          <w:szCs w:val="22"/>
          <w:lang w:eastAsia="fi-FI"/>
        </w:rPr>
        <w:instrText xml:space="preserve"> ADDIN EN.CITE.DATA </w:instrText>
      </w:r>
      <w:r w:rsidR="00E9022A" w:rsidRPr="00F67D4D">
        <w:rPr>
          <w:sz w:val="22"/>
          <w:szCs w:val="22"/>
          <w:lang w:eastAsia="fi-FI"/>
        </w:rPr>
      </w:r>
      <w:r w:rsidR="00E9022A" w:rsidRPr="00F67D4D">
        <w:rPr>
          <w:sz w:val="22"/>
          <w:szCs w:val="22"/>
          <w:lang w:eastAsia="fi-FI"/>
        </w:rPr>
        <w:fldChar w:fldCharType="end"/>
      </w:r>
      <w:r w:rsidR="00E9022A" w:rsidRPr="00F67D4D">
        <w:rPr>
          <w:sz w:val="22"/>
          <w:szCs w:val="22"/>
          <w:lang w:eastAsia="fi-FI"/>
        </w:rPr>
      </w:r>
      <w:r w:rsidR="00E9022A" w:rsidRPr="00F67D4D">
        <w:rPr>
          <w:sz w:val="22"/>
          <w:szCs w:val="22"/>
          <w:lang w:eastAsia="fi-FI"/>
        </w:rPr>
        <w:fldChar w:fldCharType="separate"/>
      </w:r>
      <w:r w:rsidR="00E9022A" w:rsidRPr="00F67D4D">
        <w:rPr>
          <w:noProof/>
          <w:sz w:val="22"/>
          <w:szCs w:val="22"/>
          <w:lang w:eastAsia="fi-FI"/>
        </w:rPr>
        <w:t>(Jakubowska et al. 2013)</w:t>
      </w:r>
      <w:r w:rsidR="00E9022A" w:rsidRPr="00F67D4D">
        <w:rPr>
          <w:sz w:val="22"/>
          <w:szCs w:val="22"/>
          <w:lang w:eastAsia="fi-FI"/>
        </w:rPr>
        <w:fldChar w:fldCharType="end"/>
      </w:r>
      <w:r w:rsidR="00E9022A" w:rsidRPr="00F67D4D">
        <w:rPr>
          <w:sz w:val="22"/>
          <w:szCs w:val="22"/>
          <w:lang w:eastAsia="fi-FI"/>
        </w:rPr>
        <w:t>.</w:t>
      </w:r>
      <w:r w:rsidR="00C066F8" w:rsidRPr="00F67D4D">
        <w:rPr>
          <w:sz w:val="22"/>
          <w:szCs w:val="22"/>
        </w:rPr>
        <w:t xml:space="preserve"> C</w:t>
      </w:r>
      <w:r w:rsidR="00086185" w:rsidRPr="00F67D4D">
        <w:rPr>
          <w:sz w:val="22"/>
          <w:szCs w:val="22"/>
        </w:rPr>
        <w:t>ont</w:t>
      </w:r>
      <w:r w:rsidR="00086185" w:rsidRPr="00944F77">
        <w:rPr>
          <w:sz w:val="22"/>
          <w:szCs w:val="22"/>
        </w:rPr>
        <w:t xml:space="preserve">roversial results were obtained for the isopod </w:t>
      </w:r>
      <w:r w:rsidR="00086185" w:rsidRPr="00944F77">
        <w:rPr>
          <w:i/>
          <w:sz w:val="22"/>
          <w:szCs w:val="22"/>
        </w:rPr>
        <w:t>Idotea balthica</w:t>
      </w:r>
      <w:r w:rsidR="00086185" w:rsidRPr="00F67D4D">
        <w:rPr>
          <w:sz w:val="22"/>
          <w:szCs w:val="22"/>
        </w:rPr>
        <w:t xml:space="preserve">, from </w:t>
      </w:r>
      <w:r w:rsidR="00086185" w:rsidRPr="00F67D4D">
        <w:rPr>
          <w:sz w:val="22"/>
          <w:szCs w:val="22"/>
          <w:lang w:eastAsia="fi-FI"/>
        </w:rPr>
        <w:t>three different sea areas:</w:t>
      </w:r>
      <w:r w:rsidR="00086185" w:rsidRPr="00F67D4D">
        <w:rPr>
          <w:sz w:val="22"/>
          <w:szCs w:val="22"/>
        </w:rPr>
        <w:t xml:space="preserve"> North </w:t>
      </w:r>
      <w:r w:rsidR="00086185" w:rsidRPr="00944F77">
        <w:rPr>
          <w:sz w:val="22"/>
          <w:szCs w:val="22"/>
        </w:rPr>
        <w:t xml:space="preserve">Sea, Kattegat, and the Baltic Sea. The populations from more saline </w:t>
      </w:r>
      <w:r w:rsidR="00086185" w:rsidRPr="00F67D4D">
        <w:rPr>
          <w:sz w:val="22"/>
          <w:szCs w:val="22"/>
        </w:rPr>
        <w:t>habitats were not</w:t>
      </w:r>
      <w:r w:rsidR="00086185" w:rsidRPr="00F67D4D">
        <w:rPr>
          <w:sz w:val="22"/>
          <w:szCs w:val="22"/>
          <w:lang w:eastAsia="fi-FI"/>
        </w:rPr>
        <w:t xml:space="preserve"> significantly</w:t>
      </w:r>
      <w:r w:rsidR="00086185" w:rsidRPr="00F67D4D">
        <w:rPr>
          <w:sz w:val="22"/>
          <w:szCs w:val="22"/>
        </w:rPr>
        <w:t xml:space="preserve"> affected by </w:t>
      </w:r>
      <w:r w:rsidR="00086185" w:rsidRPr="00944F77">
        <w:rPr>
          <w:sz w:val="22"/>
          <w:szCs w:val="22"/>
        </w:rPr>
        <w:t xml:space="preserve">OA, while the Baltic Sea population showed 100 % mortality </w:t>
      </w:r>
      <w:r w:rsidR="00086185" w:rsidRPr="00944F77">
        <w:rPr>
          <w:sz w:val="22"/>
          <w:szCs w:val="22"/>
        </w:rPr>
        <w:fldChar w:fldCharType="begin"/>
      </w:r>
      <w:r w:rsidR="00086185" w:rsidRPr="00944F77">
        <w:instrText xml:space="preserve"> ADDIN EN.CITE &lt;EndNote&gt;&lt;Cite&gt;&lt;Author&gt;Wood&lt;/Author&gt;&lt;Year&gt;2014&lt;/Year&gt;&lt;RecNum&gt;1810&lt;/RecNum&gt;&lt;DisplayText&gt;(Wood et al. 2014)&lt;/DisplayText&gt;&lt;record&gt;&lt;rec-number&gt;1810&lt;/rec-number&gt;&lt;foreign-keys&gt;&lt;key app="EN" db-id="zdzprff01xrts1evwt3xdf0jw2xst0rtzd2t" timestamp="1560273975"&gt;1810&lt;/key&gt;&lt;/foreign-keys&gt;&lt;ref-type name="Journal Article"&gt;17&lt;/ref-type&gt;&lt;contributors&gt;&lt;authors&gt;&lt;author&gt;Wood, H. L.&lt;/author&gt;&lt;author&gt;Skold, H. N.&lt;/author&gt;&lt;author&gt;Eriksson, S. P.&lt;/author&gt;&lt;/authors&gt;&lt;/contributors&gt;&lt;auth-address&gt;[Wood, Hannah L.; Skold, Helen N.; Eriksson, Susanne P.] Univ Gothenburg, Dept Biol &amp;amp; Environm Sci Kristineberg, S-45178 Fiskebackskil, Sweden.&amp;#xD;Wood, HL (reprint author), Univ Gothenburg, Dept Biol &amp;amp; Environm Sci Kristineberg, Kristineberg 566, S-45178 Fiskebackskil, Sweden.&amp;#xD;Hannah.wood@bioenv.gu.se&lt;/auth-address&gt;&lt;titles&gt;&lt;title&gt;&lt;style face="normal" font="default" size="100%"&gt;Health and population-dependent effects of ocean acidification on the marine isopod &lt;/style&gt;&lt;style face="italic" font="default" size="100%"&gt;Idotea balthica&lt;/style&gt;&lt;/title&gt;&lt;secondary-title&gt;Marine Biology&lt;/secondary-title&gt;&lt;/titles&gt;&lt;periodical&gt;&lt;full-title&gt;Marine Biology&lt;/full-title&gt;&lt;/periodical&gt;&lt;pages&gt;2423-2431&lt;/pages&gt;&lt;volume&gt;161&lt;/volume&gt;&lt;number&gt;10&lt;/number&gt;&lt;keywords&gt;&lt;keyword&gt;fucus-vesiculosus&lt;/keyword&gt;&lt;keyword&gt;immune-response&lt;/keyword&gt;&lt;keyword&gt;climate-change&lt;/keyword&gt;&lt;keyword&gt;carbonic-acid&lt;/keyword&gt;&lt;keyword&gt;temperature&lt;/keyword&gt;&lt;keyword&gt;salinity&lt;/keyword&gt;&lt;keyword&gt;seawater&lt;/keyword&gt;&lt;keyword&gt;mussel&lt;/keyword&gt;&lt;keyword&gt;damage&lt;/keyword&gt;&lt;keyword&gt;phagocytosis&lt;/keyword&gt;&lt;/keywords&gt;&lt;dates&gt;&lt;year&gt;2014&lt;/year&gt;&lt;pub-dates&gt;&lt;date&gt;Oct&lt;/date&gt;&lt;/pub-dates&gt;&lt;/dates&gt;&lt;isbn&gt;0025-3162&lt;/isbn&gt;&lt;accession-num&gt;WOS:000342415200019&lt;/accession-num&gt;&lt;work-type&gt;Article&lt;/work-type&gt;&lt;urls&gt;&lt;related-urls&gt;&lt;url&gt;&lt;style face="underline" font="default" size="100%"&gt;&amp;lt;Go to ISI&amp;gt;://WOS:000342415200019&lt;/style&gt;&lt;/url&gt;&lt;/related-urls&gt;&lt;/urls&gt;&lt;electronic-resource-num&gt;10.1007/s00227-014-2518-3&lt;/electronic-resource-num&gt;&lt;language&gt;English&lt;/language&gt;&lt;/record&gt;&lt;/Cite&gt;&lt;/EndNote&gt;</w:instrText>
      </w:r>
      <w:r w:rsidR="00086185" w:rsidRPr="00944F77">
        <w:rPr>
          <w:sz w:val="22"/>
          <w:szCs w:val="22"/>
        </w:rPr>
        <w:fldChar w:fldCharType="separate"/>
      </w:r>
      <w:r w:rsidR="00086185" w:rsidRPr="00944F77">
        <w:rPr>
          <w:sz w:val="22"/>
          <w:szCs w:val="22"/>
        </w:rPr>
        <w:t>(Wood et al. 2014)</w:t>
      </w:r>
      <w:r w:rsidR="00086185" w:rsidRPr="00944F77">
        <w:rPr>
          <w:sz w:val="22"/>
          <w:szCs w:val="22"/>
        </w:rPr>
        <w:fldChar w:fldCharType="end"/>
      </w:r>
      <w:r w:rsidR="00086185" w:rsidRPr="00944F77">
        <w:rPr>
          <w:sz w:val="22"/>
          <w:szCs w:val="22"/>
        </w:rPr>
        <w:t xml:space="preserve">. It was suggested that the Baltic </w:t>
      </w:r>
      <w:r w:rsidR="00086185" w:rsidRPr="00944F77">
        <w:rPr>
          <w:i/>
          <w:sz w:val="22"/>
          <w:szCs w:val="22"/>
        </w:rPr>
        <w:t>I. balthica</w:t>
      </w:r>
      <w:r w:rsidR="00086185" w:rsidRPr="00944F77">
        <w:rPr>
          <w:sz w:val="22"/>
          <w:szCs w:val="22"/>
        </w:rPr>
        <w:t xml:space="preserve"> had higher levels of oxidative stress, and the combined stress became lethal to them.</w:t>
      </w:r>
      <w:r w:rsidR="00086185" w:rsidRPr="00F67D4D">
        <w:rPr>
          <w:sz w:val="22"/>
          <w:szCs w:val="22"/>
          <w:lang w:eastAsia="fi-FI"/>
        </w:rPr>
        <w:t xml:space="preserve"> </w:t>
      </w:r>
    </w:p>
    <w:p w14:paraId="4EA4F2B7" w14:textId="77777777" w:rsidR="0012522B" w:rsidRPr="00944F77" w:rsidRDefault="0012522B" w:rsidP="00352E56">
      <w:pPr>
        <w:autoSpaceDE w:val="0"/>
        <w:autoSpaceDN w:val="0"/>
        <w:adjustRightInd w:val="0"/>
        <w:spacing w:line="300" w:lineRule="exact"/>
        <w:rPr>
          <w:sz w:val="22"/>
          <w:szCs w:val="22"/>
        </w:rPr>
      </w:pPr>
    </w:p>
    <w:p w14:paraId="2158526B" w14:textId="77777777" w:rsidR="004F3CE5" w:rsidRDefault="004F3CE5" w:rsidP="00352E56">
      <w:pPr>
        <w:autoSpaceDE w:val="0"/>
        <w:autoSpaceDN w:val="0"/>
        <w:adjustRightInd w:val="0"/>
        <w:spacing w:line="300" w:lineRule="exact"/>
        <w:rPr>
          <w:b/>
          <w:i/>
        </w:rPr>
      </w:pPr>
    </w:p>
    <w:p w14:paraId="5FB5CBE4" w14:textId="58D292D8" w:rsidR="00497D2F" w:rsidRPr="00E84714" w:rsidRDefault="00497D2F" w:rsidP="00352E56">
      <w:pPr>
        <w:autoSpaceDE w:val="0"/>
        <w:autoSpaceDN w:val="0"/>
        <w:adjustRightInd w:val="0"/>
        <w:spacing w:line="300" w:lineRule="exact"/>
        <w:rPr>
          <w:b/>
          <w:i/>
        </w:rPr>
      </w:pPr>
      <w:r w:rsidRPr="00E84714">
        <w:rPr>
          <w:b/>
          <w:i/>
        </w:rPr>
        <w:lastRenderedPageBreak/>
        <w:t xml:space="preserve">Non-indigenous </w:t>
      </w:r>
      <w:r w:rsidR="009403C0" w:rsidRPr="00E84714">
        <w:rPr>
          <w:b/>
          <w:i/>
        </w:rPr>
        <w:t>invertebrates</w:t>
      </w:r>
    </w:p>
    <w:p w14:paraId="5C5BE3E3" w14:textId="77777777" w:rsidR="00497D2F" w:rsidRPr="00F67D4D" w:rsidRDefault="00497D2F" w:rsidP="00352E56">
      <w:pPr>
        <w:autoSpaceDE w:val="0"/>
        <w:autoSpaceDN w:val="0"/>
        <w:adjustRightInd w:val="0"/>
        <w:spacing w:line="300" w:lineRule="exact"/>
        <w:rPr>
          <w:sz w:val="22"/>
          <w:szCs w:val="22"/>
        </w:rPr>
      </w:pPr>
    </w:p>
    <w:p w14:paraId="0D75FE7B" w14:textId="0BD94022" w:rsidR="00E803BF" w:rsidRPr="00F67D4D" w:rsidRDefault="001C4F74" w:rsidP="00352E56">
      <w:pPr>
        <w:autoSpaceDE w:val="0"/>
        <w:autoSpaceDN w:val="0"/>
        <w:adjustRightInd w:val="0"/>
        <w:spacing w:line="300" w:lineRule="exact"/>
        <w:rPr>
          <w:sz w:val="22"/>
          <w:szCs w:val="22"/>
        </w:rPr>
      </w:pPr>
      <w:r w:rsidRPr="00944F77">
        <w:rPr>
          <w:sz w:val="22"/>
          <w:szCs w:val="22"/>
        </w:rPr>
        <w:t>I</w:t>
      </w:r>
      <w:r w:rsidR="00497D2F" w:rsidRPr="00944F77">
        <w:rPr>
          <w:sz w:val="22"/>
          <w:szCs w:val="22"/>
        </w:rPr>
        <w:t xml:space="preserve">t is </w:t>
      </w:r>
      <w:r w:rsidRPr="00944F77">
        <w:rPr>
          <w:sz w:val="22"/>
          <w:szCs w:val="22"/>
        </w:rPr>
        <w:t xml:space="preserve">often suggested </w:t>
      </w:r>
      <w:r w:rsidR="00497D2F" w:rsidRPr="00944F77">
        <w:rPr>
          <w:sz w:val="22"/>
          <w:szCs w:val="22"/>
        </w:rPr>
        <w:t xml:space="preserve">that </w:t>
      </w:r>
      <w:r w:rsidR="00497D2F" w:rsidRPr="00F67D4D">
        <w:rPr>
          <w:sz w:val="22"/>
          <w:szCs w:val="22"/>
        </w:rPr>
        <w:t xml:space="preserve">climate change will favour invasions </w:t>
      </w:r>
      <w:r w:rsidRPr="00F67D4D">
        <w:rPr>
          <w:sz w:val="22"/>
          <w:szCs w:val="22"/>
        </w:rPr>
        <w:t>of non-indigenous species</w:t>
      </w:r>
      <w:r w:rsidR="005768D0" w:rsidRPr="00F67D4D">
        <w:rPr>
          <w:sz w:val="22"/>
          <w:szCs w:val="22"/>
        </w:rPr>
        <w:t xml:space="preserve"> worldwide</w:t>
      </w:r>
      <w:r w:rsidRPr="00F67D4D">
        <w:rPr>
          <w:sz w:val="22"/>
          <w:szCs w:val="22"/>
        </w:rPr>
        <w:t xml:space="preserve"> </w:t>
      </w:r>
      <w:r w:rsidR="00A972C5" w:rsidRPr="00F67D4D">
        <w:rPr>
          <w:sz w:val="22"/>
          <w:szCs w:val="22"/>
        </w:rPr>
        <w:fldChar w:fldCharType="begin"/>
      </w:r>
      <w:r w:rsidR="00A972C5" w:rsidRPr="00F67D4D">
        <w:rPr>
          <w:sz w:val="22"/>
          <w:szCs w:val="22"/>
        </w:rPr>
        <w:instrText xml:space="preserve"> ADDIN EN.CITE &lt;EndNote&gt;&lt;Cite&gt;&lt;Author&gt;Jones&lt;/Author&gt;&lt;Year&gt;2015&lt;/Year&gt;&lt;RecNum&gt;2174&lt;/RecNum&gt;&lt;DisplayText&gt;(Jones and Cheung 2015)&lt;/DisplayText&gt;&lt;record&gt;&lt;rec-number&gt;2174&lt;/rec-number&gt;&lt;foreign-keys&gt;&lt;key app="EN" db-id="zdzprff01xrts1evwt3xdf0jw2xst0rtzd2t" timestamp="1582557191"&gt;2174&lt;/key&gt;&lt;/foreign-keys&gt;&lt;ref-type name="Journal Article"&gt;17&lt;/ref-type&gt;&lt;contributors&gt;&lt;authors&gt;&lt;author&gt;Jones, Miranda C&lt;/author&gt;&lt;author&gt;Cheung, William WL&lt;/author&gt;&lt;/authors&gt;&lt;/contributors&gt;&lt;titles&gt;&lt;title&gt;Multi-model ensemble projections of climate change effects on global marine biodiversity&lt;/title&gt;&lt;secondary-title&gt;ICES Journal of Marine Science&lt;/secondary-title&gt;&lt;/titles&gt;&lt;periodical&gt;&lt;full-title&gt;Ices Journal of Marine Science&lt;/full-title&gt;&lt;/periodical&gt;&lt;pages&gt;741-752&lt;/pages&gt;&lt;volume&gt;72&lt;/volume&gt;&lt;number&gt;3&lt;/number&gt;&lt;dates&gt;&lt;year&gt;2015&lt;/year&gt;&lt;/dates&gt;&lt;isbn&gt;1054-3139&lt;/isbn&gt;&lt;urls&gt;&lt;/urls&gt;&lt;/record&gt;&lt;/Cite&gt;&lt;/EndNote&gt;</w:instrText>
      </w:r>
      <w:r w:rsidR="00A972C5" w:rsidRPr="00F67D4D">
        <w:rPr>
          <w:sz w:val="22"/>
          <w:szCs w:val="22"/>
        </w:rPr>
        <w:fldChar w:fldCharType="separate"/>
      </w:r>
      <w:r w:rsidR="00A972C5" w:rsidRPr="00F67D4D">
        <w:rPr>
          <w:sz w:val="22"/>
          <w:szCs w:val="22"/>
        </w:rPr>
        <w:t>(Jones and Cheung 2015)</w:t>
      </w:r>
      <w:r w:rsidR="00A972C5" w:rsidRPr="00F67D4D">
        <w:rPr>
          <w:sz w:val="22"/>
          <w:szCs w:val="22"/>
        </w:rPr>
        <w:fldChar w:fldCharType="end"/>
      </w:r>
      <w:r w:rsidR="00497D2F" w:rsidRPr="00944F77">
        <w:rPr>
          <w:sz w:val="22"/>
          <w:szCs w:val="22"/>
        </w:rPr>
        <w:t xml:space="preserve">. It has also been shown that </w:t>
      </w:r>
      <w:r w:rsidR="00497D2F" w:rsidRPr="00F67D4D">
        <w:rPr>
          <w:sz w:val="22"/>
          <w:szCs w:val="22"/>
        </w:rPr>
        <w:t xml:space="preserve">native and non-native </w:t>
      </w:r>
      <w:r w:rsidR="00497D2F" w:rsidRPr="00F67D4D">
        <w:rPr>
          <w:sz w:val="22"/>
          <w:szCs w:val="22"/>
          <w:lang w:eastAsia="fi-FI"/>
        </w:rPr>
        <w:t>species</w:t>
      </w:r>
      <w:r w:rsidR="000851A2" w:rsidRPr="00F67D4D">
        <w:rPr>
          <w:sz w:val="22"/>
          <w:szCs w:val="22"/>
        </w:rPr>
        <w:t xml:space="preserve"> </w:t>
      </w:r>
      <w:r w:rsidR="00497D2F" w:rsidRPr="00F67D4D">
        <w:rPr>
          <w:sz w:val="22"/>
          <w:szCs w:val="22"/>
        </w:rPr>
        <w:t>tend to inhabit separate niches</w:t>
      </w:r>
      <w:r w:rsidR="000851A2" w:rsidRPr="00F67D4D">
        <w:rPr>
          <w:sz w:val="22"/>
          <w:szCs w:val="22"/>
          <w:lang w:eastAsia="fi-FI"/>
        </w:rPr>
        <w:t xml:space="preserve"> in the Baltic Sea. The</w:t>
      </w:r>
      <w:r w:rsidR="000851A2" w:rsidRPr="00F67D4D">
        <w:rPr>
          <w:sz w:val="22"/>
          <w:szCs w:val="22"/>
        </w:rPr>
        <w:t xml:space="preserve"> </w:t>
      </w:r>
      <w:r w:rsidR="00497D2F" w:rsidRPr="00F67D4D">
        <w:rPr>
          <w:sz w:val="22"/>
          <w:szCs w:val="22"/>
        </w:rPr>
        <w:t xml:space="preserve">non-native </w:t>
      </w:r>
      <w:r w:rsidR="00497D2F" w:rsidRPr="00944F77">
        <w:rPr>
          <w:sz w:val="22"/>
          <w:szCs w:val="22"/>
        </w:rPr>
        <w:t xml:space="preserve">species typically </w:t>
      </w:r>
      <w:r w:rsidR="00497D2F" w:rsidRPr="00F67D4D">
        <w:rPr>
          <w:sz w:val="22"/>
          <w:szCs w:val="22"/>
        </w:rPr>
        <w:t xml:space="preserve">occur in </w:t>
      </w:r>
      <w:r w:rsidR="005768D0" w:rsidRPr="00F67D4D">
        <w:rPr>
          <w:sz w:val="22"/>
          <w:szCs w:val="22"/>
        </w:rPr>
        <w:t xml:space="preserve">areas </w:t>
      </w:r>
      <w:r w:rsidR="00497D2F" w:rsidRPr="00F67D4D">
        <w:rPr>
          <w:sz w:val="22"/>
          <w:szCs w:val="22"/>
          <w:lang w:eastAsia="fi-FI"/>
        </w:rPr>
        <w:t>characterized by</w:t>
      </w:r>
      <w:r w:rsidR="005768D0" w:rsidRPr="00F67D4D">
        <w:rPr>
          <w:sz w:val="22"/>
          <w:szCs w:val="22"/>
        </w:rPr>
        <w:t xml:space="preserve"> </w:t>
      </w:r>
      <w:r w:rsidR="00497D2F" w:rsidRPr="00F67D4D">
        <w:rPr>
          <w:sz w:val="22"/>
          <w:szCs w:val="22"/>
        </w:rPr>
        <w:t xml:space="preserve">reduced </w:t>
      </w:r>
      <w:r w:rsidR="00497D2F" w:rsidRPr="00944F77">
        <w:rPr>
          <w:sz w:val="22"/>
          <w:szCs w:val="22"/>
        </w:rPr>
        <w:t xml:space="preserve">salinity, high temperatures, high proportion of soft </w:t>
      </w:r>
      <w:r w:rsidR="00497D2F" w:rsidRPr="00F67D4D">
        <w:rPr>
          <w:sz w:val="22"/>
          <w:szCs w:val="22"/>
        </w:rPr>
        <w:t>seabed and decreased wave exposure</w:t>
      </w:r>
      <w:r w:rsidR="005768D0" w:rsidRPr="00F67D4D">
        <w:rPr>
          <w:sz w:val="22"/>
          <w:szCs w:val="22"/>
          <w:lang w:eastAsia="fi-FI"/>
        </w:rPr>
        <w:t>,</w:t>
      </w:r>
      <w:r w:rsidR="00497D2F" w:rsidRPr="00F67D4D">
        <w:rPr>
          <w:sz w:val="22"/>
          <w:szCs w:val="22"/>
        </w:rPr>
        <w:t xml:space="preserve"> whereas</w:t>
      </w:r>
      <w:r w:rsidR="00497D2F" w:rsidRPr="00F67D4D">
        <w:rPr>
          <w:sz w:val="22"/>
          <w:szCs w:val="22"/>
          <w:lang w:eastAsia="fi-FI"/>
        </w:rPr>
        <w:t xml:space="preserve"> </w:t>
      </w:r>
      <w:r w:rsidR="005768D0" w:rsidRPr="00F67D4D">
        <w:rPr>
          <w:sz w:val="22"/>
          <w:szCs w:val="22"/>
          <w:lang w:eastAsia="fi-FI"/>
        </w:rPr>
        <w:t>most</w:t>
      </w:r>
      <w:r w:rsidR="005768D0" w:rsidRPr="00F67D4D">
        <w:rPr>
          <w:sz w:val="22"/>
          <w:szCs w:val="22"/>
        </w:rPr>
        <w:t xml:space="preserve"> </w:t>
      </w:r>
      <w:r w:rsidR="00497D2F" w:rsidRPr="00F67D4D">
        <w:rPr>
          <w:sz w:val="22"/>
          <w:szCs w:val="22"/>
        </w:rPr>
        <w:t xml:space="preserve">native species </w:t>
      </w:r>
      <w:r w:rsidR="00497D2F" w:rsidRPr="00944F77">
        <w:rPr>
          <w:sz w:val="22"/>
          <w:szCs w:val="22"/>
        </w:rPr>
        <w:t xml:space="preserve">display an opposite pattern </w:t>
      </w:r>
      <w:r w:rsidR="00A972C5" w:rsidRPr="00F67D4D">
        <w:rPr>
          <w:sz w:val="22"/>
          <w:szCs w:val="22"/>
        </w:rPr>
        <w:fldChar w:fldCharType="begin">
          <w:fldData xml:space="preserve">PEVuZE5vdGU+PENpdGU+PEF1dGhvcj5Kw6RuZXM8L0F1dGhvcj48WWVhcj4yMDE3PC9ZZWFyPjxS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</w:fldData>
        </w:fldChar>
      </w:r>
      <w:r w:rsidR="00A972C5" w:rsidRPr="00F67D4D">
        <w:rPr>
          <w:sz w:val="22"/>
          <w:szCs w:val="22"/>
        </w:rPr>
        <w:instrText xml:space="preserve"> ADDIN EN.CITE </w:instrText>
      </w:r>
      <w:r w:rsidR="00A972C5" w:rsidRPr="00F67D4D">
        <w:rPr>
          <w:sz w:val="22"/>
          <w:szCs w:val="22"/>
        </w:rPr>
        <w:fldChar w:fldCharType="begin">
          <w:fldData xml:space="preserve">PEVuZE5vdGU+PENpdGU+PEF1dGhvcj5Kw6RuZXM8L0F1dGhvcj48WWVhcj4yMDE3PC9ZZWFyPjxS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</w:fldData>
        </w:fldChar>
      </w:r>
      <w:r w:rsidR="00A972C5" w:rsidRPr="00F67D4D">
        <w:rPr>
          <w:sz w:val="22"/>
          <w:szCs w:val="22"/>
        </w:rPr>
        <w:instrText xml:space="preserve"> ADDIN EN.CITE.DATA </w:instrText>
      </w:r>
      <w:r w:rsidR="00A972C5" w:rsidRPr="00F67D4D">
        <w:rPr>
          <w:sz w:val="22"/>
          <w:szCs w:val="22"/>
        </w:rPr>
      </w:r>
      <w:r w:rsidR="00A972C5" w:rsidRPr="00F67D4D">
        <w:rPr>
          <w:sz w:val="22"/>
          <w:szCs w:val="22"/>
        </w:rPr>
        <w:fldChar w:fldCharType="end"/>
      </w:r>
      <w:r w:rsidR="00A972C5" w:rsidRPr="00F67D4D">
        <w:rPr>
          <w:sz w:val="22"/>
          <w:szCs w:val="22"/>
        </w:rPr>
      </w:r>
      <w:r w:rsidR="00A972C5" w:rsidRPr="00F67D4D">
        <w:rPr>
          <w:sz w:val="22"/>
          <w:szCs w:val="22"/>
        </w:rPr>
        <w:fldChar w:fldCharType="separate"/>
      </w:r>
      <w:r w:rsidR="00A972C5" w:rsidRPr="00F67D4D">
        <w:rPr>
          <w:sz w:val="22"/>
          <w:szCs w:val="22"/>
        </w:rPr>
        <w:t>(</w:t>
      </w:r>
      <w:proofErr w:type="spellStart"/>
      <w:r w:rsidR="00A972C5" w:rsidRPr="00F67D4D">
        <w:rPr>
          <w:sz w:val="22"/>
          <w:szCs w:val="22"/>
        </w:rPr>
        <w:t>Jänes</w:t>
      </w:r>
      <w:proofErr w:type="spellEnd"/>
      <w:r w:rsidR="00A972C5" w:rsidRPr="00F67D4D">
        <w:rPr>
          <w:sz w:val="22"/>
          <w:szCs w:val="22"/>
        </w:rPr>
        <w:t xml:space="preserve"> et al. 2017)</w:t>
      </w:r>
      <w:r w:rsidR="00A972C5" w:rsidRPr="00F67D4D">
        <w:rPr>
          <w:sz w:val="22"/>
          <w:szCs w:val="22"/>
        </w:rPr>
        <w:fldChar w:fldCharType="end"/>
      </w:r>
      <w:r w:rsidR="00497D2F" w:rsidRPr="00F67D4D">
        <w:rPr>
          <w:sz w:val="22"/>
          <w:szCs w:val="22"/>
          <w:lang w:eastAsia="fi-FI"/>
        </w:rPr>
        <w:t>. This suggest that the former areas are more prone to further range expansion of non-native species than the latter.</w:t>
      </w:r>
      <w:r w:rsidR="00497D2F" w:rsidRPr="00F67D4D">
        <w:rPr>
          <w:sz w:val="22"/>
          <w:szCs w:val="22"/>
        </w:rPr>
        <w:t xml:space="preserve"> </w:t>
      </w:r>
      <w:r w:rsidR="004F7226" w:rsidRPr="00F67D4D">
        <w:rPr>
          <w:sz w:val="22"/>
          <w:szCs w:val="22"/>
        </w:rPr>
        <w:t>M</w:t>
      </w:r>
      <w:r w:rsidR="00E803BF" w:rsidRPr="00F67D4D">
        <w:rPr>
          <w:sz w:val="22"/>
          <w:szCs w:val="22"/>
        </w:rPr>
        <w:t xml:space="preserve">odelled scenarios of temperature and salinity </w:t>
      </w:r>
      <w:r w:rsidR="004F7226" w:rsidRPr="00F67D4D">
        <w:rPr>
          <w:sz w:val="22"/>
          <w:szCs w:val="22"/>
        </w:rPr>
        <w:t xml:space="preserve">have </w:t>
      </w:r>
      <w:r w:rsidR="005B6175" w:rsidRPr="00F67D4D">
        <w:rPr>
          <w:sz w:val="22"/>
          <w:szCs w:val="22"/>
        </w:rPr>
        <w:t xml:space="preserve">also </w:t>
      </w:r>
      <w:r w:rsidR="004F7226" w:rsidRPr="00F67D4D">
        <w:rPr>
          <w:sz w:val="22"/>
          <w:szCs w:val="22"/>
        </w:rPr>
        <w:t xml:space="preserve">been used </w:t>
      </w:r>
      <w:r w:rsidR="00E803BF" w:rsidRPr="00F67D4D">
        <w:rPr>
          <w:sz w:val="22"/>
          <w:szCs w:val="22"/>
        </w:rPr>
        <w:t xml:space="preserve">to project how </w:t>
      </w:r>
      <w:r w:rsidR="00E803BF" w:rsidRPr="00F67D4D">
        <w:rPr>
          <w:sz w:val="22"/>
          <w:szCs w:val="22"/>
          <w:lang w:eastAsia="fi-FI"/>
        </w:rPr>
        <w:t>the</w:t>
      </w:r>
      <w:r w:rsidR="000851A2" w:rsidRPr="00F67D4D">
        <w:rPr>
          <w:sz w:val="22"/>
          <w:szCs w:val="22"/>
        </w:rPr>
        <w:t xml:space="preserve"> change </w:t>
      </w:r>
      <w:r w:rsidR="00E803BF" w:rsidRPr="00F67D4D">
        <w:rPr>
          <w:sz w:val="22"/>
          <w:szCs w:val="22"/>
          <w:lang w:eastAsia="fi-FI"/>
        </w:rPr>
        <w:t>in the abiotic environment could</w:t>
      </w:r>
      <w:r w:rsidR="000851A2" w:rsidRPr="00F67D4D">
        <w:rPr>
          <w:sz w:val="22"/>
          <w:szCs w:val="22"/>
        </w:rPr>
        <w:t xml:space="preserve"> </w:t>
      </w:r>
      <w:r w:rsidR="00E803BF" w:rsidRPr="00F67D4D">
        <w:rPr>
          <w:sz w:val="22"/>
          <w:szCs w:val="22"/>
        </w:rPr>
        <w:t xml:space="preserve">affect NIS </w:t>
      </w:r>
      <w:r w:rsidR="005768D0" w:rsidRPr="00F67D4D">
        <w:rPr>
          <w:sz w:val="22"/>
          <w:szCs w:val="22"/>
          <w:lang w:eastAsia="fi-FI"/>
        </w:rPr>
        <w:t xml:space="preserve">already present </w:t>
      </w:r>
      <w:r w:rsidR="00E803BF" w:rsidRPr="00F67D4D">
        <w:rPr>
          <w:sz w:val="22"/>
          <w:szCs w:val="22"/>
        </w:rPr>
        <w:t xml:space="preserve">in the Baltic Sea. The analysis suggests </w:t>
      </w:r>
      <w:r w:rsidR="00E803BF" w:rsidRPr="00944F77">
        <w:rPr>
          <w:sz w:val="22"/>
          <w:szCs w:val="22"/>
        </w:rPr>
        <w:t xml:space="preserve">an increase </w:t>
      </w:r>
      <w:r w:rsidR="00547A27" w:rsidRPr="00944F77">
        <w:rPr>
          <w:sz w:val="22"/>
          <w:szCs w:val="22"/>
        </w:rPr>
        <w:t xml:space="preserve">of </w:t>
      </w:r>
      <w:r w:rsidR="00E803BF" w:rsidRPr="00944F77">
        <w:rPr>
          <w:sz w:val="22"/>
          <w:szCs w:val="22"/>
        </w:rPr>
        <w:t>Ponto-Caspian cladocerans in the pelagic community</w:t>
      </w:r>
      <w:r w:rsidR="00547A27" w:rsidRPr="00944F77">
        <w:rPr>
          <w:sz w:val="22"/>
          <w:szCs w:val="22"/>
        </w:rPr>
        <w:t xml:space="preserve">, and an increase </w:t>
      </w:r>
      <w:r w:rsidR="00547A27" w:rsidRPr="00F67D4D">
        <w:rPr>
          <w:sz w:val="22"/>
          <w:szCs w:val="22"/>
        </w:rPr>
        <w:t xml:space="preserve">in </w:t>
      </w:r>
      <w:r w:rsidR="00E803BF" w:rsidRPr="00F67D4D">
        <w:rPr>
          <w:sz w:val="22"/>
          <w:szCs w:val="22"/>
        </w:rPr>
        <w:t xml:space="preserve">dreissenid bivalves, amphipods and mysids in the coastal </w:t>
      </w:r>
      <w:r w:rsidR="00547A27" w:rsidRPr="00F67D4D">
        <w:rPr>
          <w:sz w:val="22"/>
          <w:szCs w:val="22"/>
        </w:rPr>
        <w:t xml:space="preserve">benthic </w:t>
      </w:r>
      <w:r w:rsidR="00E803BF" w:rsidRPr="00F67D4D">
        <w:rPr>
          <w:sz w:val="22"/>
          <w:szCs w:val="22"/>
        </w:rPr>
        <w:t>areas of the northern Baltic Sea</w:t>
      </w:r>
      <w:r w:rsidR="000851A2" w:rsidRPr="00F67D4D">
        <w:rPr>
          <w:sz w:val="22"/>
          <w:szCs w:val="22"/>
        </w:rPr>
        <w:t xml:space="preserve"> </w:t>
      </w:r>
      <w:r w:rsidR="000851A2" w:rsidRPr="00F67D4D">
        <w:rPr>
          <w:sz w:val="22"/>
          <w:szCs w:val="22"/>
          <w:lang w:eastAsia="fi-FI"/>
        </w:rPr>
        <w:t>until 2100</w:t>
      </w:r>
      <w:r w:rsidR="004F7226" w:rsidRPr="00F67D4D">
        <w:rPr>
          <w:sz w:val="22"/>
          <w:szCs w:val="22"/>
          <w:lang w:eastAsia="fi-FI"/>
        </w:rPr>
        <w:t xml:space="preserve"> </w:t>
      </w:r>
      <w:r w:rsidR="00A972C5" w:rsidRPr="00F67D4D">
        <w:rPr>
          <w:sz w:val="22"/>
          <w:szCs w:val="22"/>
        </w:rPr>
        <w:fldChar w:fldCharType="begin"/>
      </w:r>
      <w:r w:rsidR="00A972C5" w:rsidRPr="00F67D4D">
        <w:rPr>
          <w:sz w:val="22"/>
          <w:szCs w:val="22"/>
          <w:lang w:eastAsia="fi-FI"/>
        </w:rPr>
        <w:instrText xml:space="preserve"> ADDIN EN.CITE &lt;EndNote&gt;&lt;Cite&gt;&lt;Author&gt;Holopainen&lt;/Author&gt;&lt;Year&gt;2016&lt;/Year&gt;&lt;RecNum&gt;856&lt;/RecNum&gt;&lt;DisplayText&gt;(Holopainen et al. 2016)&lt;/DisplayText&gt;&lt;record&gt;&lt;rec-number&gt;856&lt;/rec-number&gt;&lt;foreign-keys&gt;&lt;key app="EN" db-id="zdzprff01xrts1evwt3xdf0jw2xst0rtzd2t" timestamp="1523273044"&gt;856&lt;/key&gt;&lt;/foreign-keys&gt;&lt;ref-type name="Journal Article"&gt;17&lt;/ref-type&gt;&lt;contributors&gt;&lt;authors&gt;&lt;author&gt;Holopainen, Reetta&lt;/author&gt;&lt;author&gt;Lehtiniemi, Maiju&lt;/author&gt;&lt;author&gt;Meier, HE Markus&lt;/author&gt;&lt;author&gt;Albertsson, Jan&lt;/author&gt;&lt;author&gt;Gorokhova, Elena&lt;/author&gt;&lt;author&gt;Kotta, Jonne&lt;/author&gt;&lt;author&gt;Viitasalo, Markku&lt;/author&gt;&lt;/authors&gt;&lt;/contributors&gt;&lt;titles&gt;&lt;title&gt;Impacts of changing climate on the non-indigenous invertebrates in the northern Baltic Sea by end of the twenty-first century&lt;/title&gt;&lt;secondary-title&gt;Biological invasions&lt;/secondary-title&gt;&lt;/titles&gt;&lt;periodical&gt;&lt;full-title&gt;Biological Invasions&lt;/full-title&gt;&lt;/periodical&gt;&lt;pages&gt;3015-3032&lt;/pages&gt;&lt;volume&gt;18&lt;/volume&gt;&lt;number&gt;10&lt;/number&gt;&lt;dates&gt;&lt;year&gt;2016&lt;/year&gt;&lt;/dates&gt;&lt;isbn&gt;1387-3547&lt;/isbn&gt;&lt;urls&gt;&lt;related-urls&gt;&lt;url&gt;https://link.springer.com/content/pdf/10.1007%2Fs10530-016-1197-z.pdf&lt;/url&gt;&lt;/related-urls&gt;&lt;/urls&gt;&lt;/record&gt;&lt;/Cite&gt;&lt;/EndNote&gt;</w:instrText>
      </w:r>
      <w:r w:rsidR="00A972C5" w:rsidRPr="00F67D4D">
        <w:rPr>
          <w:sz w:val="22"/>
          <w:szCs w:val="22"/>
        </w:rPr>
        <w:fldChar w:fldCharType="separate"/>
      </w:r>
      <w:r w:rsidR="00A972C5" w:rsidRPr="00F67D4D">
        <w:rPr>
          <w:sz w:val="22"/>
          <w:szCs w:val="22"/>
        </w:rPr>
        <w:t>(</w:t>
      </w:r>
      <w:proofErr w:type="spellStart"/>
      <w:r w:rsidR="00A972C5" w:rsidRPr="00F67D4D">
        <w:rPr>
          <w:sz w:val="22"/>
          <w:szCs w:val="22"/>
        </w:rPr>
        <w:t>Holopainen</w:t>
      </w:r>
      <w:proofErr w:type="spellEnd"/>
      <w:r w:rsidR="00A972C5" w:rsidRPr="00F67D4D">
        <w:rPr>
          <w:sz w:val="22"/>
          <w:szCs w:val="22"/>
        </w:rPr>
        <w:t xml:space="preserve"> et al. 2016)</w:t>
      </w:r>
      <w:r w:rsidR="00A972C5" w:rsidRPr="00F67D4D">
        <w:rPr>
          <w:sz w:val="22"/>
          <w:szCs w:val="22"/>
        </w:rPr>
        <w:fldChar w:fldCharType="end"/>
      </w:r>
      <w:r w:rsidR="00E803BF" w:rsidRPr="00F67D4D">
        <w:rPr>
          <w:sz w:val="22"/>
          <w:szCs w:val="22"/>
        </w:rPr>
        <w:t xml:space="preserve">. </w:t>
      </w:r>
    </w:p>
    <w:p w14:paraId="34373734" w14:textId="77777777" w:rsidR="0012522B" w:rsidRPr="00944F77" w:rsidRDefault="0012522B" w:rsidP="00352E56">
      <w:pPr>
        <w:autoSpaceDE w:val="0"/>
        <w:autoSpaceDN w:val="0"/>
        <w:adjustRightInd w:val="0"/>
        <w:spacing w:line="300" w:lineRule="exact"/>
        <w:rPr>
          <w:sz w:val="22"/>
          <w:szCs w:val="22"/>
        </w:rPr>
      </w:pPr>
    </w:p>
    <w:p w14:paraId="2FF298C1" w14:textId="393D4A54" w:rsidR="00E803BF" w:rsidRPr="00E84714" w:rsidRDefault="00E803BF" w:rsidP="00352E56">
      <w:pPr>
        <w:autoSpaceDE w:val="0"/>
        <w:autoSpaceDN w:val="0"/>
        <w:adjustRightInd w:val="0"/>
        <w:spacing w:line="300" w:lineRule="exact"/>
        <w:rPr>
          <w:b/>
          <w:i/>
        </w:rPr>
      </w:pPr>
      <w:r w:rsidRPr="00E84714">
        <w:rPr>
          <w:b/>
          <w:i/>
        </w:rPr>
        <w:t>Fish</w:t>
      </w:r>
    </w:p>
    <w:p w14:paraId="08DAE42E" w14:textId="77777777" w:rsidR="00E803BF" w:rsidRPr="00032CCD" w:rsidRDefault="00E803BF" w:rsidP="00352E56">
      <w:pPr>
        <w:autoSpaceDE w:val="0"/>
        <w:autoSpaceDN w:val="0"/>
        <w:adjustRightInd w:val="0"/>
        <w:spacing w:line="300" w:lineRule="exact"/>
        <w:rPr>
          <w:u w:val="single"/>
        </w:rPr>
      </w:pPr>
    </w:p>
    <w:p w14:paraId="71B00009" w14:textId="796138F0" w:rsidR="00C33D95" w:rsidRPr="00C15244" w:rsidRDefault="00C33D95" w:rsidP="00352E56">
      <w:pPr>
        <w:autoSpaceDE w:val="0"/>
        <w:autoSpaceDN w:val="0"/>
        <w:adjustRightInd w:val="0"/>
        <w:spacing w:line="300" w:lineRule="exact"/>
        <w:rPr>
          <w:color w:val="FF0000"/>
          <w:sz w:val="22"/>
          <w:szCs w:val="22"/>
        </w:rPr>
      </w:pPr>
      <w:r w:rsidRPr="00F67D4D">
        <w:rPr>
          <w:sz w:val="22"/>
          <w:szCs w:val="22"/>
        </w:rPr>
        <w:t xml:space="preserve">Sprat and herring are in the Baltic Sea influenced by multiple factors, including nutrition, predation and fisheries, but also by climatic variations. Sprat has benefited from the increasing seawater temperature </w:t>
      </w:r>
      <w:r w:rsidRPr="00F67D4D">
        <w:rPr>
          <w:sz w:val="22"/>
          <w:szCs w:val="22"/>
        </w:rPr>
        <w:fldChar w:fldCharType="begin">
          <w:fldData xml:space="preserve">PEVuZE5vdGU+PENpdGU+PEF1dGhvcj5Wb3NzPC9BdXRob3I+PFllYXI+MjAxMTwvWWVhcj48UmVj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</w:fldData>
        </w:fldChar>
      </w:r>
      <w:r w:rsidRPr="00F67D4D">
        <w:rPr>
          <w:sz w:val="22"/>
          <w:szCs w:val="22"/>
        </w:rPr>
        <w:instrText xml:space="preserve"> ADDIN EN.CITE </w:instrText>
      </w:r>
      <w:r w:rsidRPr="00F67D4D">
        <w:rPr>
          <w:sz w:val="22"/>
          <w:szCs w:val="22"/>
        </w:rPr>
        <w:fldChar w:fldCharType="begin">
          <w:fldData xml:space="preserve">PEVuZE5vdGU+PENpdGU+PEF1dGhvcj5Wb3NzPC9BdXRob3I+PFllYXI+MjAxMTwvWWVhcj48UmVj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</w:fldData>
        </w:fldChar>
      </w:r>
      <w:r w:rsidRPr="00F67D4D">
        <w:rPr>
          <w:sz w:val="22"/>
          <w:szCs w:val="22"/>
        </w:rPr>
        <w:instrText xml:space="preserve"> ADDIN EN.CITE.DATA </w:instrText>
      </w:r>
      <w:r w:rsidRPr="00F67D4D">
        <w:rPr>
          <w:sz w:val="22"/>
          <w:szCs w:val="22"/>
        </w:rPr>
      </w:r>
      <w:r w:rsidRPr="00F67D4D">
        <w:rPr>
          <w:sz w:val="22"/>
          <w:szCs w:val="22"/>
        </w:rPr>
        <w:fldChar w:fldCharType="end"/>
      </w:r>
      <w:r w:rsidRPr="00F67D4D">
        <w:rPr>
          <w:sz w:val="22"/>
          <w:szCs w:val="22"/>
        </w:rPr>
      </w:r>
      <w:r w:rsidRPr="00F67D4D">
        <w:rPr>
          <w:sz w:val="22"/>
          <w:szCs w:val="22"/>
        </w:rPr>
        <w:fldChar w:fldCharType="separate"/>
      </w:r>
      <w:r w:rsidRPr="00F67D4D">
        <w:rPr>
          <w:sz w:val="22"/>
          <w:szCs w:val="22"/>
        </w:rPr>
        <w:t xml:space="preserve">(Voss et al. 2011, </w:t>
      </w:r>
      <w:proofErr w:type="spellStart"/>
      <w:r w:rsidRPr="00F67D4D">
        <w:rPr>
          <w:sz w:val="22"/>
          <w:szCs w:val="22"/>
        </w:rPr>
        <w:t>MacKenzie</w:t>
      </w:r>
      <w:proofErr w:type="spellEnd"/>
      <w:r w:rsidRPr="00F67D4D">
        <w:rPr>
          <w:sz w:val="22"/>
          <w:szCs w:val="22"/>
        </w:rPr>
        <w:t xml:space="preserve"> et al. 2012, </w:t>
      </w:r>
      <w:proofErr w:type="spellStart"/>
      <w:r w:rsidRPr="00F67D4D">
        <w:rPr>
          <w:sz w:val="22"/>
          <w:szCs w:val="22"/>
        </w:rPr>
        <w:t>Eero</w:t>
      </w:r>
      <w:proofErr w:type="spellEnd"/>
      <w:r w:rsidRPr="00F67D4D">
        <w:rPr>
          <w:sz w:val="22"/>
          <w:szCs w:val="22"/>
        </w:rPr>
        <w:t xml:space="preserve"> et al. 2016)</w:t>
      </w:r>
      <w:r w:rsidRPr="00F67D4D">
        <w:rPr>
          <w:sz w:val="22"/>
          <w:szCs w:val="22"/>
        </w:rPr>
        <w:fldChar w:fldCharType="end"/>
      </w:r>
      <w:r w:rsidRPr="00F67D4D">
        <w:rPr>
          <w:sz w:val="22"/>
          <w:szCs w:val="22"/>
        </w:rPr>
        <w:t xml:space="preserve">. Especially in 1990 to 2020 the populations have been affected by </w:t>
      </w:r>
      <w:r w:rsidRPr="00F67D4D">
        <w:rPr>
          <w:sz w:val="22"/>
          <w:szCs w:val="22"/>
          <w:lang w:eastAsia="fi-FI"/>
        </w:rPr>
        <w:t xml:space="preserve">both </w:t>
      </w:r>
      <w:r w:rsidRPr="00F67D4D">
        <w:rPr>
          <w:sz w:val="22"/>
          <w:szCs w:val="22"/>
        </w:rPr>
        <w:t>climate and top-down control</w:t>
      </w:r>
      <w:r w:rsidRPr="00F67D4D">
        <w:rPr>
          <w:sz w:val="22"/>
          <w:szCs w:val="22"/>
          <w:lang w:eastAsia="fi-FI"/>
        </w:rPr>
        <w:t>, i.e.</w:t>
      </w:r>
      <w:r w:rsidRPr="00F67D4D">
        <w:rPr>
          <w:sz w:val="22"/>
          <w:szCs w:val="22"/>
        </w:rPr>
        <w:t xml:space="preserve"> cod predation and fisheries </w:t>
      </w:r>
      <w:r w:rsidRPr="00F67D4D">
        <w:rPr>
          <w:sz w:val="22"/>
          <w:szCs w:val="22"/>
        </w:rPr>
        <w:fldChar w:fldCharType="begin"/>
      </w:r>
      <w:r w:rsidRPr="00F67D4D">
        <w:rPr>
          <w:sz w:val="22"/>
          <w:szCs w:val="22"/>
          <w:lang w:eastAsia="fi-FI"/>
        </w:rPr>
        <w:instrText xml:space="preserve"> ADDIN EN.CITE &lt;EndNote&gt;&lt;Cite&gt;&lt;Author&gt;Eero&lt;/Author&gt;&lt;Year&gt;2016&lt;/Year&gt;&lt;RecNum&gt;1376&lt;/RecNum&gt;&lt;DisplayText&gt;(Eero et al. 2016)&lt;/DisplayText&gt;&lt;record&gt;&lt;rec-number&gt;1376&lt;/rec-number&gt;&lt;foreign-keys&gt;&lt;key app="EN" db-id="zdzprff01xrts1evwt3xdf0jw2xst0rtzd2t" timestamp="1547136324"&gt;1376&lt;/key&gt;&lt;/foreign-keys&gt;&lt;ref-type name="Journal Article"&gt;17&lt;/ref-type&gt;&lt;contributors&gt;&lt;authors&gt;&lt;author&gt;Eero, M.&lt;/author&gt;&lt;author&gt;Andersson, H. C.&lt;/author&gt;&lt;author&gt;Almroth-Rosell, E.&lt;/author&gt;&lt;author&gt;MacKenzie, B. R.&lt;/author&gt;&lt;/authors&gt;&lt;/contributors&gt;&lt;auth-address&gt;[Eero, Margit; MacKenzie, Brian R.] Tech Univ Denmark, Natl Inst Aquat Resources, Jaegersborg Alle 1, DK-2920 Charlottenlund, Denmark. [Andersson, Helen C.; Almroth-Rosell, Elin] Swedish Meteorol &amp;amp; Hydrol Inst, S-60176 Norrkoping, Sweden.&amp;#xD;Eero, M (reprint author), Tech Univ Denmark, Natl Inst Aquat Resources, Jaegersborg Alle 1, DK-2920 Charlottenlund, Denmark.&amp;#xD;mee@aqua.dtu.dk; helen.andersson@smhi.se; elin.almroth.rosell@smhi.se; brm@aqua.dtu.dk&lt;/auth-address&gt;&lt;titles&gt;&lt;title&gt;Has eutrophication promoted forage fish production in the Baltic Sea?&lt;/title&gt;&lt;secondary-title&gt;Ambio&lt;/secondary-title&gt;&lt;/titles&gt;&lt;periodical&gt;&lt;full-title&gt;Ambio&lt;/full-title&gt;&lt;/periodical&gt;&lt;pages&gt;649-660&lt;/pages&gt;&lt;volume&gt;45&lt;/volume&gt;&lt;number&gt;6&lt;/number&gt;&lt;keywords&gt;&lt;keyword&gt;nutrient enrichment&lt;/keyword&gt;&lt;keyword&gt;marine ecosystems&lt;/keyword&gt;&lt;keyword&gt;fresh-water&lt;/keyword&gt;&lt;keyword&gt;fisheries&lt;/keyword&gt;&lt;keyword&gt;dynamics&lt;/keyword&gt;&lt;keyword&gt;climate&lt;/keyword&gt;&lt;keyword&gt;impact&lt;/keyword&gt;&lt;keyword&gt;growth&lt;/keyword&gt;&lt;keyword&gt;regions&lt;/keyword&gt;&lt;keyword&gt;biomass&lt;/keyword&gt;&lt;/keywords&gt;&lt;dates&gt;&lt;year&gt;2016&lt;/year&gt;&lt;pub-dates&gt;&lt;date&gt;Oct&lt;/date&gt;&lt;/pub-dates&gt;&lt;/dates&gt;&lt;isbn&gt;0044-7447&lt;/isbn&gt;&lt;accession-num&gt;WOS:000382860500002&lt;/accession-num&gt;&lt;work-type&gt;Article&lt;/work-type&gt;&lt;urls&gt;&lt;related-urls&gt;&lt;url&gt;&amp;lt;Go to ISI&amp;gt;://WOS:000382860500002&lt;/url&gt;&lt;/related-urls&gt;&lt;/urls&gt;&lt;electronic-resource-num&gt;10.1007/s13280-016-0788-3&lt;/electronic-resource-num&gt;&lt;language&gt;English&lt;/language&gt;&lt;/record&gt;&lt;/Cite&gt;&lt;/EndNote&gt;</w:instrText>
      </w:r>
      <w:r w:rsidRPr="00F67D4D">
        <w:rPr>
          <w:sz w:val="22"/>
          <w:szCs w:val="22"/>
        </w:rPr>
        <w:fldChar w:fldCharType="separate"/>
      </w:r>
      <w:r w:rsidRPr="00F67D4D">
        <w:rPr>
          <w:sz w:val="22"/>
          <w:szCs w:val="22"/>
        </w:rPr>
        <w:t>(</w:t>
      </w:r>
      <w:proofErr w:type="spellStart"/>
      <w:r w:rsidRPr="00F67D4D">
        <w:rPr>
          <w:sz w:val="22"/>
          <w:szCs w:val="22"/>
        </w:rPr>
        <w:t>Eero</w:t>
      </w:r>
      <w:proofErr w:type="spellEnd"/>
      <w:r w:rsidRPr="00F67D4D">
        <w:rPr>
          <w:sz w:val="22"/>
          <w:szCs w:val="22"/>
        </w:rPr>
        <w:t xml:space="preserve"> et al. 2016)</w:t>
      </w:r>
      <w:r w:rsidRPr="00F67D4D">
        <w:rPr>
          <w:sz w:val="22"/>
          <w:szCs w:val="22"/>
        </w:rPr>
        <w:fldChar w:fldCharType="end"/>
      </w:r>
      <w:r w:rsidRPr="00F67D4D">
        <w:rPr>
          <w:sz w:val="22"/>
          <w:szCs w:val="22"/>
        </w:rPr>
        <w:t>.</w:t>
      </w:r>
      <w:r w:rsidRPr="00C15244">
        <w:rPr>
          <w:color w:val="FF0000"/>
          <w:sz w:val="22"/>
          <w:szCs w:val="22"/>
        </w:rPr>
        <w:t xml:space="preserve"> </w:t>
      </w:r>
    </w:p>
    <w:p w14:paraId="07FE5820" w14:textId="77777777" w:rsidR="00C33D95" w:rsidRPr="00F67D4D" w:rsidRDefault="00C33D95" w:rsidP="00352E56">
      <w:pPr>
        <w:autoSpaceDE w:val="0"/>
        <w:autoSpaceDN w:val="0"/>
        <w:adjustRightInd w:val="0"/>
        <w:spacing w:line="300" w:lineRule="exact"/>
        <w:rPr>
          <w:sz w:val="22"/>
          <w:szCs w:val="22"/>
        </w:rPr>
      </w:pPr>
    </w:p>
    <w:p w14:paraId="43878B08" w14:textId="77777777" w:rsidR="00C33D95" w:rsidRPr="00F67D4D" w:rsidRDefault="00C33D95" w:rsidP="00352E56">
      <w:pPr>
        <w:autoSpaceDE w:val="0"/>
        <w:autoSpaceDN w:val="0"/>
        <w:adjustRightInd w:val="0"/>
        <w:spacing w:line="300" w:lineRule="exact"/>
        <w:rPr>
          <w:sz w:val="22"/>
          <w:szCs w:val="22"/>
          <w:lang w:eastAsia="fi-FI"/>
        </w:rPr>
      </w:pPr>
      <w:r w:rsidRPr="00F67D4D">
        <w:rPr>
          <w:sz w:val="22"/>
          <w:szCs w:val="22"/>
          <w:lang w:eastAsia="fi-FI"/>
        </w:rPr>
        <w:t>Increasing seawater</w:t>
      </w:r>
      <w:r w:rsidRPr="00F67D4D">
        <w:rPr>
          <w:sz w:val="22"/>
          <w:szCs w:val="22"/>
        </w:rPr>
        <w:t xml:space="preserve"> temperature </w:t>
      </w:r>
      <w:r w:rsidRPr="00F67D4D">
        <w:rPr>
          <w:sz w:val="22"/>
          <w:szCs w:val="22"/>
          <w:lang w:eastAsia="fi-FI"/>
        </w:rPr>
        <w:t>has</w:t>
      </w:r>
      <w:r w:rsidRPr="00F67D4D">
        <w:rPr>
          <w:sz w:val="22"/>
          <w:szCs w:val="22"/>
        </w:rPr>
        <w:t xml:space="preserve"> also </w:t>
      </w:r>
      <w:r w:rsidRPr="00F67D4D">
        <w:rPr>
          <w:sz w:val="22"/>
          <w:szCs w:val="22"/>
          <w:lang w:eastAsia="fi-FI"/>
        </w:rPr>
        <w:t>made it possible for certain warm water Atlantic</w:t>
      </w:r>
      <w:r w:rsidRPr="00F67D4D">
        <w:rPr>
          <w:sz w:val="22"/>
          <w:szCs w:val="22"/>
        </w:rPr>
        <w:t xml:space="preserve"> species, </w:t>
      </w:r>
      <w:r w:rsidRPr="00F67D4D">
        <w:rPr>
          <w:sz w:val="22"/>
          <w:szCs w:val="22"/>
          <w:lang w:eastAsia="fi-FI"/>
        </w:rPr>
        <w:t>such as anchovy</w:t>
      </w:r>
      <w:r w:rsidRPr="00F67D4D">
        <w:rPr>
          <w:sz w:val="22"/>
          <w:szCs w:val="22"/>
        </w:rPr>
        <w:t xml:space="preserve"> </w:t>
      </w:r>
      <w:r w:rsidRPr="00F67D4D">
        <w:rPr>
          <w:sz w:val="22"/>
          <w:szCs w:val="22"/>
        </w:rPr>
        <w:fldChar w:fldCharType="begin">
          <w:fldData xml:space="preserve">PEVuZE5vdGU+PENpdGU+PEF1dGhvcj5SZXVzY2g8L0F1dGhvcj48WWVhcj4yMDE4PC9ZZWFyPjxS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</w:fldData>
        </w:fldChar>
      </w:r>
      <w:r w:rsidRPr="00F67D4D">
        <w:rPr>
          <w:sz w:val="22"/>
          <w:szCs w:val="22"/>
        </w:rPr>
        <w:instrText xml:space="preserve"> ADDIN EN.CITE </w:instrText>
      </w:r>
      <w:r w:rsidRPr="00F67D4D">
        <w:rPr>
          <w:sz w:val="22"/>
          <w:szCs w:val="22"/>
        </w:rPr>
        <w:fldChar w:fldCharType="begin">
          <w:fldData xml:space="preserve">PEVuZE5vdGU+PENpdGU+PEF1dGhvcj5SZXVzY2g8L0F1dGhvcj48WWVhcj4yMDE4PC9ZZWFyPjxS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</w:fldData>
        </w:fldChar>
      </w:r>
      <w:r w:rsidRPr="00F67D4D">
        <w:rPr>
          <w:sz w:val="22"/>
          <w:szCs w:val="22"/>
        </w:rPr>
        <w:instrText xml:space="preserve"> ADDIN EN.CITE.DATA </w:instrText>
      </w:r>
      <w:r w:rsidRPr="00F67D4D">
        <w:rPr>
          <w:sz w:val="22"/>
          <w:szCs w:val="22"/>
        </w:rPr>
      </w:r>
      <w:r w:rsidRPr="00F67D4D">
        <w:rPr>
          <w:sz w:val="22"/>
          <w:szCs w:val="22"/>
        </w:rPr>
        <w:fldChar w:fldCharType="end"/>
      </w:r>
      <w:r w:rsidRPr="00F67D4D">
        <w:rPr>
          <w:sz w:val="22"/>
          <w:szCs w:val="22"/>
        </w:rPr>
      </w:r>
      <w:r w:rsidRPr="00F67D4D">
        <w:rPr>
          <w:sz w:val="22"/>
          <w:szCs w:val="22"/>
        </w:rPr>
        <w:fldChar w:fldCharType="separate"/>
      </w:r>
      <w:r w:rsidRPr="00F67D4D">
        <w:rPr>
          <w:noProof/>
          <w:sz w:val="22"/>
          <w:szCs w:val="22"/>
        </w:rPr>
        <w:t>(Reusch et al. 2018)</w:t>
      </w:r>
      <w:r w:rsidRPr="00F67D4D">
        <w:rPr>
          <w:sz w:val="22"/>
          <w:szCs w:val="22"/>
        </w:rPr>
        <w:fldChar w:fldCharType="end"/>
      </w:r>
      <w:r w:rsidRPr="00F67D4D">
        <w:rPr>
          <w:sz w:val="22"/>
          <w:szCs w:val="22"/>
          <w:lang w:eastAsia="fi-FI"/>
        </w:rPr>
        <w:t xml:space="preserve"> and sole and turbot </w:t>
      </w:r>
      <w:r w:rsidRPr="00F67D4D">
        <w:rPr>
          <w:sz w:val="22"/>
          <w:szCs w:val="22"/>
          <w:lang w:eastAsia="fi-FI"/>
        </w:rPr>
        <w:fldChar w:fldCharType="begin">
          <w:fldData xml:space="preserve">PEVuZE5vdGU+PENpdGU+PEF1dGhvcj5TcGFycmV2b2huPC9BdXRob3I+PFllYXI+MjAxMzwvWWVh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</w:fldData>
        </w:fldChar>
      </w:r>
      <w:r w:rsidRPr="00F67D4D">
        <w:rPr>
          <w:sz w:val="22"/>
          <w:szCs w:val="22"/>
          <w:lang w:eastAsia="fi-FI"/>
        </w:rPr>
        <w:instrText xml:space="preserve"> ADDIN EN.CITE </w:instrText>
      </w:r>
      <w:r w:rsidRPr="00F67D4D">
        <w:rPr>
          <w:sz w:val="22"/>
          <w:szCs w:val="22"/>
          <w:lang w:eastAsia="fi-FI"/>
        </w:rPr>
        <w:fldChar w:fldCharType="begin">
          <w:fldData xml:space="preserve">PEVuZE5vdGU+PENpdGU+PEF1dGhvcj5TcGFycmV2b2huPC9BdXRob3I+PFllYXI+MjAxMzwvWWVh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</w:fldData>
        </w:fldChar>
      </w:r>
      <w:r w:rsidRPr="00F67D4D">
        <w:rPr>
          <w:sz w:val="22"/>
          <w:szCs w:val="22"/>
          <w:lang w:eastAsia="fi-FI"/>
        </w:rPr>
        <w:instrText xml:space="preserve"> ADDIN EN.CITE.DATA </w:instrText>
      </w:r>
      <w:r w:rsidRPr="00F67D4D">
        <w:rPr>
          <w:sz w:val="22"/>
          <w:szCs w:val="22"/>
          <w:lang w:eastAsia="fi-FI"/>
        </w:rPr>
      </w:r>
      <w:r w:rsidRPr="00F67D4D">
        <w:rPr>
          <w:sz w:val="22"/>
          <w:szCs w:val="22"/>
          <w:lang w:eastAsia="fi-FI"/>
        </w:rPr>
        <w:fldChar w:fldCharType="end"/>
      </w:r>
      <w:r w:rsidRPr="00F67D4D">
        <w:rPr>
          <w:sz w:val="22"/>
          <w:szCs w:val="22"/>
          <w:lang w:eastAsia="fi-FI"/>
        </w:rPr>
      </w:r>
      <w:r w:rsidRPr="00F67D4D">
        <w:rPr>
          <w:sz w:val="22"/>
          <w:szCs w:val="22"/>
          <w:lang w:eastAsia="fi-FI"/>
        </w:rPr>
        <w:fldChar w:fldCharType="separate"/>
      </w:r>
      <w:r w:rsidRPr="00F67D4D">
        <w:rPr>
          <w:noProof/>
          <w:sz w:val="22"/>
          <w:szCs w:val="22"/>
          <w:lang w:eastAsia="fi-FI"/>
        </w:rPr>
        <w:t>(Sparrevohn et al. 2013)</w:t>
      </w:r>
      <w:r w:rsidRPr="00F67D4D">
        <w:rPr>
          <w:sz w:val="22"/>
          <w:szCs w:val="22"/>
          <w:lang w:eastAsia="fi-FI"/>
        </w:rPr>
        <w:fldChar w:fldCharType="end"/>
      </w:r>
      <w:r w:rsidRPr="00F67D4D">
        <w:rPr>
          <w:sz w:val="22"/>
          <w:szCs w:val="22"/>
          <w:lang w:eastAsia="fi-FI"/>
        </w:rPr>
        <w:t xml:space="preserve"> to occur more abundantly in Kattegat and the westernmost Baltic Sea. Such northward migrations may be caused by both global climate change and by variations in the North Atlantic Oscillation (NAO), the Atlantic Multidecadal Oscillation (AMO), as well as contraction of the subpolar gyre. </w:t>
      </w:r>
    </w:p>
    <w:p w14:paraId="41ED8FB7" w14:textId="77777777" w:rsidR="00C33D95" w:rsidRPr="00C15244" w:rsidRDefault="00C33D95" w:rsidP="00352E56">
      <w:pPr>
        <w:autoSpaceDE w:val="0"/>
        <w:autoSpaceDN w:val="0"/>
        <w:adjustRightInd w:val="0"/>
        <w:spacing w:line="300" w:lineRule="exact"/>
        <w:rPr>
          <w:color w:val="FF0000"/>
          <w:sz w:val="22"/>
          <w:szCs w:val="22"/>
        </w:rPr>
      </w:pPr>
    </w:p>
    <w:p w14:paraId="0637C915" w14:textId="77777777" w:rsidR="00C33D95" w:rsidRPr="00F67D4D" w:rsidRDefault="00C33D95" w:rsidP="00352E56">
      <w:pPr>
        <w:autoSpaceDE w:val="0"/>
        <w:autoSpaceDN w:val="0"/>
        <w:adjustRightInd w:val="0"/>
        <w:spacing w:line="300" w:lineRule="exact"/>
        <w:rPr>
          <w:sz w:val="22"/>
          <w:szCs w:val="22"/>
        </w:rPr>
      </w:pPr>
      <w:r w:rsidRPr="00F67D4D">
        <w:rPr>
          <w:sz w:val="22"/>
          <w:szCs w:val="22"/>
        </w:rPr>
        <w:t>As for coastal fish, the distribution of pikeperch (</w:t>
      </w:r>
      <w:r w:rsidRPr="00F67D4D">
        <w:rPr>
          <w:i/>
          <w:sz w:val="22"/>
          <w:szCs w:val="22"/>
        </w:rPr>
        <w:t>Sander lucioperca</w:t>
      </w:r>
      <w:r w:rsidRPr="00F67D4D">
        <w:rPr>
          <w:sz w:val="22"/>
          <w:szCs w:val="22"/>
        </w:rPr>
        <w:t xml:space="preserve">) expanded towards north along the coasts of the Bothnian Sea, apparently due to the warming of waters </w:t>
      </w:r>
      <w:r w:rsidRPr="00F67D4D">
        <w:rPr>
          <w:sz w:val="22"/>
          <w:szCs w:val="22"/>
        </w:rPr>
        <w:fldChar w:fldCharType="begin">
          <w:fldData xml:space="preserve">PEVuZE5vdGU+PENpdGU+PEF1dGhvcj5QZWtjYW4tSGVraW08L0F1dGhvcj48WWVhcj4yMDExPC9Z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==
</w:fldData>
        </w:fldChar>
      </w:r>
      <w:r w:rsidRPr="00F67D4D">
        <w:rPr>
          <w:sz w:val="22"/>
          <w:szCs w:val="22"/>
        </w:rPr>
        <w:instrText xml:space="preserve"> ADDIN EN.CITE </w:instrText>
      </w:r>
      <w:r w:rsidRPr="00F67D4D">
        <w:rPr>
          <w:sz w:val="22"/>
          <w:szCs w:val="22"/>
        </w:rPr>
        <w:fldChar w:fldCharType="begin">
          <w:fldData xml:space="preserve">PEVuZE5vdGU+PENpdGU+PEF1dGhvcj5QZWtjYW4tSGVraW08L0F1dGhvcj48WWVhcj4yMDExPC9Z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==
</w:fldData>
        </w:fldChar>
      </w:r>
      <w:r w:rsidRPr="00F67D4D">
        <w:rPr>
          <w:sz w:val="22"/>
          <w:szCs w:val="22"/>
        </w:rPr>
        <w:instrText xml:space="preserve"> ADDIN EN.CITE.DATA </w:instrText>
      </w:r>
      <w:r w:rsidRPr="00F67D4D">
        <w:rPr>
          <w:sz w:val="22"/>
          <w:szCs w:val="22"/>
        </w:rPr>
      </w:r>
      <w:r w:rsidRPr="00F67D4D">
        <w:rPr>
          <w:sz w:val="22"/>
          <w:szCs w:val="22"/>
        </w:rPr>
        <w:fldChar w:fldCharType="end"/>
      </w:r>
      <w:r w:rsidRPr="00F67D4D">
        <w:rPr>
          <w:sz w:val="22"/>
          <w:szCs w:val="22"/>
        </w:rPr>
      </w:r>
      <w:r w:rsidRPr="00F67D4D">
        <w:rPr>
          <w:sz w:val="22"/>
          <w:szCs w:val="22"/>
        </w:rPr>
        <w:fldChar w:fldCharType="separate"/>
      </w:r>
      <w:r w:rsidRPr="00F67D4D">
        <w:rPr>
          <w:sz w:val="22"/>
          <w:szCs w:val="22"/>
        </w:rPr>
        <w:t>(</w:t>
      </w:r>
      <w:proofErr w:type="spellStart"/>
      <w:r w:rsidRPr="00F67D4D">
        <w:rPr>
          <w:sz w:val="22"/>
          <w:szCs w:val="22"/>
        </w:rPr>
        <w:t>Pekcan-Hekim</w:t>
      </w:r>
      <w:proofErr w:type="spellEnd"/>
      <w:r w:rsidRPr="00F67D4D">
        <w:rPr>
          <w:sz w:val="22"/>
          <w:szCs w:val="22"/>
        </w:rPr>
        <w:t xml:space="preserve"> et al. 2011)</w:t>
      </w:r>
      <w:r w:rsidRPr="00F67D4D">
        <w:rPr>
          <w:sz w:val="22"/>
          <w:szCs w:val="22"/>
        </w:rPr>
        <w:fldChar w:fldCharType="end"/>
      </w:r>
      <w:r w:rsidRPr="00F67D4D">
        <w:rPr>
          <w:sz w:val="22"/>
          <w:szCs w:val="22"/>
        </w:rPr>
        <w:t xml:space="preserve">. For many coastal piscivores (perch, pike, pike-perch), as well as cyprinids, the eutrophication status of coastal waters is </w:t>
      </w:r>
      <w:r w:rsidRPr="00F67D4D">
        <w:rPr>
          <w:sz w:val="22"/>
          <w:szCs w:val="22"/>
          <w:lang w:eastAsia="fi-FI"/>
        </w:rPr>
        <w:t xml:space="preserve">however </w:t>
      </w:r>
      <w:r w:rsidRPr="00F67D4D">
        <w:rPr>
          <w:sz w:val="22"/>
          <w:szCs w:val="22"/>
        </w:rPr>
        <w:t xml:space="preserve">an equally </w:t>
      </w:r>
      <w:r w:rsidRPr="00F67D4D">
        <w:rPr>
          <w:sz w:val="22"/>
          <w:szCs w:val="22"/>
          <w:lang w:eastAsia="fi-FI"/>
        </w:rPr>
        <w:t xml:space="preserve">or more </w:t>
      </w:r>
      <w:r w:rsidRPr="00F67D4D">
        <w:rPr>
          <w:sz w:val="22"/>
          <w:szCs w:val="22"/>
        </w:rPr>
        <w:t xml:space="preserve">important factor </w:t>
      </w:r>
      <w:r w:rsidRPr="00F67D4D">
        <w:rPr>
          <w:sz w:val="22"/>
          <w:szCs w:val="22"/>
          <w:lang w:eastAsia="fi-FI"/>
        </w:rPr>
        <w:t xml:space="preserve">than climate </w:t>
      </w:r>
      <w:r w:rsidRPr="00F67D4D">
        <w:rPr>
          <w:sz w:val="22"/>
          <w:szCs w:val="22"/>
        </w:rPr>
        <w:fldChar w:fldCharType="begin">
          <w:fldData xml:space="preserve">PEVuZE5vdGU+PENpdGU+PEF1dGhvcj5CZXJnc3Ryb208L0F1dGhvcj48WWVhcj4yMDE2PC9ZZWFy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</w:fldData>
        </w:fldChar>
      </w:r>
      <w:r w:rsidRPr="00F67D4D">
        <w:rPr>
          <w:sz w:val="22"/>
          <w:szCs w:val="22"/>
        </w:rPr>
        <w:instrText xml:space="preserve"> ADDIN EN.CITE </w:instrText>
      </w:r>
      <w:r w:rsidRPr="00F67D4D">
        <w:rPr>
          <w:sz w:val="22"/>
          <w:szCs w:val="22"/>
        </w:rPr>
        <w:fldChar w:fldCharType="begin">
          <w:fldData xml:space="preserve">PEVuZE5vdGU+PENpdGU+PEF1dGhvcj5CZXJnc3Ryb208L0F1dGhvcj48WWVhcj4yMDE2PC9ZZWFy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</w:fldData>
        </w:fldChar>
      </w:r>
      <w:r w:rsidRPr="00F67D4D">
        <w:rPr>
          <w:sz w:val="22"/>
          <w:szCs w:val="22"/>
        </w:rPr>
        <w:instrText xml:space="preserve"> ADDIN EN.CITE.DATA </w:instrText>
      </w:r>
      <w:r w:rsidRPr="00F67D4D">
        <w:rPr>
          <w:sz w:val="22"/>
          <w:szCs w:val="22"/>
        </w:rPr>
      </w:r>
      <w:r w:rsidRPr="00F67D4D">
        <w:rPr>
          <w:sz w:val="22"/>
          <w:szCs w:val="22"/>
        </w:rPr>
        <w:fldChar w:fldCharType="end"/>
      </w:r>
      <w:r w:rsidRPr="00F67D4D">
        <w:rPr>
          <w:sz w:val="22"/>
          <w:szCs w:val="22"/>
        </w:rPr>
      </w:r>
      <w:r w:rsidRPr="00F67D4D">
        <w:rPr>
          <w:sz w:val="22"/>
          <w:szCs w:val="22"/>
        </w:rPr>
        <w:fldChar w:fldCharType="separate"/>
      </w:r>
      <w:r w:rsidRPr="00F67D4D">
        <w:rPr>
          <w:sz w:val="22"/>
          <w:szCs w:val="22"/>
        </w:rPr>
        <w:t>(</w:t>
      </w:r>
      <w:proofErr w:type="spellStart"/>
      <w:r w:rsidRPr="00F67D4D">
        <w:rPr>
          <w:noProof/>
          <w:sz w:val="22"/>
          <w:szCs w:val="22"/>
          <w:lang w:eastAsia="fi-FI"/>
        </w:rPr>
        <w:t>Snickars</w:t>
      </w:r>
      <w:proofErr w:type="spellEnd"/>
      <w:r w:rsidRPr="00F67D4D">
        <w:rPr>
          <w:noProof/>
          <w:sz w:val="22"/>
          <w:szCs w:val="22"/>
          <w:lang w:eastAsia="fi-FI"/>
        </w:rPr>
        <w:t xml:space="preserve"> et al. 2015, </w:t>
      </w:r>
      <w:r w:rsidRPr="00F67D4D">
        <w:rPr>
          <w:sz w:val="22"/>
          <w:szCs w:val="22"/>
        </w:rPr>
        <w:t>Bergstrom et al. 2016)</w:t>
      </w:r>
      <w:r w:rsidRPr="00F67D4D">
        <w:rPr>
          <w:sz w:val="22"/>
          <w:szCs w:val="22"/>
        </w:rPr>
        <w:fldChar w:fldCharType="end"/>
      </w:r>
      <w:r w:rsidRPr="00F67D4D">
        <w:rPr>
          <w:sz w:val="22"/>
          <w:szCs w:val="22"/>
        </w:rPr>
        <w:t>.</w:t>
      </w:r>
    </w:p>
    <w:p w14:paraId="2529D531" w14:textId="77777777" w:rsidR="00C33D95" w:rsidRPr="00F67D4D" w:rsidRDefault="00C33D95" w:rsidP="00352E56">
      <w:pPr>
        <w:autoSpaceDE w:val="0"/>
        <w:autoSpaceDN w:val="0"/>
        <w:adjustRightInd w:val="0"/>
        <w:spacing w:line="300" w:lineRule="exact"/>
        <w:rPr>
          <w:sz w:val="22"/>
          <w:szCs w:val="22"/>
        </w:rPr>
      </w:pPr>
    </w:p>
    <w:p w14:paraId="507077CD" w14:textId="54EE95AD" w:rsidR="00E803BF" w:rsidRPr="00F67D4D" w:rsidRDefault="005949BC" w:rsidP="00352E56">
      <w:pPr>
        <w:autoSpaceDE w:val="0"/>
        <w:autoSpaceDN w:val="0"/>
        <w:adjustRightInd w:val="0"/>
        <w:spacing w:line="300" w:lineRule="exact"/>
        <w:rPr>
          <w:sz w:val="22"/>
          <w:szCs w:val="22"/>
        </w:rPr>
      </w:pPr>
      <w:r w:rsidRPr="00F67D4D">
        <w:rPr>
          <w:sz w:val="22"/>
          <w:szCs w:val="22"/>
          <w:lang w:eastAsia="fi-FI"/>
        </w:rPr>
        <w:t>F</w:t>
      </w:r>
      <w:r w:rsidR="008B2D00" w:rsidRPr="00F67D4D">
        <w:rPr>
          <w:sz w:val="22"/>
          <w:szCs w:val="22"/>
          <w:lang w:eastAsia="fi-FI"/>
        </w:rPr>
        <w:t>uture climatic variations</w:t>
      </w:r>
      <w:r w:rsidR="00775E24" w:rsidRPr="00F67D4D">
        <w:rPr>
          <w:sz w:val="22"/>
          <w:szCs w:val="22"/>
        </w:rPr>
        <w:t xml:space="preserve"> </w:t>
      </w:r>
      <w:r w:rsidRPr="00F67D4D">
        <w:rPr>
          <w:sz w:val="22"/>
          <w:szCs w:val="22"/>
        </w:rPr>
        <w:t xml:space="preserve">may affect </w:t>
      </w:r>
      <w:r w:rsidR="008B2D00" w:rsidRPr="00F67D4D">
        <w:rPr>
          <w:sz w:val="22"/>
          <w:szCs w:val="22"/>
          <w:lang w:eastAsia="fi-FI"/>
        </w:rPr>
        <w:t xml:space="preserve">fish in the </w:t>
      </w:r>
      <w:r w:rsidR="00775E24" w:rsidRPr="00F67D4D">
        <w:rPr>
          <w:sz w:val="22"/>
          <w:szCs w:val="22"/>
        </w:rPr>
        <w:t xml:space="preserve">Baltic Sea </w:t>
      </w:r>
      <w:r w:rsidRPr="00F67D4D">
        <w:rPr>
          <w:sz w:val="22"/>
          <w:szCs w:val="22"/>
        </w:rPr>
        <w:t xml:space="preserve">through </w:t>
      </w:r>
      <w:r w:rsidRPr="00F67D4D">
        <w:rPr>
          <w:sz w:val="22"/>
          <w:szCs w:val="22"/>
          <w:lang w:eastAsia="fi-FI"/>
        </w:rPr>
        <w:t>their</w:t>
      </w:r>
      <w:r w:rsidR="00775E24" w:rsidRPr="00F67D4D">
        <w:rPr>
          <w:sz w:val="22"/>
          <w:szCs w:val="22"/>
        </w:rPr>
        <w:t xml:space="preserve"> </w:t>
      </w:r>
      <w:r w:rsidR="008B2D00" w:rsidRPr="00F67D4D">
        <w:rPr>
          <w:sz w:val="22"/>
          <w:szCs w:val="22"/>
        </w:rPr>
        <w:t xml:space="preserve">effects </w:t>
      </w:r>
      <w:r w:rsidRPr="00944F77">
        <w:rPr>
          <w:sz w:val="22"/>
          <w:szCs w:val="22"/>
        </w:rPr>
        <w:t xml:space="preserve">on water </w:t>
      </w:r>
      <w:r w:rsidR="008B2D00" w:rsidRPr="00944F77">
        <w:rPr>
          <w:sz w:val="22"/>
          <w:szCs w:val="22"/>
        </w:rPr>
        <w:t xml:space="preserve">temperature, salinity, oxygen and </w:t>
      </w:r>
      <w:r w:rsidRPr="00944F77">
        <w:rPr>
          <w:sz w:val="22"/>
          <w:szCs w:val="22"/>
        </w:rPr>
        <w:t>pH</w:t>
      </w:r>
      <w:r w:rsidR="008B2D00" w:rsidRPr="00944F77">
        <w:rPr>
          <w:sz w:val="22"/>
          <w:szCs w:val="22"/>
        </w:rPr>
        <w:t xml:space="preserve">, as </w:t>
      </w:r>
      <w:r w:rsidR="008B2D00" w:rsidRPr="00F67D4D">
        <w:rPr>
          <w:sz w:val="22"/>
          <w:szCs w:val="22"/>
        </w:rPr>
        <w:t xml:space="preserve">well as </w:t>
      </w:r>
      <w:r w:rsidR="008B2D00" w:rsidRPr="00F67D4D">
        <w:rPr>
          <w:sz w:val="22"/>
          <w:szCs w:val="22"/>
          <w:lang w:eastAsia="fi-FI"/>
        </w:rPr>
        <w:t>nutrients</w:t>
      </w:r>
      <w:r w:rsidRPr="00F67D4D">
        <w:rPr>
          <w:sz w:val="22"/>
          <w:szCs w:val="22"/>
        </w:rPr>
        <w:t xml:space="preserve">, which </w:t>
      </w:r>
      <w:r w:rsidRPr="00944F77">
        <w:rPr>
          <w:sz w:val="22"/>
          <w:szCs w:val="22"/>
        </w:rPr>
        <w:t xml:space="preserve">indirectly </w:t>
      </w:r>
      <w:r w:rsidR="008B2D00" w:rsidRPr="00944F77">
        <w:rPr>
          <w:sz w:val="22"/>
          <w:szCs w:val="22"/>
        </w:rPr>
        <w:t xml:space="preserve">affect </w:t>
      </w:r>
      <w:r w:rsidRPr="00944F77">
        <w:rPr>
          <w:sz w:val="22"/>
          <w:szCs w:val="22"/>
        </w:rPr>
        <w:t>food availability for fish</w:t>
      </w:r>
      <w:r w:rsidR="008B2D00" w:rsidRPr="00944F77">
        <w:rPr>
          <w:sz w:val="22"/>
          <w:szCs w:val="22"/>
        </w:rPr>
        <w:t>.</w:t>
      </w:r>
      <w:r w:rsidR="00E4388E" w:rsidRPr="00944F77">
        <w:rPr>
          <w:sz w:val="22"/>
          <w:szCs w:val="22"/>
        </w:rPr>
        <w:t xml:space="preserve"> </w:t>
      </w:r>
      <w:r w:rsidR="00386CF3" w:rsidRPr="00944F77">
        <w:rPr>
          <w:sz w:val="22"/>
          <w:szCs w:val="22"/>
        </w:rPr>
        <w:t xml:space="preserve">The responses of </w:t>
      </w:r>
      <w:r w:rsidR="00386CF3" w:rsidRPr="00F67D4D">
        <w:rPr>
          <w:sz w:val="22"/>
          <w:szCs w:val="22"/>
        </w:rPr>
        <w:t xml:space="preserve">cod larvae to ocean acidification </w:t>
      </w:r>
      <w:r w:rsidR="00386CF3" w:rsidRPr="00F67D4D">
        <w:rPr>
          <w:sz w:val="22"/>
          <w:szCs w:val="22"/>
          <w:lang w:eastAsia="fi-FI"/>
        </w:rPr>
        <w:t>(OA)</w:t>
      </w:r>
      <w:r w:rsidRPr="00F67D4D">
        <w:rPr>
          <w:sz w:val="22"/>
          <w:szCs w:val="22"/>
          <w:lang w:eastAsia="fi-FI"/>
        </w:rPr>
        <w:t>, also</w:t>
      </w:r>
      <w:r w:rsidR="00386CF3" w:rsidRPr="00F67D4D">
        <w:rPr>
          <w:sz w:val="22"/>
          <w:szCs w:val="22"/>
          <w:lang w:eastAsia="fi-FI"/>
        </w:rPr>
        <w:t xml:space="preserve"> </w:t>
      </w:r>
      <w:r w:rsidRPr="00F67D4D">
        <w:rPr>
          <w:sz w:val="22"/>
          <w:szCs w:val="22"/>
          <w:lang w:eastAsia="fi-FI"/>
        </w:rPr>
        <w:t>in combination with</w:t>
      </w:r>
      <w:r w:rsidR="00775E24" w:rsidRPr="00F67D4D">
        <w:rPr>
          <w:sz w:val="22"/>
          <w:szCs w:val="22"/>
        </w:rPr>
        <w:t xml:space="preserve"> warming</w:t>
      </w:r>
      <w:r w:rsidRPr="00F67D4D">
        <w:rPr>
          <w:sz w:val="22"/>
          <w:szCs w:val="22"/>
          <w:lang w:eastAsia="fi-FI"/>
        </w:rPr>
        <w:t xml:space="preserve"> (OAW),</w:t>
      </w:r>
      <w:r w:rsidR="00775E24" w:rsidRPr="00F67D4D">
        <w:rPr>
          <w:sz w:val="22"/>
          <w:szCs w:val="22"/>
        </w:rPr>
        <w:t xml:space="preserve"> </w:t>
      </w:r>
      <w:r w:rsidR="00386CF3" w:rsidRPr="00F67D4D">
        <w:rPr>
          <w:sz w:val="22"/>
          <w:szCs w:val="22"/>
        </w:rPr>
        <w:t>ha</w:t>
      </w:r>
      <w:r w:rsidRPr="00F67D4D">
        <w:rPr>
          <w:sz w:val="22"/>
          <w:szCs w:val="22"/>
        </w:rPr>
        <w:t>ve</w:t>
      </w:r>
      <w:r w:rsidR="00386CF3" w:rsidRPr="00F67D4D">
        <w:rPr>
          <w:sz w:val="22"/>
          <w:szCs w:val="22"/>
        </w:rPr>
        <w:t xml:space="preserve"> </w:t>
      </w:r>
      <w:r w:rsidR="00386CF3" w:rsidRPr="00944F77">
        <w:rPr>
          <w:sz w:val="22"/>
          <w:szCs w:val="22"/>
        </w:rPr>
        <w:t xml:space="preserve">been studied experimentally. </w:t>
      </w:r>
      <w:r w:rsidR="00A972C5" w:rsidRPr="00944F77">
        <w:rPr>
          <w:sz w:val="22"/>
          <w:szCs w:val="22"/>
        </w:rPr>
        <w:t xml:space="preserve">In some </w:t>
      </w:r>
      <w:r w:rsidRPr="00944F77">
        <w:rPr>
          <w:sz w:val="22"/>
          <w:szCs w:val="22"/>
        </w:rPr>
        <w:t xml:space="preserve">studies </w:t>
      </w:r>
      <w:r w:rsidR="00E803BF" w:rsidRPr="00944F77">
        <w:rPr>
          <w:sz w:val="22"/>
          <w:szCs w:val="22"/>
        </w:rPr>
        <w:t xml:space="preserve">no effect </w:t>
      </w:r>
      <w:r w:rsidR="00BB5B4F" w:rsidRPr="00944F77">
        <w:rPr>
          <w:sz w:val="22"/>
          <w:szCs w:val="22"/>
        </w:rPr>
        <w:t xml:space="preserve">of OA or OAW </w:t>
      </w:r>
      <w:r w:rsidR="00E803BF" w:rsidRPr="00944F77">
        <w:rPr>
          <w:sz w:val="22"/>
          <w:szCs w:val="22"/>
        </w:rPr>
        <w:t>on hatching, survival</w:t>
      </w:r>
      <w:r w:rsidR="00BB5B4F" w:rsidRPr="00944F77">
        <w:rPr>
          <w:sz w:val="22"/>
          <w:szCs w:val="22"/>
        </w:rPr>
        <w:t xml:space="preserve"> or</w:t>
      </w:r>
      <w:r w:rsidR="00E803BF" w:rsidRPr="00944F77">
        <w:rPr>
          <w:sz w:val="22"/>
          <w:szCs w:val="22"/>
        </w:rPr>
        <w:t xml:space="preserve"> development </w:t>
      </w:r>
      <w:r w:rsidR="00BB5B4F" w:rsidRPr="00944F77">
        <w:rPr>
          <w:sz w:val="22"/>
          <w:szCs w:val="22"/>
        </w:rPr>
        <w:t>rates</w:t>
      </w:r>
      <w:r w:rsidR="00C42907" w:rsidRPr="00944F77">
        <w:rPr>
          <w:sz w:val="22"/>
          <w:szCs w:val="22"/>
        </w:rPr>
        <w:t xml:space="preserve"> of cod </w:t>
      </w:r>
      <w:r w:rsidR="00BB5B4F" w:rsidRPr="00944F77">
        <w:rPr>
          <w:sz w:val="22"/>
          <w:szCs w:val="22"/>
        </w:rPr>
        <w:t>larva</w:t>
      </w:r>
      <w:r w:rsidR="00C42907" w:rsidRPr="00944F77">
        <w:rPr>
          <w:sz w:val="22"/>
          <w:szCs w:val="22"/>
        </w:rPr>
        <w:t>e</w:t>
      </w:r>
      <w:r w:rsidR="00A972C5" w:rsidRPr="00944F77">
        <w:rPr>
          <w:sz w:val="22"/>
          <w:szCs w:val="22"/>
        </w:rPr>
        <w:t xml:space="preserve"> was found </w:t>
      </w:r>
      <w:r w:rsidR="00A972C5" w:rsidRPr="00944F77">
        <w:rPr>
          <w:sz w:val="22"/>
          <w:szCs w:val="22"/>
        </w:rPr>
        <w:fldChar w:fldCharType="begin">
          <w:fldData xml:space="preserve">PEVuZE5vdGU+PENpdGU+PEF1dGhvcj5Gcm9tbWVsPC9BdXRob3I+PFllYXI+MjAxMzwvWWVhcj48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</w:fldData>
        </w:fldChar>
      </w:r>
      <w:r w:rsidR="00732411" w:rsidRPr="00944F77">
        <w:rPr>
          <w:sz w:val="22"/>
          <w:szCs w:val="22"/>
        </w:rPr>
        <w:instrText xml:space="preserve"> ADDIN EN.CITE </w:instrText>
      </w:r>
      <w:r w:rsidR="00732411" w:rsidRPr="00944F77">
        <w:rPr>
          <w:sz w:val="22"/>
          <w:szCs w:val="22"/>
        </w:rPr>
        <w:fldChar w:fldCharType="begin">
          <w:fldData xml:space="preserve">PEVuZE5vdGU+PENpdGU+PEF1dGhvcj5Gcm9tbWVsPC9BdXRob3I+PFllYXI+MjAxMzwvWWVhcj48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</w:fldData>
        </w:fldChar>
      </w:r>
      <w:r w:rsidR="00732411" w:rsidRPr="00944F77">
        <w:rPr>
          <w:sz w:val="22"/>
          <w:szCs w:val="22"/>
        </w:rPr>
        <w:instrText xml:space="preserve"> ADDIN EN.CITE.DATA </w:instrText>
      </w:r>
      <w:r w:rsidR="00732411" w:rsidRPr="00944F77">
        <w:rPr>
          <w:sz w:val="22"/>
          <w:szCs w:val="22"/>
        </w:rPr>
      </w:r>
      <w:r w:rsidR="00732411" w:rsidRPr="00944F77">
        <w:rPr>
          <w:sz w:val="22"/>
          <w:szCs w:val="22"/>
        </w:rPr>
        <w:fldChar w:fldCharType="end"/>
      </w:r>
      <w:r w:rsidR="00A972C5" w:rsidRPr="00944F77">
        <w:rPr>
          <w:sz w:val="22"/>
          <w:szCs w:val="22"/>
        </w:rPr>
      </w:r>
      <w:r w:rsidR="00A972C5" w:rsidRPr="00944F77">
        <w:rPr>
          <w:sz w:val="22"/>
          <w:szCs w:val="22"/>
        </w:rPr>
        <w:fldChar w:fldCharType="separate"/>
      </w:r>
      <w:r w:rsidR="00A972C5" w:rsidRPr="00944F77">
        <w:rPr>
          <w:sz w:val="22"/>
          <w:szCs w:val="22"/>
        </w:rPr>
        <w:t>(Frommel et al. 2013)</w:t>
      </w:r>
      <w:r w:rsidR="00A972C5" w:rsidRPr="00944F77">
        <w:rPr>
          <w:sz w:val="22"/>
          <w:szCs w:val="22"/>
        </w:rPr>
        <w:fldChar w:fldCharType="end"/>
      </w:r>
      <w:r w:rsidR="00A972C5" w:rsidRPr="00944F77">
        <w:rPr>
          <w:sz w:val="22"/>
          <w:szCs w:val="22"/>
        </w:rPr>
        <w:t xml:space="preserve">, while in others </w:t>
      </w:r>
      <w:r w:rsidR="00E803BF" w:rsidRPr="00944F77">
        <w:rPr>
          <w:sz w:val="22"/>
          <w:szCs w:val="22"/>
        </w:rPr>
        <w:t xml:space="preserve">mortality </w:t>
      </w:r>
      <w:r w:rsidR="00A972C5" w:rsidRPr="00944F77">
        <w:rPr>
          <w:sz w:val="22"/>
          <w:szCs w:val="22"/>
        </w:rPr>
        <w:t xml:space="preserve">of </w:t>
      </w:r>
      <w:r w:rsidR="00BB5B4F" w:rsidRPr="00944F77">
        <w:rPr>
          <w:sz w:val="22"/>
          <w:szCs w:val="22"/>
        </w:rPr>
        <w:t xml:space="preserve">cod larvae </w:t>
      </w:r>
      <w:r w:rsidR="00A972C5" w:rsidRPr="00944F77">
        <w:rPr>
          <w:sz w:val="22"/>
          <w:szCs w:val="22"/>
        </w:rPr>
        <w:t xml:space="preserve">doubled when </w:t>
      </w:r>
      <w:r w:rsidR="00E803BF" w:rsidRPr="00944F77">
        <w:rPr>
          <w:sz w:val="22"/>
          <w:szCs w:val="22"/>
        </w:rPr>
        <w:t xml:space="preserve">treated with </w:t>
      </w:r>
      <w:r w:rsidR="00BB5B4F" w:rsidRPr="00944F77">
        <w:rPr>
          <w:sz w:val="22"/>
          <w:szCs w:val="22"/>
        </w:rPr>
        <w:t xml:space="preserve">high end </w:t>
      </w:r>
      <w:r w:rsidR="00BB5B4F" w:rsidRPr="00F67D4D">
        <w:rPr>
          <w:sz w:val="22"/>
          <w:szCs w:val="22"/>
        </w:rPr>
        <w:t xml:space="preserve">projections (RCP8.5) of </w:t>
      </w:r>
      <w:r w:rsidR="00775E24" w:rsidRPr="00F67D4D">
        <w:rPr>
          <w:sz w:val="22"/>
          <w:szCs w:val="22"/>
          <w:lang w:eastAsia="fi-FI"/>
        </w:rPr>
        <w:t>OA</w:t>
      </w:r>
      <w:r w:rsidR="00E803BF" w:rsidRPr="00F67D4D">
        <w:rPr>
          <w:sz w:val="22"/>
          <w:szCs w:val="22"/>
          <w:lang w:eastAsia="fi-FI"/>
        </w:rPr>
        <w:t>.</w:t>
      </w:r>
      <w:r w:rsidR="00E803BF" w:rsidRPr="00F67D4D">
        <w:rPr>
          <w:sz w:val="22"/>
          <w:szCs w:val="22"/>
        </w:rPr>
        <w:t xml:space="preserve"> When </w:t>
      </w:r>
      <w:r w:rsidRPr="00F67D4D">
        <w:rPr>
          <w:sz w:val="22"/>
          <w:szCs w:val="22"/>
        </w:rPr>
        <w:t>the</w:t>
      </w:r>
      <w:r w:rsidRPr="00F67D4D">
        <w:rPr>
          <w:sz w:val="22"/>
          <w:szCs w:val="22"/>
          <w:lang w:eastAsia="fi-FI"/>
        </w:rPr>
        <w:t xml:space="preserve"> </w:t>
      </w:r>
      <w:r w:rsidR="00775E24" w:rsidRPr="00F67D4D">
        <w:rPr>
          <w:sz w:val="22"/>
          <w:szCs w:val="22"/>
          <w:lang w:eastAsia="fi-FI"/>
        </w:rPr>
        <w:t>projected</w:t>
      </w:r>
      <w:r w:rsidR="00775E24" w:rsidRPr="00F67D4D">
        <w:rPr>
          <w:sz w:val="22"/>
          <w:szCs w:val="22"/>
        </w:rPr>
        <w:t xml:space="preserve"> </w:t>
      </w:r>
      <w:r w:rsidRPr="00F67D4D">
        <w:rPr>
          <w:sz w:val="22"/>
          <w:szCs w:val="22"/>
        </w:rPr>
        <w:t xml:space="preserve">increase of </w:t>
      </w:r>
      <w:r w:rsidR="00E803BF" w:rsidRPr="00F67D4D">
        <w:rPr>
          <w:sz w:val="22"/>
          <w:szCs w:val="22"/>
        </w:rPr>
        <w:t xml:space="preserve">mortality </w:t>
      </w:r>
      <w:r w:rsidRPr="00F67D4D">
        <w:rPr>
          <w:sz w:val="22"/>
          <w:szCs w:val="22"/>
        </w:rPr>
        <w:t xml:space="preserve">was </w:t>
      </w:r>
      <w:r w:rsidR="00E803BF" w:rsidRPr="00F67D4D">
        <w:rPr>
          <w:sz w:val="22"/>
          <w:szCs w:val="22"/>
        </w:rPr>
        <w:t xml:space="preserve">included into </w:t>
      </w:r>
      <w:r w:rsidRPr="00F67D4D">
        <w:rPr>
          <w:sz w:val="22"/>
          <w:szCs w:val="22"/>
        </w:rPr>
        <w:t xml:space="preserve">a </w:t>
      </w:r>
      <w:r w:rsidR="00E803BF" w:rsidRPr="00F67D4D">
        <w:rPr>
          <w:sz w:val="22"/>
          <w:szCs w:val="22"/>
        </w:rPr>
        <w:t xml:space="preserve">stock-recruitment model, </w:t>
      </w:r>
      <w:r w:rsidR="00BB5B4F" w:rsidRPr="00F67D4D">
        <w:rPr>
          <w:sz w:val="22"/>
          <w:szCs w:val="22"/>
        </w:rPr>
        <w:t xml:space="preserve">recruitment </w:t>
      </w:r>
      <w:r w:rsidRPr="00F67D4D">
        <w:rPr>
          <w:sz w:val="22"/>
          <w:szCs w:val="22"/>
        </w:rPr>
        <w:t xml:space="preserve">of western Baltic Cod </w:t>
      </w:r>
      <w:r w:rsidR="00BB5B4F" w:rsidRPr="00F67D4D">
        <w:rPr>
          <w:sz w:val="22"/>
          <w:szCs w:val="22"/>
        </w:rPr>
        <w:t xml:space="preserve">declined </w:t>
      </w:r>
      <w:r w:rsidR="00E803BF" w:rsidRPr="00F67D4D">
        <w:rPr>
          <w:sz w:val="22"/>
          <w:szCs w:val="22"/>
        </w:rPr>
        <w:t>to an average of 8 % of the current recruitment</w:t>
      </w:r>
      <w:r w:rsidR="00A972C5" w:rsidRPr="00F67D4D">
        <w:rPr>
          <w:sz w:val="22"/>
          <w:szCs w:val="22"/>
        </w:rPr>
        <w:t xml:space="preserve"> </w:t>
      </w:r>
      <w:r w:rsidR="00A972C5" w:rsidRPr="00F67D4D">
        <w:rPr>
          <w:sz w:val="22"/>
          <w:szCs w:val="22"/>
        </w:rPr>
        <w:fldChar w:fldCharType="begin"/>
      </w:r>
      <w:r w:rsidR="007E5A3F" w:rsidRPr="00F67D4D">
        <w:rPr>
          <w:sz w:val="22"/>
          <w:szCs w:val="22"/>
        </w:rPr>
        <w:instrText xml:space="preserve"> ADDIN EN.CITE &lt;EndNote&gt;&lt;Cite&gt;&lt;Author&gt;Stiasny&lt;/Author&gt;&lt;Year&gt;2016&lt;/Year&gt;&lt;RecNum&gt;2135&lt;/RecNum&gt;&lt;DisplayText&gt;(Stiasny et al. 2016)&lt;/DisplayText&gt;&lt;record&gt;&lt;rec-number&gt;2135&lt;/rec-number&gt;&lt;foreign-keys&gt;&lt;key app="EN" db-id="zdzprff01xrts1evwt3xdf0jw2xst0rtzd2t" timestamp="1581955661"&gt;2135&lt;/key&gt;&lt;/foreign-keys&gt;&lt;ref-type name="Journal Article"&gt;17&lt;/ref-type&gt;&lt;contributors&gt;&lt;authors&gt;&lt;author&gt;Stiasny, M. H.&lt;/author&gt;&lt;author&gt;Mittermayer, F. H.&lt;/author&gt;&lt;author&gt;Sswat, M.&lt;/author&gt;&lt;author&gt;Voss, R.&lt;/author&gt;&lt;author&gt;Jutfelt, F.&lt;/author&gt;&lt;author&gt;Chierici, M.&lt;/author&gt;&lt;author&gt;Puvanendran, V.&lt;/author&gt;&lt;author&gt;Mortensen, A.&lt;/author&gt;&lt;author&gt;Reusch, T. B. H.&lt;/author&gt;&lt;author&gt;Clemmesen, C.&lt;/author&gt;&lt;/authors&gt;&lt;/contributors&gt;&lt;titles&gt;&lt;title&gt;Ocean acidification effects on Atlantic cod larval survival and recruitment to the fished population&lt;/title&gt;&lt;secondary-title&gt;Plos One&lt;/secondary-title&gt;&lt;/titles&gt;&lt;periodical&gt;&lt;full-title&gt;Plos One&lt;/full-title&gt;&lt;/periodical&gt;&lt;volume&gt;11&lt;/volume&gt;&lt;number&gt;8&lt;/number&gt;&lt;dates&gt;&lt;year&gt;2016&lt;/year&gt;&lt;pub-dates&gt;&lt;date&gt;Aug&lt;/date&gt;&lt;/pub-dates&gt;&lt;/dates&gt;&lt;isbn&gt;1932-6203&lt;/isbn&gt;&lt;accession-num&gt;WOS:000381768800001&lt;/accession-num&gt;&lt;urls&gt;&lt;related-urls&gt;&lt;url&gt;&lt;style face="underline" font="default" size="100%"&gt;&amp;lt;Go to ISI&amp;gt;://WOS:000381768800001&lt;/style&gt;&lt;/url&gt;&lt;/related-urls&gt;&lt;/urls&gt;&lt;custom7&gt;e0155448&lt;/custom7&gt;&lt;electronic-resource-num&gt;10.1371/journal.pone.0155448&lt;/electronic-resource-num&gt;&lt;/record&gt;&lt;/Cite&gt;&lt;/EndNote&gt;</w:instrText>
      </w:r>
      <w:r w:rsidR="00A972C5" w:rsidRPr="00F67D4D">
        <w:rPr>
          <w:sz w:val="22"/>
          <w:szCs w:val="22"/>
        </w:rPr>
        <w:fldChar w:fldCharType="separate"/>
      </w:r>
      <w:r w:rsidR="00A972C5" w:rsidRPr="00F67D4D">
        <w:rPr>
          <w:sz w:val="22"/>
          <w:szCs w:val="22"/>
        </w:rPr>
        <w:t>(</w:t>
      </w:r>
      <w:proofErr w:type="spellStart"/>
      <w:r w:rsidR="00A972C5" w:rsidRPr="00F67D4D">
        <w:rPr>
          <w:sz w:val="22"/>
          <w:szCs w:val="22"/>
        </w:rPr>
        <w:t>Stiasny</w:t>
      </w:r>
      <w:proofErr w:type="spellEnd"/>
      <w:r w:rsidR="00A972C5" w:rsidRPr="00F67D4D">
        <w:rPr>
          <w:sz w:val="22"/>
          <w:szCs w:val="22"/>
        </w:rPr>
        <w:t xml:space="preserve"> et al. 2016)</w:t>
      </w:r>
      <w:r w:rsidR="00A972C5" w:rsidRPr="00F67D4D">
        <w:rPr>
          <w:sz w:val="22"/>
          <w:szCs w:val="22"/>
        </w:rPr>
        <w:fldChar w:fldCharType="end"/>
      </w:r>
      <w:r w:rsidR="00E803BF" w:rsidRPr="00F67D4D">
        <w:rPr>
          <w:sz w:val="22"/>
          <w:szCs w:val="22"/>
        </w:rPr>
        <w:t>.</w:t>
      </w:r>
      <w:r w:rsidR="009F214A" w:rsidRPr="00F67D4D">
        <w:rPr>
          <w:sz w:val="22"/>
          <w:szCs w:val="22"/>
          <w:lang w:eastAsia="fi-FI"/>
        </w:rPr>
        <w:t xml:space="preserve"> Also</w:t>
      </w:r>
      <w:r w:rsidR="00B603CE" w:rsidRPr="00F67D4D">
        <w:rPr>
          <w:sz w:val="22"/>
          <w:szCs w:val="22"/>
          <w:lang w:eastAsia="fi-FI"/>
        </w:rPr>
        <w:t>,</w:t>
      </w:r>
      <w:r w:rsidR="009F214A" w:rsidRPr="00F67D4D">
        <w:rPr>
          <w:sz w:val="22"/>
          <w:szCs w:val="22"/>
          <w:lang w:eastAsia="fi-FI"/>
        </w:rPr>
        <w:t xml:space="preserve"> several modelling studies project low abundances of cod towards the end of the century</w:t>
      </w:r>
      <w:r w:rsidR="0096085C" w:rsidRPr="00F67D4D">
        <w:rPr>
          <w:sz w:val="22"/>
          <w:szCs w:val="22"/>
          <w:lang w:eastAsia="fi-FI"/>
        </w:rPr>
        <w:t xml:space="preserve">, due to the decrease of ‘cod reproductive volume’ </w:t>
      </w:r>
      <w:r w:rsidR="009F214A" w:rsidRPr="00F67D4D">
        <w:rPr>
          <w:sz w:val="22"/>
          <w:szCs w:val="22"/>
          <w:lang w:eastAsia="fi-FI"/>
        </w:rPr>
        <w:fldChar w:fldCharType="begin">
          <w:fldData xml:space="preserve">PEVuZE5vdGU+PENpdGU+PEF1dGhvcj5OaWlyYW5lbjwvQXV0aG9yPjxZZWFyPjIwMTM8L1llYXI+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</w:fldData>
        </w:fldChar>
      </w:r>
      <w:r w:rsidR="0096085C" w:rsidRPr="00F67D4D">
        <w:rPr>
          <w:sz w:val="22"/>
          <w:szCs w:val="22"/>
          <w:lang w:eastAsia="fi-FI"/>
        </w:rPr>
        <w:instrText xml:space="preserve"> ADDIN EN.CITE </w:instrText>
      </w:r>
      <w:r w:rsidR="0096085C" w:rsidRPr="00F67D4D">
        <w:rPr>
          <w:sz w:val="22"/>
          <w:szCs w:val="22"/>
          <w:lang w:eastAsia="fi-FI"/>
        </w:rPr>
        <w:fldChar w:fldCharType="begin">
          <w:fldData xml:space="preserve">PEVuZE5vdGU+PENpdGU+PEF1dGhvcj5OaWlyYW5lbjwvQXV0aG9yPjxZZWFyPjIwMTM8L1llYXI+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</w:fldData>
        </w:fldChar>
      </w:r>
      <w:r w:rsidR="0096085C" w:rsidRPr="00F67D4D">
        <w:rPr>
          <w:sz w:val="22"/>
          <w:szCs w:val="22"/>
          <w:lang w:eastAsia="fi-FI"/>
        </w:rPr>
        <w:instrText xml:space="preserve"> ADDIN EN.CITE.DATA </w:instrText>
      </w:r>
      <w:r w:rsidR="0096085C" w:rsidRPr="00F67D4D">
        <w:rPr>
          <w:sz w:val="22"/>
          <w:szCs w:val="22"/>
          <w:lang w:eastAsia="fi-FI"/>
        </w:rPr>
      </w:r>
      <w:r w:rsidR="0096085C" w:rsidRPr="00F67D4D">
        <w:rPr>
          <w:sz w:val="22"/>
          <w:szCs w:val="22"/>
          <w:lang w:eastAsia="fi-FI"/>
        </w:rPr>
        <w:fldChar w:fldCharType="end"/>
      </w:r>
      <w:r w:rsidR="009F214A" w:rsidRPr="00F67D4D">
        <w:rPr>
          <w:sz w:val="22"/>
          <w:szCs w:val="22"/>
          <w:lang w:eastAsia="fi-FI"/>
        </w:rPr>
      </w:r>
      <w:r w:rsidR="009F214A" w:rsidRPr="00F67D4D">
        <w:rPr>
          <w:sz w:val="22"/>
          <w:szCs w:val="22"/>
          <w:lang w:eastAsia="fi-FI"/>
        </w:rPr>
        <w:fldChar w:fldCharType="separate"/>
      </w:r>
      <w:r w:rsidR="0096085C" w:rsidRPr="00F67D4D">
        <w:rPr>
          <w:noProof/>
          <w:sz w:val="22"/>
          <w:szCs w:val="22"/>
          <w:lang w:eastAsia="fi-FI"/>
        </w:rPr>
        <w:t>(Niiranen et al. 2013, Wåhlström et al. 2020)</w:t>
      </w:r>
      <w:r w:rsidR="009F214A" w:rsidRPr="00F67D4D">
        <w:rPr>
          <w:sz w:val="22"/>
          <w:szCs w:val="22"/>
          <w:lang w:eastAsia="fi-FI"/>
        </w:rPr>
        <w:fldChar w:fldCharType="end"/>
      </w:r>
      <w:r w:rsidR="009F214A" w:rsidRPr="00F67D4D">
        <w:rPr>
          <w:sz w:val="22"/>
          <w:szCs w:val="22"/>
          <w:lang w:eastAsia="fi-FI"/>
        </w:rPr>
        <w:t>.</w:t>
      </w:r>
    </w:p>
    <w:p w14:paraId="05B0CB11" w14:textId="77777777" w:rsidR="00E803BF" w:rsidRPr="00F67D4D" w:rsidRDefault="00E803BF" w:rsidP="00352E56">
      <w:pPr>
        <w:autoSpaceDE w:val="0"/>
        <w:autoSpaceDN w:val="0"/>
        <w:adjustRightInd w:val="0"/>
        <w:spacing w:line="300" w:lineRule="exact"/>
        <w:rPr>
          <w:sz w:val="22"/>
          <w:szCs w:val="22"/>
        </w:rPr>
      </w:pPr>
    </w:p>
    <w:p w14:paraId="6A6B0B9D" w14:textId="57089973" w:rsidR="00B603CE" w:rsidRPr="00F67D4D" w:rsidRDefault="00802321" w:rsidP="00352E56">
      <w:pPr>
        <w:autoSpaceDE w:val="0"/>
        <w:autoSpaceDN w:val="0"/>
        <w:adjustRightInd w:val="0"/>
        <w:spacing w:line="300" w:lineRule="exact"/>
        <w:rPr>
          <w:sz w:val="22"/>
          <w:szCs w:val="22"/>
          <w:lang w:eastAsia="fi-FI"/>
        </w:rPr>
      </w:pPr>
      <w:r w:rsidRPr="00944F77">
        <w:rPr>
          <w:sz w:val="22"/>
          <w:szCs w:val="22"/>
        </w:rPr>
        <w:t xml:space="preserve">Climate change </w:t>
      </w:r>
      <w:r w:rsidRPr="00F67D4D">
        <w:rPr>
          <w:sz w:val="22"/>
          <w:szCs w:val="22"/>
        </w:rPr>
        <w:t xml:space="preserve">may also have positive effects on fish stocks. Increasing spring and summer temperatures have </w:t>
      </w:r>
      <w:r w:rsidRPr="00F67D4D">
        <w:rPr>
          <w:sz w:val="22"/>
          <w:szCs w:val="22"/>
          <w:lang w:eastAsia="fi-FI"/>
        </w:rPr>
        <w:t xml:space="preserve">in modelling studies </w:t>
      </w:r>
      <w:r w:rsidRPr="00F67D4D">
        <w:rPr>
          <w:sz w:val="22"/>
          <w:szCs w:val="22"/>
        </w:rPr>
        <w:t xml:space="preserve">been projected to </w:t>
      </w:r>
      <w:r w:rsidRPr="00F67D4D">
        <w:rPr>
          <w:sz w:val="22"/>
          <w:szCs w:val="22"/>
          <w:lang w:eastAsia="fi-FI"/>
        </w:rPr>
        <w:t xml:space="preserve">gradually </w:t>
      </w:r>
      <w:r w:rsidRPr="00F67D4D">
        <w:rPr>
          <w:sz w:val="22"/>
          <w:szCs w:val="22"/>
        </w:rPr>
        <w:t xml:space="preserve">increase productivity and stocks of sprat </w:t>
      </w:r>
      <w:r w:rsidR="00A972C5" w:rsidRPr="00F67D4D">
        <w:rPr>
          <w:sz w:val="22"/>
          <w:szCs w:val="22"/>
        </w:rPr>
        <w:fldChar w:fldCharType="begin">
          <w:fldData xml:space="preserve">PEVuZE5vdGU+PENpdGU+PEF1dGhvcj5Wb3NzPC9BdXRob3I+PFllYXI+MjAxMTwvWWVhcj48UmVj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</w:fldData>
        </w:fldChar>
      </w:r>
      <w:r w:rsidR="009F214A" w:rsidRPr="00F67D4D">
        <w:rPr>
          <w:sz w:val="22"/>
          <w:szCs w:val="22"/>
        </w:rPr>
        <w:instrText xml:space="preserve"> ADDIN EN.CITE </w:instrText>
      </w:r>
      <w:r w:rsidR="009F214A" w:rsidRPr="00F67D4D">
        <w:rPr>
          <w:sz w:val="22"/>
          <w:szCs w:val="22"/>
        </w:rPr>
        <w:fldChar w:fldCharType="begin">
          <w:fldData xml:space="preserve">PEVuZE5vdGU+PENpdGU+PEF1dGhvcj5Wb3NzPC9BdXRob3I+PFllYXI+MjAxMTwvWWVhcj48UmVj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</w:fldData>
        </w:fldChar>
      </w:r>
      <w:r w:rsidR="009F214A" w:rsidRPr="00F67D4D">
        <w:rPr>
          <w:sz w:val="22"/>
          <w:szCs w:val="22"/>
          <w:lang w:eastAsia="fi-FI"/>
        </w:rPr>
        <w:instrText xml:space="preserve"> ADDIN EN.CITE.DATA </w:instrText>
      </w:r>
      <w:r w:rsidR="009F214A" w:rsidRPr="00F67D4D">
        <w:rPr>
          <w:sz w:val="22"/>
          <w:szCs w:val="22"/>
        </w:rPr>
      </w:r>
      <w:r w:rsidR="009F214A" w:rsidRPr="00F67D4D">
        <w:rPr>
          <w:sz w:val="22"/>
          <w:szCs w:val="22"/>
        </w:rPr>
        <w:fldChar w:fldCharType="end"/>
      </w:r>
      <w:r w:rsidR="00A972C5" w:rsidRPr="00F67D4D">
        <w:rPr>
          <w:sz w:val="22"/>
          <w:szCs w:val="22"/>
        </w:rPr>
      </w:r>
      <w:r w:rsidR="00A972C5" w:rsidRPr="00F67D4D">
        <w:rPr>
          <w:sz w:val="22"/>
          <w:szCs w:val="22"/>
        </w:rPr>
        <w:fldChar w:fldCharType="separate"/>
      </w:r>
      <w:r w:rsidR="009F214A" w:rsidRPr="00F67D4D">
        <w:rPr>
          <w:sz w:val="22"/>
          <w:szCs w:val="22"/>
        </w:rPr>
        <w:t xml:space="preserve">(Voss et al. 2011, </w:t>
      </w:r>
      <w:proofErr w:type="spellStart"/>
      <w:r w:rsidR="009F214A" w:rsidRPr="00F67D4D">
        <w:rPr>
          <w:sz w:val="22"/>
          <w:szCs w:val="22"/>
        </w:rPr>
        <w:t>MacKenzie</w:t>
      </w:r>
      <w:proofErr w:type="spellEnd"/>
      <w:r w:rsidR="009F214A" w:rsidRPr="00F67D4D">
        <w:rPr>
          <w:sz w:val="22"/>
          <w:szCs w:val="22"/>
        </w:rPr>
        <w:t xml:space="preserve"> et al. 2012</w:t>
      </w:r>
      <w:r w:rsidR="009F214A" w:rsidRPr="00F67D4D">
        <w:rPr>
          <w:noProof/>
          <w:sz w:val="22"/>
          <w:szCs w:val="22"/>
          <w:lang w:eastAsia="fi-FI"/>
        </w:rPr>
        <w:t>, Niiranen et al. 2013</w:t>
      </w:r>
      <w:r w:rsidR="009F214A" w:rsidRPr="00F67D4D">
        <w:rPr>
          <w:sz w:val="22"/>
          <w:szCs w:val="22"/>
        </w:rPr>
        <w:t>)</w:t>
      </w:r>
      <w:r w:rsidR="00A972C5" w:rsidRPr="00F67D4D">
        <w:rPr>
          <w:sz w:val="22"/>
          <w:szCs w:val="22"/>
        </w:rPr>
        <w:fldChar w:fldCharType="end"/>
      </w:r>
      <w:r w:rsidR="009F214A" w:rsidRPr="00F67D4D">
        <w:rPr>
          <w:sz w:val="22"/>
          <w:szCs w:val="22"/>
          <w:lang w:eastAsia="fi-FI"/>
        </w:rPr>
        <w:t xml:space="preserve">. For herring the results are more variable: both increase </w:t>
      </w:r>
      <w:r w:rsidR="00A972C5" w:rsidRPr="00F67D4D">
        <w:rPr>
          <w:sz w:val="22"/>
          <w:szCs w:val="22"/>
          <w:lang w:eastAsia="fi-FI"/>
        </w:rPr>
        <w:fldChar w:fldCharType="begin">
          <w:fldData xml:space="preserve">PEVuZE5vdGU+PENpdGU+PEF1dGhvcj5CYXJ0b2xpbm88L0F1dGhvcj48WWVhcj4yMDE0PC9ZZWFy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</w:fldData>
        </w:fldChar>
      </w:r>
      <w:r w:rsidR="00416BED" w:rsidRPr="00F67D4D">
        <w:rPr>
          <w:sz w:val="22"/>
          <w:szCs w:val="22"/>
          <w:lang w:eastAsia="fi-FI"/>
        </w:rPr>
        <w:instrText xml:space="preserve"> ADDIN EN.CITE </w:instrText>
      </w:r>
      <w:r w:rsidR="00416BED" w:rsidRPr="00F67D4D">
        <w:rPr>
          <w:sz w:val="22"/>
          <w:szCs w:val="22"/>
          <w:lang w:eastAsia="fi-FI"/>
        </w:rPr>
        <w:fldChar w:fldCharType="begin">
          <w:fldData xml:space="preserve">PEVuZE5vdGU+PENpdGU+PEF1dGhvcj5CYXJ0b2xpbm88L0F1dGhvcj48WWVhcj4yMDE0PC9ZZWFy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</w:fldData>
        </w:fldChar>
      </w:r>
      <w:r w:rsidR="00416BED" w:rsidRPr="00F67D4D">
        <w:rPr>
          <w:sz w:val="22"/>
          <w:szCs w:val="22"/>
          <w:lang w:eastAsia="fi-FI"/>
        </w:rPr>
        <w:instrText xml:space="preserve"> ADDIN EN.CITE.DATA </w:instrText>
      </w:r>
      <w:r w:rsidR="00416BED" w:rsidRPr="00F67D4D">
        <w:rPr>
          <w:sz w:val="22"/>
          <w:szCs w:val="22"/>
          <w:lang w:eastAsia="fi-FI"/>
        </w:rPr>
      </w:r>
      <w:r w:rsidR="00416BED" w:rsidRPr="00F67D4D">
        <w:rPr>
          <w:sz w:val="22"/>
          <w:szCs w:val="22"/>
          <w:lang w:eastAsia="fi-FI"/>
        </w:rPr>
        <w:fldChar w:fldCharType="end"/>
      </w:r>
      <w:r w:rsidR="00A972C5" w:rsidRPr="00F67D4D">
        <w:rPr>
          <w:sz w:val="22"/>
          <w:szCs w:val="22"/>
          <w:lang w:eastAsia="fi-FI"/>
        </w:rPr>
      </w:r>
      <w:r w:rsidR="00A972C5" w:rsidRPr="00F67D4D">
        <w:rPr>
          <w:sz w:val="22"/>
          <w:szCs w:val="22"/>
          <w:lang w:eastAsia="fi-FI"/>
        </w:rPr>
        <w:fldChar w:fldCharType="separate"/>
      </w:r>
      <w:r w:rsidR="00A972C5" w:rsidRPr="00F67D4D">
        <w:rPr>
          <w:noProof/>
          <w:sz w:val="22"/>
          <w:szCs w:val="22"/>
          <w:lang w:eastAsia="fi-FI"/>
        </w:rPr>
        <w:t>(Bartolino et al. 2014)</w:t>
      </w:r>
      <w:r w:rsidR="00A972C5" w:rsidRPr="00F67D4D">
        <w:rPr>
          <w:sz w:val="22"/>
          <w:szCs w:val="22"/>
          <w:lang w:eastAsia="fi-FI"/>
        </w:rPr>
        <w:fldChar w:fldCharType="end"/>
      </w:r>
      <w:r w:rsidRPr="00F67D4D">
        <w:rPr>
          <w:sz w:val="22"/>
          <w:szCs w:val="22"/>
        </w:rPr>
        <w:t xml:space="preserve"> </w:t>
      </w:r>
      <w:r w:rsidR="009F214A" w:rsidRPr="00F67D4D">
        <w:rPr>
          <w:sz w:val="22"/>
          <w:szCs w:val="22"/>
        </w:rPr>
        <w:t xml:space="preserve">and </w:t>
      </w:r>
      <w:r w:rsidR="009F214A" w:rsidRPr="00F67D4D">
        <w:rPr>
          <w:sz w:val="22"/>
          <w:szCs w:val="22"/>
          <w:lang w:eastAsia="fi-FI"/>
        </w:rPr>
        <w:t xml:space="preserve">a short-term decrease (until 1950) </w:t>
      </w:r>
      <w:r w:rsidR="009F214A" w:rsidRPr="00F67D4D">
        <w:rPr>
          <w:sz w:val="22"/>
          <w:szCs w:val="22"/>
        </w:rPr>
        <w:fldChar w:fldCharType="begin">
          <w:fldData xml:space="preserve">PEVuZE5vdGU+PENpdGU+PEF1dGhvcj5OaWlyYW5lbjwvQXV0aG9yPjxZZWFyPjIwMTM8L1llYXI+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</w:fldData>
        </w:fldChar>
      </w:r>
      <w:r w:rsidR="00346D2B" w:rsidRPr="00F67D4D">
        <w:rPr>
          <w:sz w:val="22"/>
          <w:szCs w:val="22"/>
        </w:rPr>
        <w:instrText xml:space="preserve"> ADDIN EN.CITE </w:instrText>
      </w:r>
      <w:r w:rsidR="00346D2B" w:rsidRPr="00F67D4D">
        <w:rPr>
          <w:sz w:val="22"/>
          <w:szCs w:val="22"/>
        </w:rPr>
        <w:fldChar w:fldCharType="begin">
          <w:fldData xml:space="preserve">PEVuZE5vdGU+PENpdGU+PEF1dGhvcj5OaWlyYW5lbjwvQXV0aG9yPjxZZWFyPjIwMTM8L1llYXI+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</w:fldData>
        </w:fldChar>
      </w:r>
      <w:r w:rsidR="00346D2B" w:rsidRPr="00F67D4D">
        <w:rPr>
          <w:sz w:val="22"/>
          <w:szCs w:val="22"/>
        </w:rPr>
        <w:instrText xml:space="preserve"> ADDIN EN.CITE.DATA </w:instrText>
      </w:r>
      <w:r w:rsidR="00346D2B" w:rsidRPr="00F67D4D">
        <w:rPr>
          <w:sz w:val="22"/>
          <w:szCs w:val="22"/>
        </w:rPr>
      </w:r>
      <w:r w:rsidR="00346D2B" w:rsidRPr="00F67D4D">
        <w:rPr>
          <w:sz w:val="22"/>
          <w:szCs w:val="22"/>
        </w:rPr>
        <w:fldChar w:fldCharType="end"/>
      </w:r>
      <w:r w:rsidR="009F214A" w:rsidRPr="00F67D4D">
        <w:rPr>
          <w:sz w:val="22"/>
          <w:szCs w:val="22"/>
        </w:rPr>
      </w:r>
      <w:r w:rsidR="009F214A" w:rsidRPr="00F67D4D">
        <w:rPr>
          <w:sz w:val="22"/>
          <w:szCs w:val="22"/>
        </w:rPr>
        <w:fldChar w:fldCharType="separate"/>
      </w:r>
      <w:r w:rsidR="00346D2B" w:rsidRPr="00F67D4D">
        <w:rPr>
          <w:noProof/>
          <w:sz w:val="22"/>
          <w:szCs w:val="22"/>
        </w:rPr>
        <w:t>(Niiranen et al. 2013)</w:t>
      </w:r>
      <w:r w:rsidR="009F214A" w:rsidRPr="00F67D4D">
        <w:rPr>
          <w:sz w:val="22"/>
          <w:szCs w:val="22"/>
        </w:rPr>
        <w:fldChar w:fldCharType="end"/>
      </w:r>
      <w:r w:rsidR="009F214A" w:rsidRPr="00F67D4D">
        <w:rPr>
          <w:sz w:val="22"/>
          <w:szCs w:val="22"/>
          <w:lang w:eastAsia="fi-FI"/>
        </w:rPr>
        <w:t xml:space="preserve"> have been projected.</w:t>
      </w:r>
    </w:p>
    <w:p w14:paraId="27A967F8" w14:textId="77777777" w:rsidR="00B603CE" w:rsidRPr="00F67D4D" w:rsidRDefault="00B603CE" w:rsidP="00352E56">
      <w:pPr>
        <w:autoSpaceDE w:val="0"/>
        <w:autoSpaceDN w:val="0"/>
        <w:adjustRightInd w:val="0"/>
        <w:spacing w:line="300" w:lineRule="exact"/>
        <w:rPr>
          <w:sz w:val="22"/>
          <w:szCs w:val="22"/>
          <w:lang w:eastAsia="fi-FI"/>
        </w:rPr>
      </w:pPr>
    </w:p>
    <w:p w14:paraId="5591F2E2" w14:textId="260BE5DC" w:rsidR="001C7716" w:rsidRDefault="001C7716">
      <w:pPr>
        <w:rPr>
          <w:b/>
          <w:sz w:val="28"/>
          <w:szCs w:val="28"/>
        </w:rPr>
      </w:pPr>
    </w:p>
    <w:p w14:paraId="6C332E1B" w14:textId="0D1208BD" w:rsidR="002B56BD" w:rsidRPr="00734B32" w:rsidRDefault="00032CCD" w:rsidP="00352E56">
      <w:pPr>
        <w:autoSpaceDE w:val="0"/>
        <w:autoSpaceDN w:val="0"/>
        <w:adjustRightInd w:val="0"/>
        <w:spacing w:line="300" w:lineRule="exact"/>
        <w:rPr>
          <w:b/>
          <w:sz w:val="28"/>
          <w:szCs w:val="28"/>
        </w:rPr>
      </w:pPr>
      <w:r>
        <w:rPr>
          <w:b/>
          <w:sz w:val="28"/>
          <w:szCs w:val="28"/>
        </w:rPr>
        <w:lastRenderedPageBreak/>
        <w:t>Climate change and e</w:t>
      </w:r>
      <w:r w:rsidR="002B56BD">
        <w:rPr>
          <w:b/>
          <w:sz w:val="28"/>
          <w:szCs w:val="28"/>
        </w:rPr>
        <w:t>cosystem function</w:t>
      </w:r>
    </w:p>
    <w:p w14:paraId="2D932F72" w14:textId="63B9711C" w:rsidR="00EC637F" w:rsidRDefault="00EC637F" w:rsidP="00352E56">
      <w:pPr>
        <w:autoSpaceDE w:val="0"/>
        <w:autoSpaceDN w:val="0"/>
        <w:adjustRightInd w:val="0"/>
        <w:spacing w:line="300" w:lineRule="exact"/>
        <w:rPr>
          <w:sz w:val="22"/>
          <w:szCs w:val="22"/>
        </w:rPr>
      </w:pPr>
    </w:p>
    <w:p w14:paraId="1B24738D" w14:textId="60864319" w:rsidR="000A0538" w:rsidRPr="00E84714" w:rsidRDefault="000A0538" w:rsidP="00352E56">
      <w:pPr>
        <w:autoSpaceDE w:val="0"/>
        <w:autoSpaceDN w:val="0"/>
        <w:adjustRightInd w:val="0"/>
        <w:spacing w:line="300" w:lineRule="exact"/>
        <w:rPr>
          <w:b/>
          <w:i/>
        </w:rPr>
      </w:pPr>
      <w:r w:rsidRPr="00E84714">
        <w:rPr>
          <w:b/>
          <w:i/>
        </w:rPr>
        <w:t xml:space="preserve">Climate change and </w:t>
      </w:r>
      <w:r w:rsidR="00162CCD" w:rsidRPr="00E84714">
        <w:rPr>
          <w:b/>
          <w:i/>
        </w:rPr>
        <w:t xml:space="preserve">primary production in the pelagial </w:t>
      </w:r>
    </w:p>
    <w:p w14:paraId="77E4F09D" w14:textId="7527A1DC" w:rsidR="000E381E" w:rsidRPr="001A2558" w:rsidRDefault="000E381E" w:rsidP="00352E56">
      <w:pPr>
        <w:autoSpaceDE w:val="0"/>
        <w:autoSpaceDN w:val="0"/>
        <w:adjustRightInd w:val="0"/>
        <w:spacing w:line="300" w:lineRule="exact"/>
        <w:rPr>
          <w:sz w:val="22"/>
          <w:szCs w:val="22"/>
        </w:rPr>
      </w:pPr>
    </w:p>
    <w:p w14:paraId="038FF328" w14:textId="77777777" w:rsidR="000A0538" w:rsidRPr="001A2558" w:rsidRDefault="000A0538" w:rsidP="00352E56">
      <w:pPr>
        <w:autoSpaceDE w:val="0"/>
        <w:autoSpaceDN w:val="0"/>
        <w:adjustRightInd w:val="0"/>
        <w:spacing w:line="300" w:lineRule="exact"/>
        <w:rPr>
          <w:sz w:val="22"/>
          <w:szCs w:val="22"/>
        </w:rPr>
      </w:pPr>
      <w:r w:rsidRPr="001A2558">
        <w:rPr>
          <w:sz w:val="22"/>
          <w:szCs w:val="22"/>
        </w:rPr>
        <w:t xml:space="preserve">In the global ocean it has been projected that climate change will induce declining of primary production because of intensified stratification and decreased availability of nutrients in the surface layer </w:t>
      </w:r>
      <w:r w:rsidRPr="001A2558">
        <w:rPr>
          <w:sz w:val="22"/>
          <w:szCs w:val="22"/>
        </w:rPr>
        <w:fldChar w:fldCharType="begin"/>
      </w:r>
      <w:r w:rsidRPr="001A2558">
        <w:rPr>
          <w:sz w:val="22"/>
          <w:szCs w:val="22"/>
        </w:rPr>
        <w:instrText xml:space="preserve"> ADDIN EN.CITE &lt;EndNote&gt;&lt;Cite&gt;&lt;Author&gt;IPCC&lt;/Author&gt;&lt;Year&gt;2019&lt;/Year&gt;&lt;RecNum&gt;2185&lt;/RecNum&gt;&lt;DisplayText&gt;(IPCC 2019)&lt;/DisplayText&gt;&lt;record&gt;&lt;rec-number&gt;2185&lt;/rec-number&gt;&lt;foreign-keys&gt;&lt;key app="EN" db-id="zdzprff01xrts1evwt3xdf0jw2xst0rtzd2t" timestamp="1583919700"&gt;2185&lt;/key&gt;&lt;/foreign-keys&gt;&lt;ref-type name="Book Section"&gt;5&lt;/ref-type&gt;&lt;contributors&gt;&lt;authors&gt;&lt;author&gt;IPCC&lt;/author&gt;&lt;/authors&gt;&lt;secondary-authors&gt;&lt;author&gt;H.-O. Pörtner&lt;/author&gt;&lt;author&gt;D.C. Roberts&lt;/author&gt;&lt;author&gt;V. Masson-Delmotte&lt;/author&gt;&lt;author&gt;P. Zhai&lt;/author&gt;&lt;author&gt;M. Tignor&lt;/author&gt;&lt;author&gt;E. Poloczanska&lt;/author&gt;&lt;author&gt;K. Mintenbeck&lt;/author&gt;&lt;author&gt;A. Alegría&lt;/author&gt;&lt;author&gt;M. Nicolai&lt;/author&gt;&lt;author&gt;A. Okem&lt;/author&gt;&lt;author&gt;J. Petzold&lt;/author&gt;&lt;author&gt;B. Rama&lt;/author&gt;&lt;author&gt;N.M. Weyer&lt;/author&gt;&lt;/secondary-authors&gt;&lt;/contributors&gt;&lt;titles&gt;&lt;title&gt;Summary for Policymakers&lt;/title&gt;&lt;secondary-title&gt;IPCC Special Report on the Ocean and Cryosphere in a Changing Climate&lt;/secondary-title&gt;&lt;/titles&gt;&lt;dates&gt;&lt;year&gt;2019&lt;/year&gt;&lt;/dates&gt;&lt;urls&gt;&lt;/urls&gt;&lt;/record&gt;&lt;/Cite&gt;&lt;/EndNote&gt;</w:instrText>
      </w:r>
      <w:r w:rsidRPr="001A2558">
        <w:rPr>
          <w:sz w:val="22"/>
          <w:szCs w:val="22"/>
        </w:rPr>
        <w:fldChar w:fldCharType="separate"/>
      </w:r>
      <w:r w:rsidRPr="001A2558">
        <w:rPr>
          <w:noProof/>
          <w:sz w:val="22"/>
          <w:szCs w:val="22"/>
        </w:rPr>
        <w:t>(IPCC 2019)</w:t>
      </w:r>
      <w:r w:rsidRPr="001A2558">
        <w:rPr>
          <w:sz w:val="22"/>
          <w:szCs w:val="22"/>
        </w:rPr>
        <w:fldChar w:fldCharType="end"/>
      </w:r>
      <w:r w:rsidRPr="001A2558">
        <w:rPr>
          <w:sz w:val="22"/>
          <w:szCs w:val="22"/>
        </w:rPr>
        <w:t>.  In the Baltic Sea, primary producers receive nutrients from several sources, both via rivers and through several biogeochemical processes, and the system is more complex than in the ocean.</w:t>
      </w:r>
    </w:p>
    <w:p w14:paraId="18C45B7A" w14:textId="77777777" w:rsidR="000A0538" w:rsidRPr="001A2558" w:rsidRDefault="000A0538" w:rsidP="00352E56">
      <w:pPr>
        <w:autoSpaceDE w:val="0"/>
        <w:autoSpaceDN w:val="0"/>
        <w:adjustRightInd w:val="0"/>
        <w:spacing w:line="300" w:lineRule="exact"/>
        <w:rPr>
          <w:sz w:val="22"/>
          <w:szCs w:val="22"/>
        </w:rPr>
      </w:pPr>
    </w:p>
    <w:p w14:paraId="1020B186" w14:textId="452C366E" w:rsidR="000A0538" w:rsidRPr="001A2558" w:rsidRDefault="000A0538" w:rsidP="00352E56">
      <w:pPr>
        <w:autoSpaceDE w:val="0"/>
        <w:autoSpaceDN w:val="0"/>
        <w:adjustRightInd w:val="0"/>
        <w:spacing w:line="300" w:lineRule="exact"/>
        <w:rPr>
          <w:sz w:val="22"/>
          <w:szCs w:val="22"/>
          <w:lang w:eastAsia="fi-FI"/>
        </w:rPr>
      </w:pPr>
      <w:r w:rsidRPr="001A2558">
        <w:rPr>
          <w:sz w:val="22"/>
          <w:szCs w:val="22"/>
        </w:rPr>
        <w:t xml:space="preserve">Several studies </w:t>
      </w:r>
      <w:r w:rsidRPr="001A2558">
        <w:rPr>
          <w:sz w:val="22"/>
          <w:szCs w:val="22"/>
          <w:lang w:eastAsia="fi-FI"/>
        </w:rPr>
        <w:t>using coupled oceanographic-biogeochemical and ecosystem models</w:t>
      </w:r>
      <w:r w:rsidRPr="001A2558">
        <w:rPr>
          <w:sz w:val="22"/>
          <w:szCs w:val="22"/>
        </w:rPr>
        <w:t xml:space="preserve"> have indeed projected more phytoplankton and especially cyanobacteria in the warmer and more stratified future Baltic Sea</w:t>
      </w:r>
      <w:r w:rsidRPr="001A2558">
        <w:rPr>
          <w:sz w:val="22"/>
          <w:szCs w:val="22"/>
          <w:lang w:eastAsia="fi-FI"/>
        </w:rPr>
        <w:t xml:space="preserve">. It has been projected for the central Baltic Sea that increased water temperature causes, together with enhanced mixing and associated increase in nitrogen, an earlier spring bloom, and in summer, more intense cyanobacteria blooms </w:t>
      </w:r>
      <w:r w:rsidRPr="001A2558">
        <w:rPr>
          <w:sz w:val="22"/>
          <w:szCs w:val="22"/>
        </w:rPr>
        <w:fldChar w:fldCharType="begin">
          <w:fldData xml:space="preserve">PEVuZE5vdGU+PENpdGU+PEF1dGhvcj5NZWllcjwvQXV0aG9yPjxZZWFyPjIwMTE8L1llYXI+PFJl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==
</w:fldData>
        </w:fldChar>
      </w:r>
      <w:r w:rsidRPr="001A2558">
        <w:rPr>
          <w:sz w:val="22"/>
          <w:szCs w:val="22"/>
        </w:rPr>
        <w:instrText xml:space="preserve"> ADDIN EN.CITE </w:instrText>
      </w:r>
      <w:r w:rsidRPr="001A2558">
        <w:rPr>
          <w:sz w:val="22"/>
          <w:szCs w:val="22"/>
        </w:rPr>
        <w:fldChar w:fldCharType="begin">
          <w:fldData xml:space="preserve">PEVuZE5vdGU+PENpdGU+PEF1dGhvcj5NZWllcjwvQXV0aG9yPjxZZWFyPjIwMTE8L1llYXI+PFJl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==
</w:fldData>
        </w:fldChar>
      </w:r>
      <w:r w:rsidRPr="001A2558">
        <w:rPr>
          <w:sz w:val="22"/>
          <w:szCs w:val="22"/>
        </w:rPr>
        <w:instrText xml:space="preserve"> ADDIN EN.CITE.DATA </w:instrText>
      </w:r>
      <w:r w:rsidRPr="001A2558">
        <w:rPr>
          <w:sz w:val="22"/>
          <w:szCs w:val="22"/>
        </w:rPr>
      </w:r>
      <w:r w:rsidRPr="001A2558">
        <w:rPr>
          <w:sz w:val="22"/>
          <w:szCs w:val="22"/>
        </w:rPr>
        <w:fldChar w:fldCharType="end"/>
      </w:r>
      <w:r w:rsidRPr="001A2558">
        <w:rPr>
          <w:sz w:val="22"/>
          <w:szCs w:val="22"/>
        </w:rPr>
      </w:r>
      <w:r w:rsidRPr="001A2558">
        <w:rPr>
          <w:sz w:val="22"/>
          <w:szCs w:val="22"/>
        </w:rPr>
        <w:fldChar w:fldCharType="separate"/>
      </w:r>
      <w:r w:rsidRPr="001A2558">
        <w:rPr>
          <w:noProof/>
          <w:sz w:val="22"/>
          <w:szCs w:val="22"/>
        </w:rPr>
        <w:t>(Meier et al. 2011b, Neumann et al. 2012, Chust et al. 2014, Andersson et al. 2015)</w:t>
      </w:r>
      <w:r w:rsidRPr="001A2558">
        <w:rPr>
          <w:sz w:val="22"/>
          <w:szCs w:val="22"/>
        </w:rPr>
        <w:fldChar w:fldCharType="end"/>
      </w:r>
      <w:r w:rsidRPr="001A2558">
        <w:rPr>
          <w:sz w:val="22"/>
          <w:szCs w:val="22"/>
          <w:lang w:eastAsia="fi-FI"/>
        </w:rPr>
        <w:t>.</w:t>
      </w:r>
      <w:r w:rsidR="00FA7D56" w:rsidRPr="001A2558">
        <w:rPr>
          <w:sz w:val="22"/>
          <w:szCs w:val="22"/>
          <w:lang w:eastAsia="fi-FI"/>
        </w:rPr>
        <w:t xml:space="preserve"> </w:t>
      </w:r>
      <w:r w:rsidR="008F278D" w:rsidRPr="001A2558">
        <w:rPr>
          <w:sz w:val="22"/>
          <w:szCs w:val="22"/>
          <w:lang w:eastAsia="fi-FI"/>
        </w:rPr>
        <w:t xml:space="preserve">Intensified blooms of cyanobacteria are expected especially if hypoxia and internal loading of phosphorus will prevail and increase </w:t>
      </w:r>
      <w:r w:rsidR="008F278D" w:rsidRPr="001A2558">
        <w:rPr>
          <w:sz w:val="22"/>
          <w:szCs w:val="22"/>
          <w:lang w:eastAsia="fi-FI"/>
        </w:rPr>
        <w:fldChar w:fldCharType="begin">
          <w:fldData xml:space="preserve">PEVuZE5vdGU+PENpdGU+PEF1dGhvcj5NZWllcjwvQXV0aG9yPjxZZWFyPjIwMTE8L1llYXI+PFJl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</w:fldData>
        </w:fldChar>
      </w:r>
      <w:r w:rsidR="008F278D" w:rsidRPr="001A2558">
        <w:rPr>
          <w:sz w:val="22"/>
          <w:szCs w:val="22"/>
          <w:lang w:eastAsia="fi-FI"/>
        </w:rPr>
        <w:instrText xml:space="preserve"> ADDIN EN.CITE </w:instrText>
      </w:r>
      <w:r w:rsidR="008F278D" w:rsidRPr="001A2558">
        <w:rPr>
          <w:sz w:val="22"/>
          <w:szCs w:val="22"/>
          <w:lang w:eastAsia="fi-FI"/>
        </w:rPr>
        <w:fldChar w:fldCharType="begin">
          <w:fldData xml:space="preserve">PEVuZE5vdGU+PENpdGU+PEF1dGhvcj5NZWllcjwvQXV0aG9yPjxZZWFyPjIwMTE8L1llYXI+PFJl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</w:fldData>
        </w:fldChar>
      </w:r>
      <w:r w:rsidR="008F278D" w:rsidRPr="001A2558">
        <w:rPr>
          <w:sz w:val="22"/>
          <w:szCs w:val="22"/>
          <w:lang w:eastAsia="fi-FI"/>
        </w:rPr>
        <w:instrText xml:space="preserve"> ADDIN EN.CITE.DATA </w:instrText>
      </w:r>
      <w:r w:rsidR="008F278D" w:rsidRPr="001A2558">
        <w:rPr>
          <w:sz w:val="22"/>
          <w:szCs w:val="22"/>
          <w:lang w:eastAsia="fi-FI"/>
        </w:rPr>
      </w:r>
      <w:r w:rsidR="008F278D" w:rsidRPr="001A2558">
        <w:rPr>
          <w:sz w:val="22"/>
          <w:szCs w:val="22"/>
          <w:lang w:eastAsia="fi-FI"/>
        </w:rPr>
        <w:fldChar w:fldCharType="end"/>
      </w:r>
      <w:r w:rsidR="008F278D" w:rsidRPr="001A2558">
        <w:rPr>
          <w:sz w:val="22"/>
          <w:szCs w:val="22"/>
          <w:lang w:eastAsia="fi-FI"/>
        </w:rPr>
      </w:r>
      <w:r w:rsidR="008F278D" w:rsidRPr="001A2558">
        <w:rPr>
          <w:sz w:val="22"/>
          <w:szCs w:val="22"/>
          <w:lang w:eastAsia="fi-FI"/>
        </w:rPr>
        <w:fldChar w:fldCharType="separate"/>
      </w:r>
      <w:r w:rsidR="008F278D" w:rsidRPr="001A2558">
        <w:rPr>
          <w:noProof/>
          <w:sz w:val="22"/>
          <w:szCs w:val="22"/>
          <w:lang w:eastAsia="fi-FI"/>
        </w:rPr>
        <w:t>(Meier et al. 2011a, Funkey et al. 2014)</w:t>
      </w:r>
      <w:r w:rsidR="008F278D" w:rsidRPr="001A2558">
        <w:rPr>
          <w:sz w:val="22"/>
          <w:szCs w:val="22"/>
          <w:lang w:eastAsia="fi-FI"/>
        </w:rPr>
        <w:fldChar w:fldCharType="end"/>
      </w:r>
      <w:r w:rsidR="008F278D" w:rsidRPr="001A2558">
        <w:rPr>
          <w:sz w:val="22"/>
          <w:szCs w:val="22"/>
          <w:lang w:eastAsia="fi-FI"/>
        </w:rPr>
        <w:t xml:space="preserve">. </w:t>
      </w:r>
    </w:p>
    <w:p w14:paraId="3236AC59" w14:textId="77777777" w:rsidR="000A0538" w:rsidRPr="001A2558" w:rsidRDefault="000A0538" w:rsidP="00352E56">
      <w:pPr>
        <w:autoSpaceDE w:val="0"/>
        <w:autoSpaceDN w:val="0"/>
        <w:adjustRightInd w:val="0"/>
        <w:spacing w:line="300" w:lineRule="exact"/>
        <w:rPr>
          <w:sz w:val="22"/>
          <w:szCs w:val="22"/>
          <w:lang w:eastAsia="fi-FI"/>
        </w:rPr>
      </w:pPr>
    </w:p>
    <w:p w14:paraId="1B7B9B31" w14:textId="77777777" w:rsidR="00FA7D56" w:rsidRPr="001A2558" w:rsidRDefault="00FA7D56" w:rsidP="00352E56">
      <w:pPr>
        <w:autoSpaceDE w:val="0"/>
        <w:autoSpaceDN w:val="0"/>
        <w:adjustRightInd w:val="0"/>
        <w:spacing w:line="300" w:lineRule="exact"/>
        <w:rPr>
          <w:sz w:val="22"/>
          <w:szCs w:val="22"/>
          <w:lang w:eastAsia="fi-FI"/>
        </w:rPr>
      </w:pPr>
      <w:r w:rsidRPr="001A2558">
        <w:rPr>
          <w:sz w:val="22"/>
          <w:szCs w:val="22"/>
        </w:rPr>
        <w:t xml:space="preserve">There are also contrasting results. When pCO2 was experimentally increased, the production of </w:t>
      </w:r>
      <w:r w:rsidRPr="001A2558">
        <w:rPr>
          <w:sz w:val="22"/>
          <w:szCs w:val="22"/>
          <w:lang w:eastAsia="fi-FI"/>
        </w:rPr>
        <w:t>single-celled cyanobacterium</w:t>
      </w:r>
      <w:r w:rsidRPr="001A2558">
        <w:rPr>
          <w:sz w:val="22"/>
          <w:szCs w:val="22"/>
        </w:rPr>
        <w:t xml:space="preserve"> </w:t>
      </w:r>
      <w:r w:rsidRPr="001A2558">
        <w:rPr>
          <w:i/>
          <w:sz w:val="22"/>
          <w:szCs w:val="22"/>
        </w:rPr>
        <w:t>Cyanothece</w:t>
      </w:r>
      <w:r w:rsidRPr="001A2558">
        <w:rPr>
          <w:sz w:val="22"/>
          <w:szCs w:val="22"/>
        </w:rPr>
        <w:t xml:space="preserve"> increased, while that of </w:t>
      </w:r>
      <w:r w:rsidRPr="001A2558">
        <w:rPr>
          <w:i/>
          <w:sz w:val="22"/>
          <w:szCs w:val="22"/>
        </w:rPr>
        <w:t>Nodularia</w:t>
      </w:r>
      <w:r w:rsidRPr="001A2558">
        <w:rPr>
          <w:sz w:val="22"/>
          <w:szCs w:val="22"/>
        </w:rPr>
        <w:t xml:space="preserve"> sp. decreased </w:t>
      </w:r>
      <w:r w:rsidRPr="001A2558">
        <w:rPr>
          <w:sz w:val="22"/>
          <w:szCs w:val="22"/>
        </w:rPr>
        <w:fldChar w:fldCharType="begin"/>
      </w:r>
      <w:r w:rsidRPr="001A2558">
        <w:rPr>
          <w:sz w:val="22"/>
          <w:szCs w:val="22"/>
        </w:rPr>
        <w:instrText xml:space="preserve"> ADDIN EN.CITE &lt;EndNote&gt;&lt;Cite&gt;&lt;Author&gt;Eichner&lt;/Author&gt;&lt;Year&gt;2014&lt;/Year&gt;&lt;RecNum&gt;2125&lt;/RecNum&gt;&lt;DisplayText&gt;(Eichner et al. 2014)&lt;/DisplayText&gt;&lt;record&gt;&lt;rec-number&gt;2125&lt;/rec-number&gt;&lt;foreign-keys&gt;&lt;key app="EN" db-id="zdzprff01xrts1evwt3xdf0jw2xst0rtzd2t" timestamp="1581955661"&gt;2125&lt;/key&gt;&lt;/foreign-keys&gt;&lt;ref-type name="Journal Article"&gt;17&lt;/ref-type&gt;&lt;contributors&gt;&lt;authors&gt;&lt;author&gt;Eichner, M.&lt;/author&gt;&lt;author&gt;Rost, B.&lt;/author&gt;&lt;author&gt;Kranz, S. A.&lt;/author&gt;&lt;/authors&gt;&lt;/contributors&gt;&lt;titles&gt;&lt;title&gt;Diversity of ocean acidification effects on marine N-2 fixers&lt;/title&gt;&lt;secondary-title&gt;Journal of Experimental Marine Biology and Ecology&lt;/secondary-title&gt;&lt;/titles&gt;&lt;periodical&gt;&lt;full-title&gt;Journal of Experimental Marine Biology and Ecology&lt;/full-title&gt;&lt;/periodical&gt;&lt;pages&gt;199-207&lt;/pages&gt;&lt;volume&gt;457&lt;/volume&gt;&lt;dates&gt;&lt;year&gt;2014&lt;/year&gt;&lt;pub-dates&gt;&lt;date&gt;Aug&lt;/date&gt;&lt;/pub-dates&gt;&lt;/dates&gt;&lt;isbn&gt;0022-0981&lt;/isbn&gt;&lt;accession-num&gt;WOS:000337868700024&lt;/accession-num&gt;&lt;urls&gt;&lt;related-urls&gt;&lt;url&gt;&lt;style face="underline" font="default" size="100%"&gt;&amp;lt;Go to ISI&amp;gt;://WOS:000337868700024&lt;/style&gt;&lt;/url&gt;&lt;/related-urls&gt;&lt;/urls&gt;&lt;electronic-resource-num&gt;10.1016/j.jembe.2014.04.015&lt;/electronic-resource-num&gt;&lt;/record&gt;&lt;/Cite&gt;&lt;/EndNote&gt;</w:instrText>
      </w:r>
      <w:r w:rsidRPr="001A2558">
        <w:rPr>
          <w:sz w:val="22"/>
          <w:szCs w:val="22"/>
        </w:rPr>
        <w:fldChar w:fldCharType="separate"/>
      </w:r>
      <w:r w:rsidRPr="001A2558">
        <w:rPr>
          <w:sz w:val="22"/>
          <w:szCs w:val="22"/>
        </w:rPr>
        <w:t>(Eichner et al. 2014)</w:t>
      </w:r>
      <w:r w:rsidRPr="001A2558">
        <w:rPr>
          <w:sz w:val="22"/>
          <w:szCs w:val="22"/>
        </w:rPr>
        <w:fldChar w:fldCharType="end"/>
      </w:r>
      <w:r w:rsidRPr="001A2558">
        <w:rPr>
          <w:sz w:val="22"/>
          <w:szCs w:val="22"/>
        </w:rPr>
        <w:t xml:space="preserve">. </w:t>
      </w:r>
      <w:r w:rsidRPr="001A2558">
        <w:rPr>
          <w:sz w:val="22"/>
          <w:szCs w:val="22"/>
          <w:lang w:eastAsia="fi-FI"/>
        </w:rPr>
        <w:t>Also, increase</w:t>
      </w:r>
      <w:r w:rsidRPr="001A2558">
        <w:rPr>
          <w:sz w:val="22"/>
          <w:szCs w:val="22"/>
        </w:rPr>
        <w:t xml:space="preserve"> of temperature </w:t>
      </w:r>
      <w:r w:rsidRPr="001A2558">
        <w:rPr>
          <w:sz w:val="22"/>
          <w:szCs w:val="22"/>
          <w:lang w:eastAsia="fi-FI"/>
        </w:rPr>
        <w:t xml:space="preserve">from 16 to 18—20 °C, </w:t>
      </w:r>
      <w:r w:rsidRPr="001A2558">
        <w:rPr>
          <w:sz w:val="22"/>
          <w:szCs w:val="22"/>
        </w:rPr>
        <w:t>led to an earlier peak of cyanobacteria</w:t>
      </w:r>
      <w:r w:rsidRPr="001A2558">
        <w:rPr>
          <w:sz w:val="22"/>
          <w:szCs w:val="22"/>
          <w:lang w:eastAsia="fi-FI"/>
        </w:rPr>
        <w:t xml:space="preserve">, while yields were reduced </w:t>
      </w:r>
      <w:r w:rsidRPr="001A2558">
        <w:rPr>
          <w:sz w:val="22"/>
          <w:szCs w:val="22"/>
          <w:lang w:eastAsia="fi-FI"/>
        </w:rPr>
        <w:fldChar w:fldCharType="begin">
          <w:fldData xml:space="preserve">PEVuZE5vdGU+PENpdGU+PEF1dGhvcj5CZXJuZXI8L0F1dGhvcj48WWVhcj4yMDE4PC9ZZWFyPjxS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=
</w:fldData>
        </w:fldChar>
      </w:r>
      <w:r w:rsidRPr="001A2558">
        <w:rPr>
          <w:sz w:val="22"/>
          <w:szCs w:val="22"/>
          <w:lang w:eastAsia="fi-FI"/>
        </w:rPr>
        <w:instrText xml:space="preserve"> ADDIN EN.CITE </w:instrText>
      </w:r>
      <w:r w:rsidRPr="001A2558">
        <w:rPr>
          <w:sz w:val="22"/>
          <w:szCs w:val="22"/>
          <w:lang w:eastAsia="fi-FI"/>
        </w:rPr>
        <w:fldChar w:fldCharType="begin">
          <w:fldData xml:space="preserve">PEVuZE5vdGU+PENpdGU+PEF1dGhvcj5CZXJuZXI8L0F1dGhvcj48WWVhcj4yMDE4PC9ZZWFyPjxS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=
</w:fldData>
        </w:fldChar>
      </w:r>
      <w:r w:rsidRPr="001A2558">
        <w:rPr>
          <w:sz w:val="22"/>
          <w:szCs w:val="22"/>
          <w:lang w:eastAsia="fi-FI"/>
        </w:rPr>
        <w:instrText xml:space="preserve"> ADDIN EN.CITE.DATA </w:instrText>
      </w:r>
      <w:r w:rsidRPr="001A2558">
        <w:rPr>
          <w:sz w:val="22"/>
          <w:szCs w:val="22"/>
          <w:lang w:eastAsia="fi-FI"/>
        </w:rPr>
      </w:r>
      <w:r w:rsidRPr="001A2558">
        <w:rPr>
          <w:sz w:val="22"/>
          <w:szCs w:val="22"/>
          <w:lang w:eastAsia="fi-FI"/>
        </w:rPr>
        <w:fldChar w:fldCharType="end"/>
      </w:r>
      <w:r w:rsidRPr="001A2558">
        <w:rPr>
          <w:sz w:val="22"/>
          <w:szCs w:val="22"/>
          <w:lang w:eastAsia="fi-FI"/>
        </w:rPr>
      </w:r>
      <w:r w:rsidRPr="001A2558">
        <w:rPr>
          <w:sz w:val="22"/>
          <w:szCs w:val="22"/>
          <w:lang w:eastAsia="fi-FI"/>
        </w:rPr>
        <w:fldChar w:fldCharType="separate"/>
      </w:r>
      <w:r w:rsidRPr="001A2558">
        <w:rPr>
          <w:noProof/>
          <w:sz w:val="22"/>
          <w:szCs w:val="22"/>
          <w:lang w:eastAsia="fi-FI"/>
        </w:rPr>
        <w:t>(Berner et al. 2018)</w:t>
      </w:r>
      <w:r w:rsidRPr="001A2558">
        <w:rPr>
          <w:sz w:val="22"/>
          <w:szCs w:val="22"/>
          <w:lang w:eastAsia="fi-FI"/>
        </w:rPr>
        <w:fldChar w:fldCharType="end"/>
      </w:r>
      <w:r w:rsidRPr="001A2558">
        <w:rPr>
          <w:sz w:val="22"/>
          <w:szCs w:val="22"/>
          <w:lang w:eastAsia="fi-FI"/>
        </w:rPr>
        <w:t xml:space="preserve">. In particular, the </w:t>
      </w:r>
      <w:r w:rsidRPr="001A2558">
        <w:rPr>
          <w:sz w:val="22"/>
          <w:szCs w:val="22"/>
        </w:rPr>
        <w:t xml:space="preserve">biomass of </w:t>
      </w:r>
      <w:r w:rsidRPr="001A2558">
        <w:rPr>
          <w:sz w:val="22"/>
          <w:szCs w:val="22"/>
          <w:lang w:eastAsia="fi-FI"/>
        </w:rPr>
        <w:t xml:space="preserve">nitrogen-fixer </w:t>
      </w:r>
      <w:r w:rsidRPr="001A2558">
        <w:rPr>
          <w:i/>
          <w:sz w:val="22"/>
          <w:szCs w:val="22"/>
        </w:rPr>
        <w:t>Dolichospermum</w:t>
      </w:r>
      <w:r w:rsidRPr="001A2558">
        <w:rPr>
          <w:sz w:val="22"/>
          <w:szCs w:val="22"/>
        </w:rPr>
        <w:t xml:space="preserve"> sp</w:t>
      </w:r>
      <w:r w:rsidRPr="001A2558">
        <w:rPr>
          <w:sz w:val="22"/>
          <w:szCs w:val="22"/>
          <w:lang w:eastAsia="fi-FI"/>
        </w:rPr>
        <w:t>. decreased. This</w:t>
      </w:r>
      <w:r w:rsidRPr="001A2558">
        <w:rPr>
          <w:sz w:val="22"/>
          <w:szCs w:val="22"/>
        </w:rPr>
        <w:t xml:space="preserve"> suggests that there are species specific responses to climate change and associated oceanographic parameters even within Cyanobacteria. If the biomasses of Nodularia asp. and Dolichospermum decrease due to increased acidification, </w:t>
      </w:r>
      <w:r w:rsidRPr="001A2558">
        <w:rPr>
          <w:sz w:val="22"/>
          <w:szCs w:val="22"/>
          <w:lang w:eastAsia="fi-FI"/>
        </w:rPr>
        <w:t xml:space="preserve">nitrogen input into the Baltic Sea as well as </w:t>
      </w:r>
      <w:r w:rsidRPr="001A2558">
        <w:rPr>
          <w:sz w:val="22"/>
          <w:szCs w:val="22"/>
        </w:rPr>
        <w:t xml:space="preserve">carbon export to </w:t>
      </w:r>
      <w:r w:rsidRPr="001A2558">
        <w:rPr>
          <w:sz w:val="22"/>
          <w:szCs w:val="22"/>
          <w:lang w:eastAsia="fi-FI"/>
        </w:rPr>
        <w:t>heterotrophic bacteria</w:t>
      </w:r>
      <w:r w:rsidRPr="001A2558">
        <w:rPr>
          <w:sz w:val="22"/>
          <w:szCs w:val="22"/>
        </w:rPr>
        <w:t xml:space="preserve"> via cyanobacteria might decline </w:t>
      </w:r>
      <w:r w:rsidRPr="001A2558">
        <w:rPr>
          <w:sz w:val="22"/>
          <w:szCs w:val="22"/>
        </w:rPr>
        <w:fldChar w:fldCharType="begin">
          <w:fldData xml:space="preserve">PEVuZE5vdGU+PENpdGU+PEF1dGhvcj5FaWNobmVyPC9BdXRob3I+PFllYXI+MjAxNDwvWWVhcj48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</w:fldData>
        </w:fldChar>
      </w:r>
      <w:r w:rsidRPr="001A2558">
        <w:instrText xml:space="preserve"> ADDIN EN.CITE </w:instrText>
      </w:r>
      <w:r w:rsidRPr="001A2558">
        <w:rPr>
          <w:sz w:val="22"/>
          <w:szCs w:val="22"/>
        </w:rPr>
        <w:fldChar w:fldCharType="begin">
          <w:fldData xml:space="preserve">PEVuZE5vdGU+PENpdGU+PEF1dGhvcj5FaWNobmVyPC9BdXRob3I+PFllYXI+MjAxNDwvWWVhcj48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</w:fldData>
        </w:fldChar>
      </w:r>
      <w:r w:rsidRPr="001A2558">
        <w:rPr>
          <w:sz w:val="22"/>
          <w:szCs w:val="22"/>
          <w:lang w:eastAsia="fi-FI"/>
        </w:rPr>
        <w:instrText xml:space="preserve"> ADDIN EN.CITE.DATA </w:instrText>
      </w:r>
      <w:r w:rsidRPr="001A2558">
        <w:rPr>
          <w:sz w:val="22"/>
          <w:szCs w:val="22"/>
        </w:rPr>
      </w:r>
      <w:r w:rsidRPr="001A2558">
        <w:rPr>
          <w:sz w:val="22"/>
          <w:szCs w:val="22"/>
        </w:rPr>
        <w:fldChar w:fldCharType="end"/>
      </w:r>
      <w:r w:rsidRPr="001A2558">
        <w:rPr>
          <w:sz w:val="22"/>
          <w:szCs w:val="22"/>
        </w:rPr>
      </w:r>
      <w:r w:rsidRPr="001A2558">
        <w:rPr>
          <w:sz w:val="22"/>
          <w:szCs w:val="22"/>
        </w:rPr>
        <w:fldChar w:fldCharType="separate"/>
      </w:r>
      <w:r w:rsidRPr="001A2558">
        <w:rPr>
          <w:sz w:val="22"/>
          <w:szCs w:val="22"/>
        </w:rPr>
        <w:t>(Eichner et al. 2014, Berner et al. 2018)</w:t>
      </w:r>
      <w:r w:rsidRPr="001A2558">
        <w:rPr>
          <w:sz w:val="22"/>
          <w:szCs w:val="22"/>
        </w:rPr>
        <w:fldChar w:fldCharType="end"/>
      </w:r>
      <w:r w:rsidRPr="001A2558">
        <w:rPr>
          <w:sz w:val="22"/>
          <w:szCs w:val="22"/>
        </w:rPr>
        <w:t xml:space="preserve">. </w:t>
      </w:r>
    </w:p>
    <w:p w14:paraId="3E2F4D77" w14:textId="77777777" w:rsidR="0012522B" w:rsidRPr="001A2558" w:rsidRDefault="0012522B" w:rsidP="00352E56">
      <w:pPr>
        <w:autoSpaceDE w:val="0"/>
        <w:autoSpaceDN w:val="0"/>
        <w:adjustRightInd w:val="0"/>
        <w:spacing w:line="300" w:lineRule="exact"/>
        <w:rPr>
          <w:sz w:val="22"/>
          <w:szCs w:val="22"/>
          <w:lang w:eastAsia="fi-FI"/>
        </w:rPr>
      </w:pPr>
    </w:p>
    <w:p w14:paraId="5D0E28AF" w14:textId="25AC7E79" w:rsidR="00FA7D56" w:rsidRPr="00E84714" w:rsidRDefault="00FA7D56" w:rsidP="00352E56">
      <w:pPr>
        <w:autoSpaceDE w:val="0"/>
        <w:autoSpaceDN w:val="0"/>
        <w:adjustRightInd w:val="0"/>
        <w:spacing w:line="300" w:lineRule="exact"/>
        <w:rPr>
          <w:b/>
          <w:i/>
        </w:rPr>
      </w:pPr>
      <w:r w:rsidRPr="00E84714">
        <w:rPr>
          <w:b/>
          <w:i/>
        </w:rPr>
        <w:t>Nutrient recycling</w:t>
      </w:r>
      <w:r w:rsidR="00E84714" w:rsidRPr="00E84714">
        <w:rPr>
          <w:b/>
          <w:i/>
        </w:rPr>
        <w:t xml:space="preserve">, benthic-pelagic coupling </w:t>
      </w:r>
      <w:r w:rsidR="00FB063B" w:rsidRPr="00E84714">
        <w:rPr>
          <w:b/>
          <w:i/>
        </w:rPr>
        <w:t>and</w:t>
      </w:r>
      <w:r w:rsidRPr="00E84714">
        <w:rPr>
          <w:b/>
          <w:i/>
        </w:rPr>
        <w:t xml:space="preserve"> trophic efficiency</w:t>
      </w:r>
    </w:p>
    <w:p w14:paraId="23470658" w14:textId="3DE50BDD" w:rsidR="00FA7D56" w:rsidRPr="00CD3B75" w:rsidRDefault="00FA7D56" w:rsidP="00352E56">
      <w:pPr>
        <w:autoSpaceDE w:val="0"/>
        <w:autoSpaceDN w:val="0"/>
        <w:adjustRightInd w:val="0"/>
        <w:spacing w:line="300" w:lineRule="exact"/>
        <w:rPr>
          <w:sz w:val="22"/>
          <w:szCs w:val="22"/>
        </w:rPr>
      </w:pPr>
    </w:p>
    <w:p w14:paraId="41E3B612" w14:textId="77777777" w:rsidR="004B77BD" w:rsidRPr="00CD3B75" w:rsidRDefault="001A2558" w:rsidP="00352E56">
      <w:pPr>
        <w:autoSpaceDE w:val="0"/>
        <w:autoSpaceDN w:val="0"/>
        <w:adjustRightInd w:val="0"/>
        <w:spacing w:line="300" w:lineRule="exact"/>
        <w:rPr>
          <w:sz w:val="22"/>
          <w:szCs w:val="22"/>
          <w:lang w:eastAsia="fi-FI"/>
        </w:rPr>
      </w:pPr>
      <w:r w:rsidRPr="00CD3B75">
        <w:rPr>
          <w:sz w:val="22"/>
          <w:szCs w:val="22"/>
          <w:lang w:eastAsia="fi-FI"/>
        </w:rPr>
        <w:t xml:space="preserve">While the projected increase in nutrient loading will inevitably affect the pelagic and benthic ecosystems, what eventually determines the productivity </w:t>
      </w:r>
      <w:r w:rsidR="002C0B15" w:rsidRPr="00CD3B75">
        <w:rPr>
          <w:sz w:val="22"/>
          <w:szCs w:val="22"/>
          <w:lang w:eastAsia="fi-FI"/>
        </w:rPr>
        <w:t xml:space="preserve">is the recycling of carbon and nutrients within the system. Several studies suggest fundamental changes in </w:t>
      </w:r>
      <w:r w:rsidR="004B77BD" w:rsidRPr="00CD3B75">
        <w:rPr>
          <w:sz w:val="22"/>
          <w:szCs w:val="22"/>
          <w:lang w:eastAsia="fi-FI"/>
        </w:rPr>
        <w:t xml:space="preserve">recycling potential, carbon and nutrient flows, and </w:t>
      </w:r>
      <w:r w:rsidR="002C0B15" w:rsidRPr="00CD3B75">
        <w:rPr>
          <w:sz w:val="22"/>
          <w:szCs w:val="22"/>
          <w:lang w:eastAsia="fi-FI"/>
        </w:rPr>
        <w:t xml:space="preserve">trophic interactions. </w:t>
      </w:r>
    </w:p>
    <w:p w14:paraId="626ED45F" w14:textId="77777777" w:rsidR="004B77BD" w:rsidRPr="000E272B" w:rsidRDefault="004B77BD" w:rsidP="00352E56">
      <w:pPr>
        <w:autoSpaceDE w:val="0"/>
        <w:autoSpaceDN w:val="0"/>
        <w:adjustRightInd w:val="0"/>
        <w:spacing w:line="300" w:lineRule="exact"/>
        <w:rPr>
          <w:sz w:val="22"/>
          <w:szCs w:val="22"/>
          <w:lang w:eastAsia="fi-FI"/>
        </w:rPr>
      </w:pPr>
    </w:p>
    <w:p w14:paraId="0A39645E" w14:textId="73E8FC21" w:rsidR="00FB063B" w:rsidRDefault="007A1C95" w:rsidP="00352E56">
      <w:pPr>
        <w:autoSpaceDE w:val="0"/>
        <w:autoSpaceDN w:val="0"/>
        <w:adjustRightInd w:val="0"/>
        <w:spacing w:line="300" w:lineRule="exact"/>
        <w:rPr>
          <w:sz w:val="22"/>
          <w:szCs w:val="22"/>
        </w:rPr>
      </w:pPr>
      <w:r w:rsidRPr="00CD3B75">
        <w:rPr>
          <w:sz w:val="22"/>
          <w:szCs w:val="22"/>
          <w:lang w:eastAsia="fi-FI"/>
        </w:rPr>
        <w:t xml:space="preserve">A climate and nutrient load driven model reconstruction of the Baltic Sea state from 1850 to 2006 suggest that the shift from spring to summer primary production is accompanied by an intensification of pelagic recycling of organic matter </w:t>
      </w:r>
      <w:r w:rsidRPr="00CD3B75">
        <w:rPr>
          <w:sz w:val="22"/>
          <w:szCs w:val="22"/>
          <w:lang w:eastAsia="fi-FI"/>
        </w:rPr>
        <w:fldChar w:fldCharType="begin">
          <w:fldData xml:space="preserve">PEVuZE5vdGU+PENpdGU+PEF1dGhvcj5HdXN0YWZzc29uPC9BdXRob3I+PFllYXI+MjAxMjwvWWVh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=
</w:fldData>
        </w:fldChar>
      </w:r>
      <w:r w:rsidRPr="00CD3B75">
        <w:rPr>
          <w:sz w:val="22"/>
          <w:szCs w:val="22"/>
          <w:lang w:eastAsia="fi-FI"/>
        </w:rPr>
        <w:instrText xml:space="preserve"> ADDIN EN.CITE </w:instrText>
      </w:r>
      <w:r w:rsidRPr="00CD3B75">
        <w:rPr>
          <w:sz w:val="22"/>
          <w:szCs w:val="22"/>
          <w:lang w:eastAsia="fi-FI"/>
        </w:rPr>
        <w:fldChar w:fldCharType="begin">
          <w:fldData xml:space="preserve">PEVuZE5vdGU+PENpdGU+PEF1dGhvcj5HdXN0YWZzc29uPC9BdXRob3I+PFllYXI+MjAxMjwvWWVh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=
</w:fldData>
        </w:fldChar>
      </w:r>
      <w:r w:rsidRPr="00CD3B75">
        <w:rPr>
          <w:sz w:val="22"/>
          <w:szCs w:val="22"/>
          <w:lang w:eastAsia="fi-FI"/>
        </w:rPr>
        <w:instrText xml:space="preserve"> ADDIN EN.CITE.DATA </w:instrText>
      </w:r>
      <w:r w:rsidRPr="00CD3B75">
        <w:rPr>
          <w:sz w:val="22"/>
          <w:szCs w:val="22"/>
          <w:lang w:eastAsia="fi-FI"/>
        </w:rPr>
      </w:r>
      <w:r w:rsidRPr="00CD3B75">
        <w:rPr>
          <w:sz w:val="22"/>
          <w:szCs w:val="22"/>
          <w:lang w:eastAsia="fi-FI"/>
        </w:rPr>
        <w:fldChar w:fldCharType="end"/>
      </w:r>
      <w:r w:rsidRPr="00CD3B75">
        <w:rPr>
          <w:sz w:val="22"/>
          <w:szCs w:val="22"/>
          <w:lang w:eastAsia="fi-FI"/>
        </w:rPr>
      </w:r>
      <w:r w:rsidRPr="00CD3B75">
        <w:rPr>
          <w:sz w:val="22"/>
          <w:szCs w:val="22"/>
          <w:lang w:eastAsia="fi-FI"/>
        </w:rPr>
        <w:fldChar w:fldCharType="separate"/>
      </w:r>
      <w:r w:rsidRPr="00CD3B75">
        <w:rPr>
          <w:noProof/>
          <w:sz w:val="22"/>
          <w:szCs w:val="22"/>
          <w:lang w:eastAsia="fi-FI"/>
        </w:rPr>
        <w:t>(Gustafsson et al. 2012)</w:t>
      </w:r>
      <w:r w:rsidRPr="00CD3B75">
        <w:rPr>
          <w:sz w:val="22"/>
          <w:szCs w:val="22"/>
          <w:lang w:eastAsia="fi-FI"/>
        </w:rPr>
        <w:fldChar w:fldCharType="end"/>
      </w:r>
      <w:r w:rsidRPr="00CD3B75">
        <w:rPr>
          <w:sz w:val="22"/>
          <w:szCs w:val="22"/>
        </w:rPr>
        <w:t xml:space="preserve">. </w:t>
      </w:r>
      <w:r w:rsidR="00032CCD">
        <w:rPr>
          <w:sz w:val="22"/>
          <w:szCs w:val="22"/>
        </w:rPr>
        <w:t xml:space="preserve">In </w:t>
      </w:r>
      <w:r w:rsidR="000E272B" w:rsidRPr="000E272B">
        <w:rPr>
          <w:sz w:val="22"/>
          <w:szCs w:val="22"/>
          <w:lang w:eastAsia="fi-FI"/>
        </w:rPr>
        <w:t xml:space="preserve">mesocosm </w:t>
      </w:r>
      <w:r w:rsidR="000E272B" w:rsidRPr="000E272B">
        <w:rPr>
          <w:sz w:val="22"/>
          <w:szCs w:val="22"/>
        </w:rPr>
        <w:t xml:space="preserve">studies warming accelerated </w:t>
      </w:r>
      <w:r w:rsidR="00032CCD">
        <w:rPr>
          <w:sz w:val="22"/>
          <w:szCs w:val="22"/>
        </w:rPr>
        <w:t xml:space="preserve">(southern Baltic Sea) </w:t>
      </w:r>
      <w:r w:rsidR="000E272B" w:rsidRPr="000E272B">
        <w:rPr>
          <w:sz w:val="22"/>
          <w:szCs w:val="22"/>
        </w:rPr>
        <w:t>phytoplankton spring bloom and increased</w:t>
      </w:r>
      <w:r w:rsidR="000E272B" w:rsidRPr="000E272B">
        <w:rPr>
          <w:sz w:val="22"/>
          <w:szCs w:val="22"/>
          <w:lang w:eastAsia="fi-FI"/>
        </w:rPr>
        <w:t xml:space="preserve"> carbon specific</w:t>
      </w:r>
      <w:r w:rsidR="000E272B" w:rsidRPr="000E272B">
        <w:rPr>
          <w:sz w:val="22"/>
          <w:szCs w:val="22"/>
        </w:rPr>
        <w:t xml:space="preserve"> primary productivity </w:t>
      </w:r>
      <w:r w:rsidR="000E272B" w:rsidRPr="000E272B">
        <w:rPr>
          <w:sz w:val="22"/>
          <w:szCs w:val="22"/>
        </w:rPr>
        <w:fldChar w:fldCharType="begin">
          <w:fldData xml:space="preserve">PEVuZE5vdGU+PENpdGU+PEF1dGhvcj5Tb21tZXI8L0F1dGhvcj48WWVhcj4yMDExPC9ZZWFyPjxS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</w:fldData>
        </w:fldChar>
      </w:r>
      <w:r w:rsidR="000E272B" w:rsidRPr="000E272B">
        <w:rPr>
          <w:sz w:val="22"/>
          <w:szCs w:val="22"/>
        </w:rPr>
        <w:instrText xml:space="preserve"> ADDIN EN.CITE </w:instrText>
      </w:r>
      <w:r w:rsidR="000E272B" w:rsidRPr="000E272B">
        <w:rPr>
          <w:sz w:val="22"/>
          <w:szCs w:val="22"/>
        </w:rPr>
        <w:fldChar w:fldCharType="begin">
          <w:fldData xml:space="preserve">PEVuZE5vdGU+PENpdGU+PEF1dGhvcj5Tb21tZXI8L0F1dGhvcj48WWVhcj4yMDExPC9ZZWFyPjxS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</w:fldData>
        </w:fldChar>
      </w:r>
      <w:r w:rsidR="000E272B" w:rsidRPr="000E272B">
        <w:rPr>
          <w:sz w:val="22"/>
          <w:szCs w:val="22"/>
        </w:rPr>
        <w:instrText xml:space="preserve"> ADDIN EN.CITE.DATA </w:instrText>
      </w:r>
      <w:r w:rsidR="000E272B" w:rsidRPr="000E272B">
        <w:rPr>
          <w:sz w:val="22"/>
          <w:szCs w:val="22"/>
        </w:rPr>
      </w:r>
      <w:r w:rsidR="000E272B" w:rsidRPr="000E272B">
        <w:rPr>
          <w:sz w:val="22"/>
          <w:szCs w:val="22"/>
        </w:rPr>
        <w:fldChar w:fldCharType="end"/>
      </w:r>
      <w:r w:rsidR="000E272B" w:rsidRPr="000E272B">
        <w:rPr>
          <w:sz w:val="22"/>
          <w:szCs w:val="22"/>
        </w:rPr>
      </w:r>
      <w:r w:rsidR="000E272B" w:rsidRPr="000E272B">
        <w:rPr>
          <w:sz w:val="22"/>
          <w:szCs w:val="22"/>
        </w:rPr>
        <w:fldChar w:fldCharType="separate"/>
      </w:r>
      <w:r w:rsidR="000E272B" w:rsidRPr="000E272B">
        <w:rPr>
          <w:noProof/>
          <w:sz w:val="22"/>
          <w:szCs w:val="22"/>
        </w:rPr>
        <w:t>(Sommer and Lewandowska 2011, Sommer et al. 2012, Paul et al. 2016)</w:t>
      </w:r>
      <w:r w:rsidR="000E272B" w:rsidRPr="000E272B">
        <w:rPr>
          <w:sz w:val="22"/>
          <w:szCs w:val="22"/>
        </w:rPr>
        <w:fldChar w:fldCharType="end"/>
      </w:r>
      <w:r w:rsidR="000E272B" w:rsidRPr="000E272B">
        <w:rPr>
          <w:sz w:val="22"/>
          <w:szCs w:val="22"/>
        </w:rPr>
        <w:t xml:space="preserve">. The total phytoplankton biomass however decreased due to negative effects of warming on nutrient flux </w:t>
      </w:r>
      <w:r w:rsidR="000E272B" w:rsidRPr="007A1C95">
        <w:rPr>
          <w:sz w:val="22"/>
          <w:szCs w:val="22"/>
        </w:rPr>
        <w:fldChar w:fldCharType="begin">
          <w:fldData xml:space="preserve">PEVuZE5vdGU+PENpdGU+PEF1dGhvcj5MZXdhbmRvd3NrYTwvQXV0aG9yPjxZZWFyPjIwMTQ8L1ll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</w:fldData>
        </w:fldChar>
      </w:r>
      <w:r w:rsidR="000E272B" w:rsidRPr="007A1C95">
        <w:rPr>
          <w:sz w:val="22"/>
          <w:szCs w:val="22"/>
        </w:rPr>
        <w:instrText xml:space="preserve"> ADDIN EN.CITE </w:instrText>
      </w:r>
      <w:r w:rsidR="000E272B" w:rsidRPr="007A1C95">
        <w:rPr>
          <w:sz w:val="22"/>
          <w:szCs w:val="22"/>
        </w:rPr>
        <w:fldChar w:fldCharType="begin">
          <w:fldData xml:space="preserve">PEVuZE5vdGU+PENpdGU+PEF1dGhvcj5MZXdhbmRvd3NrYTwvQXV0aG9yPjxZZWFyPjIwMTQ8L1ll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</w:fldData>
        </w:fldChar>
      </w:r>
      <w:r w:rsidR="000E272B" w:rsidRPr="007A1C95">
        <w:rPr>
          <w:sz w:val="22"/>
          <w:szCs w:val="22"/>
        </w:rPr>
        <w:instrText xml:space="preserve"> ADDIN EN.CITE.DATA </w:instrText>
      </w:r>
      <w:r w:rsidR="000E272B" w:rsidRPr="007A1C95">
        <w:rPr>
          <w:sz w:val="22"/>
          <w:szCs w:val="22"/>
        </w:rPr>
      </w:r>
      <w:r w:rsidR="000E272B" w:rsidRPr="007A1C95">
        <w:rPr>
          <w:sz w:val="22"/>
          <w:szCs w:val="22"/>
        </w:rPr>
        <w:fldChar w:fldCharType="end"/>
      </w:r>
      <w:r w:rsidR="000E272B" w:rsidRPr="007A1C95">
        <w:rPr>
          <w:sz w:val="22"/>
          <w:szCs w:val="22"/>
        </w:rPr>
      </w:r>
      <w:r w:rsidR="000E272B" w:rsidRPr="007A1C95">
        <w:rPr>
          <w:sz w:val="22"/>
          <w:szCs w:val="22"/>
        </w:rPr>
        <w:fldChar w:fldCharType="separate"/>
      </w:r>
      <w:r w:rsidR="000E272B" w:rsidRPr="007A1C95">
        <w:rPr>
          <w:sz w:val="22"/>
          <w:szCs w:val="22"/>
        </w:rPr>
        <w:t>(</w:t>
      </w:r>
      <w:proofErr w:type="spellStart"/>
      <w:r w:rsidR="000E272B" w:rsidRPr="007A1C95">
        <w:rPr>
          <w:sz w:val="22"/>
          <w:szCs w:val="22"/>
        </w:rPr>
        <w:t>Lewandowska</w:t>
      </w:r>
      <w:proofErr w:type="spellEnd"/>
      <w:r w:rsidR="000E272B" w:rsidRPr="007A1C95">
        <w:rPr>
          <w:sz w:val="22"/>
          <w:szCs w:val="22"/>
        </w:rPr>
        <w:t xml:space="preserve"> et al. 2012, </w:t>
      </w:r>
      <w:proofErr w:type="spellStart"/>
      <w:r w:rsidR="000E272B" w:rsidRPr="007A1C95">
        <w:rPr>
          <w:sz w:val="22"/>
          <w:szCs w:val="22"/>
        </w:rPr>
        <w:t>Lewandowska</w:t>
      </w:r>
      <w:proofErr w:type="spellEnd"/>
      <w:r w:rsidR="000E272B" w:rsidRPr="007A1C95">
        <w:rPr>
          <w:sz w:val="22"/>
          <w:szCs w:val="22"/>
        </w:rPr>
        <w:t xml:space="preserve"> et al. 2014)</w:t>
      </w:r>
      <w:r w:rsidR="000E272B" w:rsidRPr="007A1C95">
        <w:rPr>
          <w:sz w:val="22"/>
          <w:szCs w:val="22"/>
        </w:rPr>
        <w:fldChar w:fldCharType="end"/>
      </w:r>
      <w:r w:rsidR="000E272B" w:rsidRPr="007A1C95">
        <w:rPr>
          <w:sz w:val="22"/>
          <w:szCs w:val="22"/>
        </w:rPr>
        <w:t xml:space="preserve">. </w:t>
      </w:r>
    </w:p>
    <w:p w14:paraId="6FA7B426" w14:textId="77777777" w:rsidR="00FB063B" w:rsidRDefault="00FB063B" w:rsidP="00352E56">
      <w:pPr>
        <w:autoSpaceDE w:val="0"/>
        <w:autoSpaceDN w:val="0"/>
        <w:adjustRightInd w:val="0"/>
        <w:spacing w:line="300" w:lineRule="exact"/>
        <w:rPr>
          <w:sz w:val="22"/>
          <w:szCs w:val="22"/>
        </w:rPr>
      </w:pPr>
    </w:p>
    <w:p w14:paraId="40EBB3D1" w14:textId="533902AE" w:rsidR="00CD3B75" w:rsidRPr="00CD3B75" w:rsidRDefault="00784002" w:rsidP="00352E56">
      <w:pPr>
        <w:autoSpaceDE w:val="0"/>
        <w:autoSpaceDN w:val="0"/>
        <w:adjustRightInd w:val="0"/>
        <w:spacing w:line="300" w:lineRule="exact"/>
        <w:rPr>
          <w:sz w:val="22"/>
          <w:szCs w:val="22"/>
        </w:rPr>
      </w:pPr>
      <w:r w:rsidRPr="00CD3B75">
        <w:rPr>
          <w:sz w:val="22"/>
          <w:szCs w:val="22"/>
          <w:lang w:eastAsia="fi-FI"/>
        </w:rPr>
        <w:t xml:space="preserve">It has </w:t>
      </w:r>
      <w:r w:rsidR="00032CCD">
        <w:rPr>
          <w:sz w:val="22"/>
          <w:szCs w:val="22"/>
          <w:lang w:eastAsia="fi-FI"/>
        </w:rPr>
        <w:t xml:space="preserve">also </w:t>
      </w:r>
      <w:r w:rsidRPr="00CD3B75">
        <w:rPr>
          <w:sz w:val="22"/>
          <w:szCs w:val="22"/>
          <w:lang w:eastAsia="fi-FI"/>
        </w:rPr>
        <w:t xml:space="preserve">been projected that the flow of </w:t>
      </w:r>
      <w:r w:rsidR="00032CCD">
        <w:rPr>
          <w:sz w:val="22"/>
          <w:szCs w:val="22"/>
          <w:lang w:eastAsia="fi-FI"/>
        </w:rPr>
        <w:t>dissolved organic matter (</w:t>
      </w:r>
      <w:r w:rsidRPr="00CD3B75">
        <w:rPr>
          <w:sz w:val="22"/>
          <w:szCs w:val="22"/>
          <w:lang w:eastAsia="fi-FI"/>
        </w:rPr>
        <w:t>DOM</w:t>
      </w:r>
      <w:r w:rsidR="00032CCD">
        <w:rPr>
          <w:sz w:val="22"/>
          <w:szCs w:val="22"/>
          <w:lang w:eastAsia="fi-FI"/>
        </w:rPr>
        <w:t>)</w:t>
      </w:r>
      <w:r w:rsidRPr="00CD3B75">
        <w:rPr>
          <w:sz w:val="22"/>
          <w:szCs w:val="22"/>
          <w:lang w:eastAsia="fi-FI"/>
        </w:rPr>
        <w:t xml:space="preserve"> into the northern Baltic Sea increases in the future climate, especially in the northernmost Baltic Sea </w:t>
      </w:r>
      <w:r w:rsidRPr="00CD3B75">
        <w:rPr>
          <w:sz w:val="22"/>
          <w:szCs w:val="22"/>
          <w:lang w:eastAsia="fi-FI"/>
        </w:rPr>
        <w:fldChar w:fldCharType="begin">
          <w:fldData xml:space="preserve">PEVuZE5vdGU+PENpdGU+PEF1dGhvcj5TdHLDpcOldDwvQXV0aG9yPjxZZWFyPjIwMTg8L1llYXI+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==
</w:fldData>
        </w:fldChar>
      </w:r>
      <w:r w:rsidRPr="00CD3B75">
        <w:rPr>
          <w:sz w:val="22"/>
          <w:szCs w:val="22"/>
          <w:lang w:eastAsia="fi-FI"/>
        </w:rPr>
        <w:instrText xml:space="preserve"> ADDIN EN.CITE </w:instrText>
      </w:r>
      <w:r w:rsidRPr="00CD3B75">
        <w:rPr>
          <w:sz w:val="22"/>
          <w:szCs w:val="22"/>
          <w:lang w:eastAsia="fi-FI"/>
        </w:rPr>
        <w:fldChar w:fldCharType="begin">
          <w:fldData xml:space="preserve">PEVuZE5vdGU+PENpdGU+PEF1dGhvcj5TdHLDpcOldDwvQXV0aG9yPjxZZWFyPjIwMTg8L1llYXI+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==
</w:fldData>
        </w:fldChar>
      </w:r>
      <w:r w:rsidRPr="00CD3B75">
        <w:rPr>
          <w:sz w:val="22"/>
          <w:szCs w:val="22"/>
          <w:lang w:eastAsia="fi-FI"/>
        </w:rPr>
        <w:instrText xml:space="preserve"> ADDIN EN.CITE.DATA </w:instrText>
      </w:r>
      <w:r w:rsidRPr="00CD3B75">
        <w:rPr>
          <w:sz w:val="22"/>
          <w:szCs w:val="22"/>
          <w:lang w:eastAsia="fi-FI"/>
        </w:rPr>
      </w:r>
      <w:r w:rsidRPr="00CD3B75">
        <w:rPr>
          <w:sz w:val="22"/>
          <w:szCs w:val="22"/>
          <w:lang w:eastAsia="fi-FI"/>
        </w:rPr>
        <w:fldChar w:fldCharType="end"/>
      </w:r>
      <w:r w:rsidRPr="00CD3B75">
        <w:rPr>
          <w:sz w:val="22"/>
          <w:szCs w:val="22"/>
          <w:lang w:eastAsia="fi-FI"/>
        </w:rPr>
      </w:r>
      <w:r w:rsidRPr="00CD3B75">
        <w:rPr>
          <w:sz w:val="22"/>
          <w:szCs w:val="22"/>
          <w:lang w:eastAsia="fi-FI"/>
        </w:rPr>
        <w:fldChar w:fldCharType="separate"/>
      </w:r>
      <w:r w:rsidRPr="00CD3B75">
        <w:rPr>
          <w:noProof/>
          <w:sz w:val="22"/>
          <w:szCs w:val="22"/>
          <w:lang w:eastAsia="fi-FI"/>
        </w:rPr>
        <w:t>(Strååt et al. 2018)</w:t>
      </w:r>
      <w:r w:rsidRPr="00CD3B75">
        <w:rPr>
          <w:sz w:val="22"/>
          <w:szCs w:val="22"/>
          <w:lang w:eastAsia="fi-FI"/>
        </w:rPr>
        <w:fldChar w:fldCharType="end"/>
      </w:r>
      <w:r w:rsidRPr="00CD3B75">
        <w:rPr>
          <w:sz w:val="22"/>
          <w:szCs w:val="22"/>
          <w:lang w:eastAsia="fi-FI"/>
        </w:rPr>
        <w:t xml:space="preserve">. </w:t>
      </w:r>
      <w:r w:rsidR="00CD3B75" w:rsidRPr="00CD3B75">
        <w:rPr>
          <w:sz w:val="22"/>
          <w:szCs w:val="22"/>
        </w:rPr>
        <w:t xml:space="preserve">By using long-term time series from 1994 to 2006, it was indeed shown that climate change brought about increased riverine </w:t>
      </w:r>
      <w:r w:rsidR="00CD3B75" w:rsidRPr="00CD3B75">
        <w:rPr>
          <w:sz w:val="22"/>
          <w:szCs w:val="22"/>
          <w:lang w:eastAsia="fi-FI"/>
        </w:rPr>
        <w:t xml:space="preserve">DOM, which </w:t>
      </w:r>
      <w:r w:rsidR="00CD3B75" w:rsidRPr="00CD3B75">
        <w:rPr>
          <w:sz w:val="22"/>
          <w:szCs w:val="22"/>
        </w:rPr>
        <w:t xml:space="preserve">increased the amount of substrate available for bacteria </w:t>
      </w:r>
      <w:r w:rsidR="00CD3B75" w:rsidRPr="00CD3B75">
        <w:rPr>
          <w:sz w:val="22"/>
          <w:szCs w:val="22"/>
        </w:rPr>
        <w:fldChar w:fldCharType="begin">
          <w:fldData xml:space="preserve">PEVuZE5vdGU+PENpdGU+PEF1dGhvcj5XaWtuZXI8L0F1dGhvcj48WWVhcj4yMDEyPC9ZZWFyPjxS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</w:fldData>
        </w:fldChar>
      </w:r>
      <w:r w:rsidR="00CD3B75" w:rsidRPr="00CD3B75">
        <w:rPr>
          <w:sz w:val="22"/>
          <w:szCs w:val="22"/>
        </w:rPr>
        <w:instrText xml:space="preserve"> ADDIN EN.CITE </w:instrText>
      </w:r>
      <w:r w:rsidR="00CD3B75" w:rsidRPr="00CD3B75">
        <w:rPr>
          <w:sz w:val="22"/>
          <w:szCs w:val="22"/>
        </w:rPr>
        <w:fldChar w:fldCharType="begin">
          <w:fldData xml:space="preserve">PEVuZE5vdGU+PENpdGU+PEF1dGhvcj5XaWtuZXI8L0F1dGhvcj48WWVhcj4yMDEyPC9ZZWFyPjxS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</w:fldData>
        </w:fldChar>
      </w:r>
      <w:r w:rsidR="00CD3B75" w:rsidRPr="00CD3B75">
        <w:rPr>
          <w:sz w:val="22"/>
          <w:szCs w:val="22"/>
        </w:rPr>
        <w:instrText xml:space="preserve"> ADDIN EN.CITE.DATA </w:instrText>
      </w:r>
      <w:r w:rsidR="00CD3B75" w:rsidRPr="00CD3B75">
        <w:rPr>
          <w:sz w:val="22"/>
          <w:szCs w:val="22"/>
        </w:rPr>
      </w:r>
      <w:r w:rsidR="00CD3B75" w:rsidRPr="00CD3B75">
        <w:rPr>
          <w:sz w:val="22"/>
          <w:szCs w:val="22"/>
        </w:rPr>
        <w:fldChar w:fldCharType="end"/>
      </w:r>
      <w:r w:rsidR="00CD3B75" w:rsidRPr="00CD3B75">
        <w:rPr>
          <w:sz w:val="22"/>
          <w:szCs w:val="22"/>
        </w:rPr>
      </w:r>
      <w:r w:rsidR="00CD3B75" w:rsidRPr="00CD3B75">
        <w:rPr>
          <w:sz w:val="22"/>
          <w:szCs w:val="22"/>
        </w:rPr>
        <w:fldChar w:fldCharType="separate"/>
      </w:r>
      <w:r w:rsidR="00CD3B75" w:rsidRPr="00CD3B75">
        <w:rPr>
          <w:sz w:val="22"/>
          <w:szCs w:val="22"/>
        </w:rPr>
        <w:t>(</w:t>
      </w:r>
      <w:proofErr w:type="spellStart"/>
      <w:r w:rsidR="00CD3B75" w:rsidRPr="00CD3B75">
        <w:rPr>
          <w:sz w:val="22"/>
          <w:szCs w:val="22"/>
        </w:rPr>
        <w:t>Wikner</w:t>
      </w:r>
      <w:proofErr w:type="spellEnd"/>
      <w:r w:rsidR="00CD3B75" w:rsidRPr="00CD3B75">
        <w:rPr>
          <w:sz w:val="22"/>
          <w:szCs w:val="22"/>
        </w:rPr>
        <w:t xml:space="preserve"> and Andersson 2012)</w:t>
      </w:r>
      <w:r w:rsidR="00CD3B75" w:rsidRPr="00CD3B75">
        <w:rPr>
          <w:sz w:val="22"/>
          <w:szCs w:val="22"/>
        </w:rPr>
        <w:fldChar w:fldCharType="end"/>
      </w:r>
      <w:r w:rsidR="00CD3B75" w:rsidRPr="00CD3B75">
        <w:rPr>
          <w:sz w:val="22"/>
          <w:szCs w:val="22"/>
        </w:rPr>
        <w:t xml:space="preserve">. Also experimental studies have demonstrated </w:t>
      </w:r>
      <w:r w:rsidRPr="00CD3B75">
        <w:rPr>
          <w:sz w:val="22"/>
          <w:szCs w:val="22"/>
          <w:lang w:eastAsia="fi-FI"/>
        </w:rPr>
        <w:t xml:space="preserve">increased </w:t>
      </w:r>
      <w:r w:rsidRPr="00CD3B75">
        <w:rPr>
          <w:sz w:val="22"/>
          <w:szCs w:val="22"/>
        </w:rPr>
        <w:t xml:space="preserve">microbial activity and biomass with increasing </w:t>
      </w:r>
      <w:r w:rsidRPr="00CD3B75">
        <w:rPr>
          <w:sz w:val="22"/>
          <w:szCs w:val="22"/>
          <w:lang w:eastAsia="fi-FI"/>
        </w:rPr>
        <w:t xml:space="preserve">DOM and </w:t>
      </w:r>
      <w:r w:rsidRPr="00CD3B75">
        <w:rPr>
          <w:sz w:val="22"/>
          <w:szCs w:val="22"/>
        </w:rPr>
        <w:t xml:space="preserve">temperature </w:t>
      </w:r>
      <w:r w:rsidRPr="00CD3B75">
        <w:rPr>
          <w:sz w:val="22"/>
          <w:szCs w:val="22"/>
        </w:rPr>
        <w:fldChar w:fldCharType="begin"/>
      </w:r>
      <w:r w:rsidRPr="00CD3B75">
        <w:rPr>
          <w:sz w:val="22"/>
          <w:szCs w:val="22"/>
          <w:lang w:eastAsia="fi-FI"/>
        </w:rPr>
        <w:instrText xml:space="preserve"> ADDIN EN.CITE &lt;EndNote&gt;&lt;Cite&gt;&lt;Author&gt;Ducklow&lt;/Author&gt;&lt;Year&gt;2010&lt;/Year&gt;&lt;RecNum&gt;2186&lt;/RecNum&gt;&lt;DisplayText&gt;(Ducklow et al. 2010)&lt;/DisplayText&gt;&lt;record&gt;&lt;rec-number&gt;2186&lt;/rec-number&gt;&lt;foreign-keys&gt;&lt;key app="EN" db-id="zdzprff01xrts1evwt3xdf0jw2xst0rtzd2t" timestamp="1583932268"&gt;2186&lt;/key&gt;&lt;/foreign-keys&gt;&lt;ref-type name="Journal Article"&gt;17&lt;/ref-type&gt;&lt;contributors&gt;&lt;authors&gt;&lt;author&gt;Ducklow, Hugh W&lt;/author&gt;&lt;author&gt;Morán, Xosé Anxelu G&lt;/author&gt;&lt;author&gt;Murray, Alison E&lt;/author&gt;&lt;/authors&gt;&lt;/contributors&gt;&lt;titles&gt;&lt;title&gt;Bacteria in the greenhouse: marine microbes and climate change&lt;/title&gt;&lt;secondary-title&gt;Environmental Microbiology&lt;/secondary-title&gt;&lt;/titles&gt;&lt;periodical&gt;&lt;full-title&gt;Environmental Microbiology&lt;/full-title&gt;&lt;/periodical&gt;&lt;pages&gt;1-31&lt;/pages&gt;&lt;dates&gt;&lt;year&gt;2010&lt;/year&gt;&lt;/dates&gt;&lt;isbn&gt;047017790X&lt;/isbn&gt;&lt;urls&gt;&lt;/urls&gt;&lt;/record&gt;&lt;/Cite&gt;&lt;/EndNote&gt;</w:instrText>
      </w:r>
      <w:r w:rsidRPr="00CD3B75">
        <w:rPr>
          <w:sz w:val="22"/>
          <w:szCs w:val="22"/>
        </w:rPr>
        <w:fldChar w:fldCharType="separate"/>
      </w:r>
      <w:r w:rsidRPr="00CD3B75">
        <w:rPr>
          <w:sz w:val="22"/>
          <w:szCs w:val="22"/>
        </w:rPr>
        <w:t>(</w:t>
      </w:r>
      <w:proofErr w:type="spellStart"/>
      <w:r w:rsidRPr="00CD3B75">
        <w:rPr>
          <w:sz w:val="22"/>
          <w:szCs w:val="22"/>
        </w:rPr>
        <w:t>Ducklow</w:t>
      </w:r>
      <w:proofErr w:type="spellEnd"/>
      <w:r w:rsidRPr="00CD3B75">
        <w:rPr>
          <w:sz w:val="22"/>
          <w:szCs w:val="22"/>
        </w:rPr>
        <w:t xml:space="preserve"> et al. 2010)</w:t>
      </w:r>
      <w:r w:rsidRPr="00CD3B75">
        <w:rPr>
          <w:sz w:val="22"/>
          <w:szCs w:val="22"/>
        </w:rPr>
        <w:fldChar w:fldCharType="end"/>
      </w:r>
      <w:r w:rsidR="00CD3B75" w:rsidRPr="00CD3B75">
        <w:rPr>
          <w:sz w:val="22"/>
          <w:szCs w:val="22"/>
        </w:rPr>
        <w:t>.</w:t>
      </w:r>
      <w:r w:rsidRPr="00CD3B75">
        <w:rPr>
          <w:sz w:val="22"/>
          <w:szCs w:val="22"/>
          <w:lang w:eastAsia="fi-FI"/>
        </w:rPr>
        <w:t xml:space="preserve"> </w:t>
      </w:r>
      <w:r w:rsidR="00CD3B75" w:rsidRPr="00CD3B75">
        <w:rPr>
          <w:sz w:val="22"/>
          <w:szCs w:val="22"/>
        </w:rPr>
        <w:t xml:space="preserve">Eventually bacteria compete for nutrients with phytoplankton, and as </w:t>
      </w:r>
      <w:r w:rsidR="00CD3B75" w:rsidRPr="00CD3B75">
        <w:rPr>
          <w:sz w:val="22"/>
          <w:szCs w:val="22"/>
        </w:rPr>
        <w:lastRenderedPageBreak/>
        <w:t xml:space="preserve">the brownification of water also reduces light availability, phytoplankton productivity and biomass may decrease. This shifts the carbon flow towards microbial heterotrophy </w:t>
      </w:r>
      <w:r w:rsidR="00CD3B75" w:rsidRPr="00CD3B75">
        <w:rPr>
          <w:sz w:val="22"/>
          <w:szCs w:val="22"/>
        </w:rPr>
        <w:fldChar w:fldCharType="begin">
          <w:fldData xml:space="preserve">PEVuZE5vdGU+PENpdGU+PEF1dGhvcj5XaWtuZXI8L0F1dGhvcj48WWVhcj4yMDEyPC9ZZWFyPjxS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</w:fldData>
        </w:fldChar>
      </w:r>
      <w:r w:rsidR="00CD3B75" w:rsidRPr="00CD3B75">
        <w:rPr>
          <w:sz w:val="22"/>
          <w:szCs w:val="22"/>
        </w:rPr>
        <w:instrText xml:space="preserve"> ADDIN EN.CITE </w:instrText>
      </w:r>
      <w:r w:rsidR="00CD3B75" w:rsidRPr="00CD3B75">
        <w:rPr>
          <w:sz w:val="22"/>
          <w:szCs w:val="22"/>
        </w:rPr>
        <w:fldChar w:fldCharType="begin">
          <w:fldData xml:space="preserve">PEVuZE5vdGU+PENpdGU+PEF1dGhvcj5XaWtuZXI8L0F1dGhvcj48WWVhcj4yMDEyPC9ZZWFyPjxS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</w:fldData>
        </w:fldChar>
      </w:r>
      <w:r w:rsidR="00CD3B75" w:rsidRPr="00CD3B75">
        <w:rPr>
          <w:sz w:val="22"/>
          <w:szCs w:val="22"/>
        </w:rPr>
        <w:instrText xml:space="preserve"> ADDIN EN.CITE.DATA </w:instrText>
      </w:r>
      <w:r w:rsidR="00CD3B75" w:rsidRPr="00CD3B75">
        <w:rPr>
          <w:sz w:val="22"/>
          <w:szCs w:val="22"/>
        </w:rPr>
      </w:r>
      <w:r w:rsidR="00CD3B75" w:rsidRPr="00CD3B75">
        <w:rPr>
          <w:sz w:val="22"/>
          <w:szCs w:val="22"/>
        </w:rPr>
        <w:fldChar w:fldCharType="end"/>
      </w:r>
      <w:r w:rsidR="00CD3B75" w:rsidRPr="00CD3B75">
        <w:rPr>
          <w:sz w:val="22"/>
          <w:szCs w:val="22"/>
        </w:rPr>
      </w:r>
      <w:r w:rsidR="00CD3B75" w:rsidRPr="00CD3B75">
        <w:rPr>
          <w:sz w:val="22"/>
          <w:szCs w:val="22"/>
        </w:rPr>
        <w:fldChar w:fldCharType="separate"/>
      </w:r>
      <w:r w:rsidR="00CD3B75" w:rsidRPr="00CD3B75">
        <w:rPr>
          <w:sz w:val="22"/>
          <w:szCs w:val="22"/>
        </w:rPr>
        <w:t>(</w:t>
      </w:r>
      <w:proofErr w:type="spellStart"/>
      <w:r w:rsidR="00CD3B75" w:rsidRPr="00CD3B75">
        <w:rPr>
          <w:sz w:val="22"/>
          <w:szCs w:val="22"/>
        </w:rPr>
        <w:t>Wikner</w:t>
      </w:r>
      <w:proofErr w:type="spellEnd"/>
      <w:r w:rsidR="00CD3B75" w:rsidRPr="00CD3B75">
        <w:rPr>
          <w:sz w:val="22"/>
          <w:szCs w:val="22"/>
        </w:rPr>
        <w:t xml:space="preserve"> and Andersson 2012)</w:t>
      </w:r>
      <w:r w:rsidR="00CD3B75" w:rsidRPr="00CD3B75">
        <w:rPr>
          <w:sz w:val="22"/>
          <w:szCs w:val="22"/>
        </w:rPr>
        <w:fldChar w:fldCharType="end"/>
      </w:r>
      <w:r w:rsidR="00CD3B75" w:rsidRPr="00CD3B75">
        <w:rPr>
          <w:sz w:val="22"/>
          <w:szCs w:val="22"/>
        </w:rPr>
        <w:t xml:space="preserve">. </w:t>
      </w:r>
    </w:p>
    <w:p w14:paraId="2D5E36BD" w14:textId="0C6467A6" w:rsidR="00CD3B75" w:rsidRDefault="00CD3B75" w:rsidP="00352E56">
      <w:pPr>
        <w:autoSpaceDE w:val="0"/>
        <w:autoSpaceDN w:val="0"/>
        <w:adjustRightInd w:val="0"/>
        <w:spacing w:line="300" w:lineRule="exact"/>
        <w:rPr>
          <w:sz w:val="22"/>
          <w:szCs w:val="22"/>
        </w:rPr>
      </w:pPr>
    </w:p>
    <w:p w14:paraId="01B7CF95" w14:textId="3C14BC64" w:rsidR="00CD3B75" w:rsidRPr="00CD3B75" w:rsidRDefault="00CD3B75" w:rsidP="00352E56">
      <w:pPr>
        <w:autoSpaceDE w:val="0"/>
        <w:autoSpaceDN w:val="0"/>
        <w:adjustRightInd w:val="0"/>
        <w:spacing w:line="300" w:lineRule="exact"/>
        <w:rPr>
          <w:sz w:val="22"/>
          <w:szCs w:val="22"/>
          <w:lang w:eastAsia="fi-FI"/>
        </w:rPr>
      </w:pPr>
      <w:r w:rsidRPr="00CD3B75">
        <w:rPr>
          <w:sz w:val="22"/>
          <w:szCs w:val="22"/>
        </w:rPr>
        <w:t xml:space="preserve">It has also been suggested that climate change may </w:t>
      </w:r>
      <w:r w:rsidRPr="00E84714">
        <w:rPr>
          <w:sz w:val="22"/>
          <w:szCs w:val="22"/>
        </w:rPr>
        <w:t>decrease</w:t>
      </w:r>
      <w:r w:rsidRPr="00CD3B75">
        <w:rPr>
          <w:sz w:val="22"/>
          <w:szCs w:val="22"/>
        </w:rPr>
        <w:t xml:space="preserve"> fish productivity, especially in the northernmost Baltic Sea, because </w:t>
      </w:r>
      <w:r w:rsidR="0076255C">
        <w:rPr>
          <w:sz w:val="22"/>
          <w:szCs w:val="22"/>
        </w:rPr>
        <w:t xml:space="preserve">when </w:t>
      </w:r>
      <w:r w:rsidRPr="00CD3B75">
        <w:rPr>
          <w:sz w:val="22"/>
          <w:szCs w:val="22"/>
        </w:rPr>
        <w:t xml:space="preserve">the system towards heterotrophy, the food web efficiency </w:t>
      </w:r>
      <w:r w:rsidR="0076255C">
        <w:rPr>
          <w:sz w:val="22"/>
          <w:szCs w:val="22"/>
        </w:rPr>
        <w:t xml:space="preserve">declines, and </w:t>
      </w:r>
      <w:r w:rsidRPr="00CD3B75">
        <w:rPr>
          <w:sz w:val="22"/>
          <w:szCs w:val="22"/>
        </w:rPr>
        <w:t xml:space="preserve">eventually </w:t>
      </w:r>
      <w:r w:rsidR="0076255C">
        <w:rPr>
          <w:sz w:val="22"/>
          <w:szCs w:val="22"/>
        </w:rPr>
        <w:t xml:space="preserve">the </w:t>
      </w:r>
      <w:r w:rsidRPr="00CD3B75">
        <w:rPr>
          <w:sz w:val="22"/>
          <w:szCs w:val="22"/>
        </w:rPr>
        <w:t>fish production</w:t>
      </w:r>
      <w:r w:rsidR="0076255C">
        <w:rPr>
          <w:sz w:val="22"/>
          <w:szCs w:val="22"/>
        </w:rPr>
        <w:t xml:space="preserve"> may </w:t>
      </w:r>
      <w:proofErr w:type="spellStart"/>
      <w:r w:rsidR="0076255C">
        <w:rPr>
          <w:sz w:val="22"/>
          <w:szCs w:val="22"/>
        </w:rPr>
        <w:t>decerase</w:t>
      </w:r>
      <w:proofErr w:type="spellEnd"/>
      <w:r w:rsidRPr="00CD3B75">
        <w:rPr>
          <w:sz w:val="22"/>
          <w:szCs w:val="22"/>
        </w:rPr>
        <w:t xml:space="preserve"> </w:t>
      </w:r>
      <w:r w:rsidRPr="00CD3B75">
        <w:rPr>
          <w:sz w:val="22"/>
          <w:szCs w:val="22"/>
        </w:rPr>
        <w:fldChar w:fldCharType="begin">
          <w:fldData xml:space="preserve">PEVuZE5vdGU+PENpdGU+PEF1dGhvcj5CZXJnbHVuZDwvQXV0aG9yPjxZZWFyPjIwMDc8L1llYXI+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</w:fldData>
        </w:fldChar>
      </w:r>
      <w:r w:rsidRPr="00CD3B75">
        <w:rPr>
          <w:sz w:val="22"/>
          <w:szCs w:val="22"/>
        </w:rPr>
        <w:instrText xml:space="preserve"> ADDIN EN.CITE </w:instrText>
      </w:r>
      <w:r w:rsidRPr="00CD3B75">
        <w:rPr>
          <w:sz w:val="22"/>
          <w:szCs w:val="22"/>
        </w:rPr>
        <w:fldChar w:fldCharType="begin">
          <w:fldData xml:space="preserve">PEVuZE5vdGU+PENpdGU+PEF1dGhvcj5CZXJnbHVuZDwvQXV0aG9yPjxZZWFyPjIwMDc8L1llYXI+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</w:fldData>
        </w:fldChar>
      </w:r>
      <w:r w:rsidRPr="00CD3B75">
        <w:rPr>
          <w:sz w:val="22"/>
          <w:szCs w:val="22"/>
        </w:rPr>
        <w:instrText xml:space="preserve"> ADDIN EN.CITE.DATA </w:instrText>
      </w:r>
      <w:r w:rsidRPr="00CD3B75">
        <w:rPr>
          <w:sz w:val="22"/>
          <w:szCs w:val="22"/>
        </w:rPr>
      </w:r>
      <w:r w:rsidRPr="00CD3B75">
        <w:rPr>
          <w:sz w:val="22"/>
          <w:szCs w:val="22"/>
        </w:rPr>
        <w:fldChar w:fldCharType="end"/>
      </w:r>
      <w:r w:rsidRPr="00CD3B75">
        <w:rPr>
          <w:sz w:val="22"/>
          <w:szCs w:val="22"/>
        </w:rPr>
      </w:r>
      <w:r w:rsidRPr="00CD3B75">
        <w:rPr>
          <w:sz w:val="22"/>
          <w:szCs w:val="22"/>
        </w:rPr>
        <w:fldChar w:fldCharType="separate"/>
      </w:r>
      <w:r w:rsidRPr="00CD3B75">
        <w:rPr>
          <w:sz w:val="22"/>
          <w:szCs w:val="22"/>
        </w:rPr>
        <w:t xml:space="preserve">(Berglund et al. 2007, </w:t>
      </w:r>
      <w:proofErr w:type="spellStart"/>
      <w:r w:rsidRPr="00CD3B75">
        <w:rPr>
          <w:sz w:val="22"/>
          <w:szCs w:val="22"/>
        </w:rPr>
        <w:t>Wikner</w:t>
      </w:r>
      <w:proofErr w:type="spellEnd"/>
      <w:r w:rsidRPr="00CD3B75">
        <w:rPr>
          <w:sz w:val="22"/>
          <w:szCs w:val="22"/>
        </w:rPr>
        <w:t xml:space="preserve"> and Andersson 2012)</w:t>
      </w:r>
      <w:r w:rsidRPr="00CD3B75">
        <w:rPr>
          <w:sz w:val="22"/>
          <w:szCs w:val="22"/>
        </w:rPr>
        <w:fldChar w:fldCharType="end"/>
      </w:r>
      <w:r w:rsidRPr="00CD3B75">
        <w:rPr>
          <w:sz w:val="22"/>
          <w:szCs w:val="22"/>
        </w:rPr>
        <w:t xml:space="preserve">. In most areas, however, also heterotrophic production through the bacteria-flagellates-ciliates chain may remain high, yielding a high amount of copepods, the favourite food of forage fishes </w:t>
      </w:r>
      <w:r w:rsidRPr="00CD3B75">
        <w:rPr>
          <w:sz w:val="22"/>
          <w:szCs w:val="22"/>
        </w:rPr>
        <w:fldChar w:fldCharType="begin">
          <w:fldData xml:space="preserve">PEVuZE5vdGU+PENpdGU+PEF1dGhvcj5MZWZlYnVyZTwvQXV0aG9yPjxZZWFyPjIwMTM8L1llYXI+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=
</w:fldData>
        </w:fldChar>
      </w:r>
      <w:r w:rsidRPr="00CD3B75">
        <w:rPr>
          <w:sz w:val="22"/>
          <w:szCs w:val="22"/>
        </w:rPr>
        <w:instrText xml:space="preserve"> ADDIN EN.CITE </w:instrText>
      </w:r>
      <w:r w:rsidRPr="00CD3B75">
        <w:rPr>
          <w:sz w:val="22"/>
          <w:szCs w:val="22"/>
        </w:rPr>
        <w:fldChar w:fldCharType="begin">
          <w:fldData xml:space="preserve">PEVuZE5vdGU+PENpdGU+PEF1dGhvcj5MZWZlYnVyZTwvQXV0aG9yPjxZZWFyPjIwMTM8L1llYXI+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=
</w:fldData>
        </w:fldChar>
      </w:r>
      <w:r w:rsidRPr="00CD3B75">
        <w:rPr>
          <w:sz w:val="22"/>
          <w:szCs w:val="22"/>
          <w:lang w:eastAsia="fi-FI"/>
        </w:rPr>
        <w:instrText xml:space="preserve"> ADDIN EN.CITE.DATA </w:instrText>
      </w:r>
      <w:r w:rsidRPr="00CD3B75">
        <w:rPr>
          <w:sz w:val="22"/>
          <w:szCs w:val="22"/>
        </w:rPr>
      </w:r>
      <w:r w:rsidRPr="00CD3B75">
        <w:rPr>
          <w:sz w:val="22"/>
          <w:szCs w:val="22"/>
        </w:rPr>
        <w:fldChar w:fldCharType="end"/>
      </w:r>
      <w:r w:rsidRPr="00CD3B75">
        <w:rPr>
          <w:sz w:val="22"/>
          <w:szCs w:val="22"/>
        </w:rPr>
      </w:r>
      <w:r w:rsidRPr="00CD3B75">
        <w:rPr>
          <w:sz w:val="22"/>
          <w:szCs w:val="22"/>
        </w:rPr>
        <w:fldChar w:fldCharType="separate"/>
      </w:r>
      <w:r w:rsidRPr="00CD3B75">
        <w:rPr>
          <w:sz w:val="22"/>
          <w:szCs w:val="22"/>
        </w:rPr>
        <w:t>(</w:t>
      </w:r>
      <w:proofErr w:type="spellStart"/>
      <w:r w:rsidRPr="00CD3B75">
        <w:rPr>
          <w:sz w:val="22"/>
          <w:szCs w:val="22"/>
        </w:rPr>
        <w:t>Lefebure</w:t>
      </w:r>
      <w:proofErr w:type="spellEnd"/>
      <w:r w:rsidRPr="00CD3B75">
        <w:rPr>
          <w:sz w:val="22"/>
          <w:szCs w:val="22"/>
        </w:rPr>
        <w:t xml:space="preserve"> et al. 2013)</w:t>
      </w:r>
      <w:r w:rsidRPr="00CD3B75">
        <w:rPr>
          <w:sz w:val="22"/>
          <w:szCs w:val="22"/>
        </w:rPr>
        <w:fldChar w:fldCharType="end"/>
      </w:r>
      <w:r w:rsidRPr="00CD3B75">
        <w:rPr>
          <w:sz w:val="22"/>
          <w:szCs w:val="22"/>
          <w:lang w:eastAsia="fi-FI"/>
        </w:rPr>
        <w:t xml:space="preserve">, and the consequences of climate change </w:t>
      </w:r>
      <w:r w:rsidR="0076255C">
        <w:rPr>
          <w:sz w:val="22"/>
          <w:szCs w:val="22"/>
          <w:lang w:eastAsia="fi-FI"/>
        </w:rPr>
        <w:t xml:space="preserve">associated changes in trophic efficiency </w:t>
      </w:r>
      <w:r w:rsidRPr="00CD3B75">
        <w:rPr>
          <w:sz w:val="22"/>
          <w:szCs w:val="22"/>
          <w:lang w:eastAsia="fi-FI"/>
        </w:rPr>
        <w:t>on fish productivity remain unsecure.</w:t>
      </w:r>
    </w:p>
    <w:p w14:paraId="1D5ABAE2" w14:textId="1A75FBEC" w:rsidR="0076255C" w:rsidRDefault="0076255C" w:rsidP="00352E56">
      <w:pPr>
        <w:autoSpaceDE w:val="0"/>
        <w:autoSpaceDN w:val="0"/>
        <w:adjustRightInd w:val="0"/>
        <w:spacing w:line="300" w:lineRule="exact"/>
        <w:rPr>
          <w:b/>
          <w:sz w:val="22"/>
          <w:szCs w:val="22"/>
        </w:rPr>
      </w:pPr>
    </w:p>
    <w:p w14:paraId="6B958B3C" w14:textId="77777777" w:rsidR="00E84714" w:rsidRPr="001A2558" w:rsidRDefault="00E84714" w:rsidP="00352E56">
      <w:pPr>
        <w:autoSpaceDE w:val="0"/>
        <w:autoSpaceDN w:val="0"/>
        <w:adjustRightInd w:val="0"/>
        <w:spacing w:line="300" w:lineRule="exact"/>
        <w:rPr>
          <w:sz w:val="22"/>
          <w:szCs w:val="22"/>
        </w:rPr>
      </w:pPr>
      <w:r>
        <w:rPr>
          <w:sz w:val="22"/>
          <w:szCs w:val="22"/>
        </w:rPr>
        <w:t>F</w:t>
      </w:r>
      <w:r w:rsidRPr="00FE4F54">
        <w:rPr>
          <w:sz w:val="22"/>
          <w:szCs w:val="22"/>
        </w:rPr>
        <w:t xml:space="preserve">or zoobenthos inhabiting soft bottoms, hydrodynamics, oxygen and availability of food are crucial, and several modelling studies have estimated the relative effects of these factors for Baltic Sea zoobenthos. A physiological fauna model linked to a 3D coupled hydrodynamic–ecological Baltic Sea model projected that, in areas previously burdened by hypoxia, benthic biomass will increase (until year 2100) by up to 200 % after re-oxygenating bottom waters, whereas in permanently oxygenated areas the macrofauna biomass will decrease by 35 %, due to lowered food supply to the benthic ecosystem </w:t>
      </w:r>
      <w:r w:rsidRPr="00FE4F54">
        <w:rPr>
          <w:sz w:val="22"/>
          <w:szCs w:val="22"/>
        </w:rPr>
        <w:fldChar w:fldCharType="begin">
          <w:fldData xml:space="preserve">PEVuZE5vdGU+PENpdGU+PEF1dGhvcj5UaW1tZXJtYW5uPC9BdXRob3I+PFllYXI+MjAxMjwvWWVh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</w:fldData>
        </w:fldChar>
      </w:r>
      <w:r w:rsidRPr="00FE4F54">
        <w:rPr>
          <w:sz w:val="22"/>
          <w:szCs w:val="22"/>
        </w:rPr>
        <w:instrText xml:space="preserve"> ADDIN EN.CITE </w:instrText>
      </w:r>
      <w:r w:rsidRPr="00FE4F54">
        <w:rPr>
          <w:sz w:val="22"/>
          <w:szCs w:val="22"/>
        </w:rPr>
        <w:fldChar w:fldCharType="begin">
          <w:fldData xml:space="preserve">PEVuZE5vdGU+PENpdGU+PEF1dGhvcj5UaW1tZXJtYW5uPC9BdXRob3I+PFllYXI+MjAxMjwvWWVh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</w:fldData>
        </w:fldChar>
      </w:r>
      <w:r w:rsidRPr="00FE4F54">
        <w:rPr>
          <w:sz w:val="22"/>
          <w:szCs w:val="22"/>
        </w:rPr>
        <w:instrText xml:space="preserve"> ADDIN EN.CITE.DATA </w:instrText>
      </w:r>
      <w:r w:rsidRPr="00FE4F54">
        <w:rPr>
          <w:sz w:val="22"/>
          <w:szCs w:val="22"/>
        </w:rPr>
      </w:r>
      <w:r w:rsidRPr="00FE4F54">
        <w:rPr>
          <w:sz w:val="22"/>
          <w:szCs w:val="22"/>
        </w:rPr>
        <w:fldChar w:fldCharType="end"/>
      </w:r>
      <w:r w:rsidRPr="00FE4F54">
        <w:rPr>
          <w:sz w:val="22"/>
          <w:szCs w:val="22"/>
        </w:rPr>
      </w:r>
      <w:r w:rsidRPr="00FE4F54">
        <w:rPr>
          <w:sz w:val="22"/>
          <w:szCs w:val="22"/>
        </w:rPr>
        <w:fldChar w:fldCharType="separate"/>
      </w:r>
      <w:r w:rsidRPr="00FE4F54">
        <w:rPr>
          <w:sz w:val="22"/>
          <w:szCs w:val="22"/>
        </w:rPr>
        <w:t>(</w:t>
      </w:r>
      <w:proofErr w:type="spellStart"/>
      <w:r w:rsidRPr="00FE4F54">
        <w:rPr>
          <w:sz w:val="22"/>
          <w:szCs w:val="22"/>
        </w:rPr>
        <w:t>Timmermann</w:t>
      </w:r>
      <w:proofErr w:type="spellEnd"/>
      <w:r w:rsidRPr="00FE4F54">
        <w:rPr>
          <w:sz w:val="22"/>
          <w:szCs w:val="22"/>
        </w:rPr>
        <w:t xml:space="preserve"> et al. 2012)</w:t>
      </w:r>
      <w:r w:rsidRPr="00FE4F54">
        <w:rPr>
          <w:sz w:val="22"/>
          <w:szCs w:val="22"/>
        </w:rPr>
        <w:fldChar w:fldCharType="end"/>
      </w:r>
      <w:r w:rsidRPr="00FE4F54">
        <w:rPr>
          <w:sz w:val="22"/>
          <w:szCs w:val="22"/>
        </w:rPr>
        <w:t xml:space="preserve">. In another modelling study, zoobenthic production decreased in the coastal zones, and gradually also in the more offshore areas, with increasing temperature and </w:t>
      </w:r>
      <w:r w:rsidRPr="00FE4F54">
        <w:rPr>
          <w:sz w:val="22"/>
          <w:szCs w:val="22"/>
          <w:lang w:eastAsia="fi-FI"/>
        </w:rPr>
        <w:t>declining</w:t>
      </w:r>
      <w:r w:rsidRPr="00FE4F54">
        <w:rPr>
          <w:sz w:val="22"/>
          <w:szCs w:val="22"/>
        </w:rPr>
        <w:t xml:space="preserve"> salinity and </w:t>
      </w:r>
      <w:r w:rsidRPr="00FE4F54">
        <w:rPr>
          <w:sz w:val="22"/>
          <w:szCs w:val="22"/>
          <w:lang w:eastAsia="fi-FI"/>
        </w:rPr>
        <w:t xml:space="preserve">bottom </w:t>
      </w:r>
      <w:r w:rsidRPr="00FE4F54">
        <w:rPr>
          <w:sz w:val="22"/>
          <w:szCs w:val="22"/>
        </w:rPr>
        <w:t xml:space="preserve">oxygen, regardless of </w:t>
      </w:r>
      <w:r w:rsidRPr="00FE4F54">
        <w:rPr>
          <w:sz w:val="22"/>
          <w:szCs w:val="22"/>
          <w:lang w:eastAsia="fi-FI"/>
        </w:rPr>
        <w:t xml:space="preserve">the </w:t>
      </w:r>
      <w:r w:rsidRPr="00FE4F54">
        <w:rPr>
          <w:sz w:val="22"/>
          <w:szCs w:val="22"/>
        </w:rPr>
        <w:t xml:space="preserve">nutrient load scenarios </w:t>
      </w:r>
      <w:r w:rsidRPr="00FE4F54">
        <w:rPr>
          <w:sz w:val="22"/>
          <w:szCs w:val="22"/>
        </w:rPr>
        <w:fldChar w:fldCharType="begin">
          <w:fldData xml:space="preserve">PEVuZE5vdGU+PENpdGU+PEF1dGhvcj5XZWlnZWw8L0F1dGhvcj48WWVhcj4yMDE1PC9ZZWFyPjxS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</w:fldData>
        </w:fldChar>
      </w:r>
      <w:r w:rsidRPr="00FE4F54">
        <w:rPr>
          <w:sz w:val="22"/>
          <w:szCs w:val="22"/>
        </w:rPr>
        <w:instrText xml:space="preserve"> ADDIN EN.CITE </w:instrText>
      </w:r>
      <w:r w:rsidRPr="00FE4F54">
        <w:rPr>
          <w:sz w:val="22"/>
          <w:szCs w:val="22"/>
        </w:rPr>
        <w:fldChar w:fldCharType="begin">
          <w:fldData xml:space="preserve">PEVuZE5vdGU+PENpdGU+PEF1dGhvcj5XZWlnZWw8L0F1dGhvcj48WWVhcj4yMDE1PC9ZZWFyPjxS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</w:fldData>
        </w:fldChar>
      </w:r>
      <w:r w:rsidRPr="00FE4F54">
        <w:rPr>
          <w:sz w:val="22"/>
          <w:szCs w:val="22"/>
          <w:lang w:eastAsia="fi-FI"/>
        </w:rPr>
        <w:instrText xml:space="preserve"> ADDIN EN.CITE.DATA </w:instrText>
      </w:r>
      <w:r w:rsidRPr="00FE4F54">
        <w:rPr>
          <w:sz w:val="22"/>
          <w:szCs w:val="22"/>
        </w:rPr>
      </w:r>
      <w:r w:rsidRPr="00FE4F54">
        <w:rPr>
          <w:sz w:val="22"/>
          <w:szCs w:val="22"/>
        </w:rPr>
        <w:fldChar w:fldCharType="end"/>
      </w:r>
      <w:r w:rsidRPr="00FE4F54">
        <w:rPr>
          <w:sz w:val="22"/>
          <w:szCs w:val="22"/>
        </w:rPr>
      </w:r>
      <w:r w:rsidRPr="00FE4F54">
        <w:rPr>
          <w:sz w:val="22"/>
          <w:szCs w:val="22"/>
        </w:rPr>
        <w:fldChar w:fldCharType="separate"/>
      </w:r>
      <w:r w:rsidRPr="00FE4F54">
        <w:rPr>
          <w:sz w:val="22"/>
          <w:szCs w:val="22"/>
        </w:rPr>
        <w:t>(Weigel et al. 2015)</w:t>
      </w:r>
      <w:r w:rsidRPr="00FE4F54">
        <w:rPr>
          <w:sz w:val="22"/>
          <w:szCs w:val="22"/>
        </w:rPr>
        <w:fldChar w:fldCharType="end"/>
      </w:r>
      <w:r w:rsidRPr="00FE4F54">
        <w:rPr>
          <w:sz w:val="22"/>
          <w:szCs w:val="22"/>
          <w:lang w:eastAsia="fi-FI"/>
        </w:rPr>
        <w:t>.</w:t>
      </w:r>
      <w:r>
        <w:rPr>
          <w:sz w:val="22"/>
          <w:szCs w:val="22"/>
          <w:lang w:eastAsia="fi-FI"/>
        </w:rPr>
        <w:t xml:space="preserve"> </w:t>
      </w:r>
      <w:r w:rsidRPr="00FE4F54">
        <w:rPr>
          <w:sz w:val="22"/>
          <w:szCs w:val="22"/>
        </w:rPr>
        <w:t xml:space="preserve"> Warmer temperatures will induce stronger stratification and intensified recycling</w:t>
      </w:r>
      <w:r>
        <w:rPr>
          <w:sz w:val="22"/>
          <w:szCs w:val="22"/>
        </w:rPr>
        <w:t>,</w:t>
      </w:r>
      <w:r w:rsidRPr="00FE4F54">
        <w:rPr>
          <w:sz w:val="22"/>
          <w:szCs w:val="22"/>
        </w:rPr>
        <w:t xml:space="preserve"> and zoobenthos decreases, due to reduced export of organic matter to the benthic ecosystem</w:t>
      </w:r>
      <w:r>
        <w:rPr>
          <w:sz w:val="22"/>
          <w:szCs w:val="22"/>
        </w:rPr>
        <w:t xml:space="preserve"> </w:t>
      </w:r>
      <w:r>
        <w:rPr>
          <w:sz w:val="22"/>
          <w:szCs w:val="22"/>
        </w:rPr>
        <w:fldChar w:fldCharType="begin">
          <w:fldData xml:space="preserve">PEVuZE5vdGU+PENpdGU+PEF1dGhvcj5FaHJuc3RlbjwvQXV0aG9yPjxZZWFyPjIwMjA8L1llYXI+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</w:fldData>
        </w:fldChar>
      </w:r>
      <w:r>
        <w:rPr>
          <w:sz w:val="22"/>
          <w:szCs w:val="22"/>
        </w:rPr>
        <w:instrText xml:space="preserve"> ADDIN EN.CITE </w:instrText>
      </w:r>
      <w:r>
        <w:rPr>
          <w:sz w:val="22"/>
          <w:szCs w:val="22"/>
        </w:rPr>
        <w:fldChar w:fldCharType="begin">
          <w:fldData xml:space="preserve">PEVuZE5vdGU+PENpdGU+PEF1dGhvcj5FaHJuc3RlbjwvQXV0aG9yPjxZZWFyPjIwMjA8L1llYXI+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</w:fldData>
        </w:fldChar>
      </w:r>
      <w:r>
        <w:rPr>
          <w:sz w:val="22"/>
          <w:szCs w:val="22"/>
        </w:rPr>
        <w:instrText xml:space="preserve"> ADDIN EN.CITE.DATA </w:instrText>
      </w:r>
      <w:r>
        <w:rPr>
          <w:sz w:val="22"/>
          <w:szCs w:val="22"/>
        </w:rPr>
      </w:r>
      <w:r>
        <w:rPr>
          <w:sz w:val="22"/>
          <w:szCs w:val="22"/>
        </w:rPr>
        <w:fldChar w:fldCharType="end"/>
      </w:r>
      <w:r>
        <w:rPr>
          <w:sz w:val="22"/>
          <w:szCs w:val="22"/>
        </w:rPr>
        <w:fldChar w:fldCharType="separate"/>
      </w:r>
      <w:r>
        <w:rPr>
          <w:noProof/>
          <w:sz w:val="22"/>
          <w:szCs w:val="22"/>
        </w:rPr>
        <w:t>(Ehrnsten et al. 2020)</w:t>
      </w:r>
      <w:r>
        <w:rPr>
          <w:sz w:val="22"/>
          <w:szCs w:val="22"/>
        </w:rPr>
        <w:fldChar w:fldCharType="end"/>
      </w:r>
      <w:r w:rsidRPr="00FE4F54">
        <w:rPr>
          <w:sz w:val="22"/>
          <w:szCs w:val="22"/>
        </w:rPr>
        <w:t>.</w:t>
      </w:r>
      <w:r>
        <w:rPr>
          <w:sz w:val="22"/>
          <w:szCs w:val="22"/>
        </w:rPr>
        <w:t xml:space="preserve"> </w:t>
      </w:r>
      <w:r w:rsidRPr="001A2558">
        <w:rPr>
          <w:sz w:val="22"/>
          <w:szCs w:val="22"/>
          <w:lang w:eastAsia="fi-FI"/>
        </w:rPr>
        <w:t xml:space="preserve">Large uncertainties in projections exist, however, especially due to difficulties in projecting the future nutrient loads and salinities </w:t>
      </w:r>
      <w:r w:rsidRPr="001A2558">
        <w:rPr>
          <w:sz w:val="22"/>
          <w:szCs w:val="22"/>
          <w:lang w:eastAsia="fi-FI"/>
        </w:rPr>
        <w:fldChar w:fldCharType="begin">
          <w:fldData xml:space="preserve">PEVuZE5vdGU+PENpdGU+PEF1dGhvcj5NZWllcjwvQXV0aG9yPjxZZWFyPjIwMTk8L1llYXI+PFJl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</w:fldData>
        </w:fldChar>
      </w:r>
      <w:r>
        <w:rPr>
          <w:sz w:val="22"/>
          <w:szCs w:val="22"/>
          <w:lang w:eastAsia="fi-FI"/>
        </w:rPr>
        <w:instrText xml:space="preserve"> ADDIN EN.CITE </w:instrText>
      </w:r>
      <w:r>
        <w:rPr>
          <w:sz w:val="22"/>
          <w:szCs w:val="22"/>
          <w:lang w:eastAsia="fi-FI"/>
        </w:rPr>
        <w:fldChar w:fldCharType="begin">
          <w:fldData xml:space="preserve">PEVuZE5vdGU+PENpdGU+PEF1dGhvcj5NZWllcjwvQXV0aG9yPjxZZWFyPjIwMTk8L1llYXI+PFJl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</w:fldData>
        </w:fldChar>
      </w:r>
      <w:r>
        <w:rPr>
          <w:sz w:val="22"/>
          <w:szCs w:val="22"/>
          <w:lang w:eastAsia="fi-FI"/>
        </w:rPr>
        <w:instrText xml:space="preserve"> ADDIN EN.CITE.DATA </w:instrText>
      </w:r>
      <w:r>
        <w:rPr>
          <w:sz w:val="22"/>
          <w:szCs w:val="22"/>
          <w:lang w:eastAsia="fi-FI"/>
        </w:rPr>
      </w:r>
      <w:r>
        <w:rPr>
          <w:sz w:val="22"/>
          <w:szCs w:val="22"/>
          <w:lang w:eastAsia="fi-FI"/>
        </w:rPr>
        <w:fldChar w:fldCharType="end"/>
      </w:r>
      <w:r w:rsidRPr="001A2558">
        <w:rPr>
          <w:sz w:val="22"/>
          <w:szCs w:val="22"/>
          <w:lang w:eastAsia="fi-FI"/>
        </w:rPr>
        <w:fldChar w:fldCharType="separate"/>
      </w:r>
      <w:r>
        <w:rPr>
          <w:noProof/>
          <w:sz w:val="22"/>
          <w:szCs w:val="22"/>
          <w:lang w:eastAsia="fi-FI"/>
        </w:rPr>
        <w:t>(Meier et al. 2019b, Saraiva et al. 2019)</w:t>
      </w:r>
      <w:r w:rsidRPr="001A2558">
        <w:rPr>
          <w:sz w:val="22"/>
          <w:szCs w:val="22"/>
          <w:lang w:eastAsia="fi-FI"/>
        </w:rPr>
        <w:fldChar w:fldCharType="end"/>
      </w:r>
      <w:r w:rsidRPr="001A2558">
        <w:rPr>
          <w:sz w:val="22"/>
          <w:szCs w:val="22"/>
        </w:rPr>
        <w:t>.</w:t>
      </w:r>
    </w:p>
    <w:p w14:paraId="74D4F8C4" w14:textId="77777777" w:rsidR="0012522B" w:rsidRDefault="0012522B" w:rsidP="00352E56">
      <w:pPr>
        <w:autoSpaceDE w:val="0"/>
        <w:autoSpaceDN w:val="0"/>
        <w:adjustRightInd w:val="0"/>
        <w:spacing w:line="300" w:lineRule="exact"/>
        <w:rPr>
          <w:b/>
          <w:i/>
          <w:sz w:val="22"/>
          <w:szCs w:val="22"/>
        </w:rPr>
      </w:pPr>
    </w:p>
    <w:p w14:paraId="64791DC7" w14:textId="66DE2F99" w:rsidR="00CD3B75" w:rsidRPr="00E84714" w:rsidRDefault="00CD3B75" w:rsidP="00352E56">
      <w:pPr>
        <w:autoSpaceDE w:val="0"/>
        <w:autoSpaceDN w:val="0"/>
        <w:adjustRightInd w:val="0"/>
        <w:spacing w:line="300" w:lineRule="exact"/>
        <w:rPr>
          <w:b/>
          <w:i/>
        </w:rPr>
      </w:pPr>
      <w:r w:rsidRPr="00E84714">
        <w:rPr>
          <w:b/>
          <w:i/>
        </w:rPr>
        <w:t>Complex food web responses in the microbial loop</w:t>
      </w:r>
    </w:p>
    <w:p w14:paraId="608308E1" w14:textId="4C77DE02" w:rsidR="00CD3B75" w:rsidRDefault="00CD3B75" w:rsidP="00352E56">
      <w:pPr>
        <w:autoSpaceDE w:val="0"/>
        <w:autoSpaceDN w:val="0"/>
        <w:adjustRightInd w:val="0"/>
        <w:spacing w:line="300" w:lineRule="exact"/>
        <w:rPr>
          <w:sz w:val="22"/>
          <w:szCs w:val="22"/>
        </w:rPr>
      </w:pPr>
    </w:p>
    <w:p w14:paraId="2B97160E" w14:textId="77777777" w:rsidR="00E84714" w:rsidRDefault="00CD3B75" w:rsidP="00352E56">
      <w:pPr>
        <w:autoSpaceDE w:val="0"/>
        <w:autoSpaceDN w:val="0"/>
        <w:adjustRightInd w:val="0"/>
        <w:spacing w:line="300" w:lineRule="exact"/>
        <w:rPr>
          <w:sz w:val="22"/>
          <w:szCs w:val="22"/>
        </w:rPr>
      </w:pPr>
      <w:r>
        <w:rPr>
          <w:sz w:val="22"/>
          <w:szCs w:val="22"/>
        </w:rPr>
        <w:t xml:space="preserve">Experimental studies have also demonstrated that complex responses to climate change may also arise from food web effects within the microbial loop. </w:t>
      </w:r>
    </w:p>
    <w:p w14:paraId="54DEB77C" w14:textId="77777777" w:rsidR="00E84714" w:rsidRDefault="00E84714" w:rsidP="00352E56">
      <w:pPr>
        <w:autoSpaceDE w:val="0"/>
        <w:autoSpaceDN w:val="0"/>
        <w:adjustRightInd w:val="0"/>
        <w:spacing w:line="300" w:lineRule="exact"/>
        <w:rPr>
          <w:sz w:val="22"/>
          <w:szCs w:val="22"/>
        </w:rPr>
      </w:pPr>
    </w:p>
    <w:p w14:paraId="4D6CC82B" w14:textId="3CF42C73" w:rsidR="0076255C" w:rsidRPr="00FB063B" w:rsidRDefault="00CD3B75" w:rsidP="00352E56">
      <w:pPr>
        <w:autoSpaceDE w:val="0"/>
        <w:autoSpaceDN w:val="0"/>
        <w:adjustRightInd w:val="0"/>
        <w:spacing w:line="300" w:lineRule="exact"/>
        <w:rPr>
          <w:sz w:val="22"/>
          <w:szCs w:val="22"/>
          <w:lang w:eastAsia="fi-FI"/>
        </w:rPr>
      </w:pPr>
      <w:r w:rsidRPr="00FB063B">
        <w:rPr>
          <w:sz w:val="22"/>
          <w:szCs w:val="22"/>
          <w:lang w:eastAsia="fi-FI"/>
        </w:rPr>
        <w:t xml:space="preserve">In Kvarken, the </w:t>
      </w:r>
      <w:r w:rsidRPr="00FB063B">
        <w:rPr>
          <w:sz w:val="22"/>
          <w:szCs w:val="22"/>
        </w:rPr>
        <w:t xml:space="preserve">northern Gulf of Bothnia, increase of DOM enhanced </w:t>
      </w:r>
      <w:r w:rsidRPr="00FB063B">
        <w:rPr>
          <w:sz w:val="22"/>
          <w:szCs w:val="22"/>
          <w:lang w:eastAsia="fi-FI"/>
        </w:rPr>
        <w:t xml:space="preserve">respiration and </w:t>
      </w:r>
      <w:r w:rsidRPr="00FB063B">
        <w:rPr>
          <w:sz w:val="22"/>
          <w:szCs w:val="22"/>
        </w:rPr>
        <w:t xml:space="preserve">abundance of bacteria, whereas </w:t>
      </w:r>
      <w:r w:rsidRPr="00FB063B">
        <w:rPr>
          <w:sz w:val="22"/>
          <w:szCs w:val="22"/>
          <w:lang w:eastAsia="fi-FI"/>
        </w:rPr>
        <w:t xml:space="preserve">an increase of </w:t>
      </w:r>
      <w:r w:rsidRPr="00FB063B">
        <w:rPr>
          <w:sz w:val="22"/>
          <w:szCs w:val="22"/>
        </w:rPr>
        <w:t xml:space="preserve">temperature (from 12 to 15 °C) </w:t>
      </w:r>
      <w:r w:rsidRPr="00FB063B">
        <w:rPr>
          <w:sz w:val="22"/>
          <w:szCs w:val="22"/>
          <w:lang w:eastAsia="fi-FI"/>
        </w:rPr>
        <w:t>induced a decrease of bacteria</w:t>
      </w:r>
      <w:r w:rsidRPr="00FB063B">
        <w:rPr>
          <w:sz w:val="22"/>
          <w:szCs w:val="22"/>
        </w:rPr>
        <w:t xml:space="preserve">, probably due to </w:t>
      </w:r>
      <w:r w:rsidRPr="00FB063B">
        <w:rPr>
          <w:sz w:val="22"/>
          <w:szCs w:val="22"/>
          <w:lang w:eastAsia="fi-FI"/>
        </w:rPr>
        <w:t>an</w:t>
      </w:r>
      <w:r w:rsidRPr="00FB063B">
        <w:rPr>
          <w:sz w:val="22"/>
          <w:szCs w:val="22"/>
        </w:rPr>
        <w:t xml:space="preserve"> increase in bacterivorous flagellates </w:t>
      </w:r>
      <w:r w:rsidRPr="00FB063B">
        <w:rPr>
          <w:sz w:val="22"/>
          <w:szCs w:val="22"/>
        </w:rPr>
        <w:fldChar w:fldCharType="begin">
          <w:fldData xml:space="preserve">PEVuZE5vdGU+PENpdGU+PEF1dGhvcj5OeWRhaGw8L0F1dGhvcj48WWVhcj4yMDEzPC9ZZWFyPjxS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</w:fldData>
        </w:fldChar>
      </w:r>
      <w:r w:rsidRPr="00FB063B">
        <w:rPr>
          <w:sz w:val="22"/>
          <w:szCs w:val="22"/>
        </w:rPr>
        <w:instrText xml:space="preserve"> ADDIN EN.CITE </w:instrText>
      </w:r>
      <w:r w:rsidRPr="00FB063B">
        <w:rPr>
          <w:sz w:val="22"/>
          <w:szCs w:val="22"/>
        </w:rPr>
        <w:fldChar w:fldCharType="begin">
          <w:fldData xml:space="preserve">PEVuZE5vdGU+PENpdGU+PEF1dGhvcj5OeWRhaGw8L0F1dGhvcj48WWVhcj4yMDEzPC9ZZWFyPjxS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</w:fldData>
        </w:fldChar>
      </w:r>
      <w:r w:rsidRPr="00FB063B">
        <w:rPr>
          <w:sz w:val="22"/>
          <w:szCs w:val="22"/>
          <w:lang w:eastAsia="fi-FI"/>
        </w:rPr>
        <w:instrText xml:space="preserve"> ADDIN EN.CITE.DATA </w:instrText>
      </w:r>
      <w:r w:rsidRPr="00FB063B">
        <w:rPr>
          <w:sz w:val="22"/>
          <w:szCs w:val="22"/>
        </w:rPr>
      </w:r>
      <w:r w:rsidRPr="00FB063B">
        <w:rPr>
          <w:sz w:val="22"/>
          <w:szCs w:val="22"/>
        </w:rPr>
        <w:fldChar w:fldCharType="end"/>
      </w:r>
      <w:r w:rsidRPr="00FB063B">
        <w:rPr>
          <w:sz w:val="22"/>
          <w:szCs w:val="22"/>
        </w:rPr>
      </w:r>
      <w:r w:rsidRPr="00FB063B">
        <w:rPr>
          <w:sz w:val="22"/>
          <w:szCs w:val="22"/>
        </w:rPr>
        <w:fldChar w:fldCharType="separate"/>
      </w:r>
      <w:r w:rsidRPr="00FB063B">
        <w:rPr>
          <w:sz w:val="22"/>
          <w:szCs w:val="22"/>
        </w:rPr>
        <w:t>(</w:t>
      </w:r>
      <w:proofErr w:type="spellStart"/>
      <w:r w:rsidRPr="00FB063B">
        <w:rPr>
          <w:sz w:val="22"/>
          <w:szCs w:val="22"/>
        </w:rPr>
        <w:t>Nydahl</w:t>
      </w:r>
      <w:proofErr w:type="spellEnd"/>
      <w:r w:rsidRPr="00FB063B">
        <w:rPr>
          <w:sz w:val="22"/>
          <w:szCs w:val="22"/>
        </w:rPr>
        <w:t xml:space="preserve"> et al. 2013)</w:t>
      </w:r>
      <w:r w:rsidRPr="00FB063B">
        <w:rPr>
          <w:sz w:val="22"/>
          <w:szCs w:val="22"/>
        </w:rPr>
        <w:fldChar w:fldCharType="end"/>
      </w:r>
      <w:r w:rsidRPr="00FB063B">
        <w:rPr>
          <w:sz w:val="22"/>
          <w:szCs w:val="22"/>
        </w:rPr>
        <w:t>.</w:t>
      </w:r>
      <w:r w:rsidRPr="00FB063B">
        <w:rPr>
          <w:sz w:val="22"/>
          <w:szCs w:val="22"/>
          <w:lang w:eastAsia="fi-FI"/>
        </w:rPr>
        <w:t xml:space="preserve"> </w:t>
      </w:r>
      <w:r w:rsidR="0076255C" w:rsidRPr="00FB063B">
        <w:rPr>
          <w:sz w:val="22"/>
          <w:szCs w:val="22"/>
          <w:lang w:eastAsia="fi-FI"/>
        </w:rPr>
        <w:t xml:space="preserve">A complex response to warming was also demonstrated for different size classes of heterotrophic flagellates (HF). There was a succession from flagellates feeding on bacteria to omnivorous nanoflagellates preying upon </w:t>
      </w:r>
      <w:proofErr w:type="gramStart"/>
      <w:r w:rsidR="0076255C" w:rsidRPr="00FB063B">
        <w:rPr>
          <w:sz w:val="22"/>
          <w:szCs w:val="22"/>
          <w:lang w:eastAsia="fi-FI"/>
        </w:rPr>
        <w:t>other</w:t>
      </w:r>
      <w:proofErr w:type="gramEnd"/>
      <w:r w:rsidR="0076255C" w:rsidRPr="00FB063B">
        <w:rPr>
          <w:sz w:val="22"/>
          <w:szCs w:val="22"/>
          <w:lang w:eastAsia="fi-FI"/>
        </w:rPr>
        <w:t xml:space="preserve"> HF. This intraguild predation pattern probably dampened the response to experimental treatments </w:t>
      </w:r>
      <w:r w:rsidR="0076255C" w:rsidRPr="00FB063B">
        <w:rPr>
          <w:sz w:val="22"/>
          <w:szCs w:val="22"/>
          <w:lang w:eastAsia="fi-FI"/>
        </w:rPr>
        <w:fldChar w:fldCharType="begin"/>
      </w:r>
      <w:r w:rsidR="0076255C" w:rsidRPr="00FB063B">
        <w:rPr>
          <w:sz w:val="22"/>
          <w:szCs w:val="22"/>
          <w:lang w:eastAsia="fi-FI"/>
        </w:rPr>
        <w:instrText xml:space="preserve"> ADDIN EN.CITE &lt;EndNote&gt;&lt;Cite&gt;&lt;Author&gt;Moustaka-Gouni&lt;/Author&gt;&lt;Year&gt;2016&lt;/Year&gt;&lt;RecNum&gt;2134&lt;/RecNum&gt;&lt;DisplayText&gt;(Moustaka-Gouni et al. 2016)&lt;/DisplayText&gt;&lt;record&gt;&lt;rec-number&gt;2134&lt;/rec-number&gt;&lt;foreign-keys&gt;&lt;key app="EN" db-id="zdzprff01xrts1evwt3xdf0jw2xst0rtzd2t" timestamp="1581955661"&gt;2134&lt;/key&gt;&lt;/foreign-keys&gt;&lt;ref-type name="Journal Article"&gt;17&lt;/ref-type&gt;&lt;contributors&gt;&lt;authors&gt;&lt;author&gt;Moustaka-Gouni, M.&lt;/author&gt;&lt;author&gt;Kormas, K. A.&lt;/author&gt;&lt;author&gt;Scotti, M.&lt;/author&gt;&lt;author&gt;Vardaka, E.&lt;/author&gt;&lt;author&gt;Sommer, U.&lt;/author&gt;&lt;/authors&gt;&lt;/contributors&gt;&lt;titles&gt;&lt;title&gt;Warming and acidification effects on planktonic heterotrophic pico- and nanoflagellates in a mesocosm experiment&lt;/title&gt;&lt;secondary-title&gt;Protist&lt;/secondary-title&gt;&lt;/titles&gt;&lt;periodical&gt;&lt;full-title&gt;Protist&lt;/full-title&gt;&lt;/periodical&gt;&lt;pages&gt;389-410&lt;/pages&gt;&lt;volume&gt;167&lt;/volume&gt;&lt;number&gt;4&lt;/number&gt;&lt;dates&gt;&lt;year&gt;2016&lt;/year&gt;&lt;pub-dates&gt;&lt;date&gt;Aug&lt;/date&gt;&lt;/pub-dates&gt;&lt;/dates&gt;&lt;isbn&gt;1434-4610&lt;/isbn&gt;&lt;accession-num&gt;WOS:000381476900006&lt;/accession-num&gt;&lt;urls&gt;&lt;related-urls&gt;&lt;url&gt;&lt;style face="underline" font="default" size="100%"&gt;&amp;lt;Go to ISI&amp;gt;://WOS:000381476900006&lt;/style&gt;&lt;/url&gt;&lt;/related-urls&gt;&lt;/urls&gt;&lt;electronic-resource-num&gt;10.1016/j.protis.2016.06.004&lt;/electronic-resource-num&gt;&lt;/record&gt;&lt;/Cite&gt;&lt;/EndNote&gt;</w:instrText>
      </w:r>
      <w:r w:rsidR="0076255C" w:rsidRPr="00FB063B">
        <w:rPr>
          <w:sz w:val="22"/>
          <w:szCs w:val="22"/>
          <w:lang w:eastAsia="fi-FI"/>
        </w:rPr>
        <w:fldChar w:fldCharType="separate"/>
      </w:r>
      <w:r w:rsidR="0076255C" w:rsidRPr="00FB063B">
        <w:rPr>
          <w:noProof/>
          <w:sz w:val="22"/>
          <w:szCs w:val="22"/>
          <w:lang w:eastAsia="fi-FI"/>
        </w:rPr>
        <w:t>(Moustaka-Gouni et al. 2016)</w:t>
      </w:r>
      <w:r w:rsidR="0076255C" w:rsidRPr="00FB063B">
        <w:rPr>
          <w:sz w:val="22"/>
          <w:szCs w:val="22"/>
          <w:lang w:eastAsia="fi-FI"/>
        </w:rPr>
        <w:fldChar w:fldCharType="end"/>
      </w:r>
      <w:r w:rsidR="0076255C" w:rsidRPr="00FB063B">
        <w:rPr>
          <w:sz w:val="22"/>
          <w:szCs w:val="22"/>
          <w:lang w:eastAsia="fi-FI"/>
        </w:rPr>
        <w:t>.</w:t>
      </w:r>
    </w:p>
    <w:p w14:paraId="1F1A75A3" w14:textId="77777777" w:rsidR="0076255C" w:rsidRPr="00FB063B" w:rsidRDefault="0076255C" w:rsidP="00352E56">
      <w:pPr>
        <w:autoSpaceDE w:val="0"/>
        <w:autoSpaceDN w:val="0"/>
        <w:adjustRightInd w:val="0"/>
        <w:spacing w:line="300" w:lineRule="exact"/>
        <w:rPr>
          <w:sz w:val="22"/>
          <w:szCs w:val="22"/>
          <w:lang w:eastAsia="fi-FI"/>
        </w:rPr>
      </w:pPr>
    </w:p>
    <w:p w14:paraId="0FDA5D69" w14:textId="77777777" w:rsidR="007A1C95" w:rsidRPr="00FB063B" w:rsidRDefault="008F278D" w:rsidP="00352E56">
      <w:pPr>
        <w:autoSpaceDE w:val="0"/>
        <w:autoSpaceDN w:val="0"/>
        <w:adjustRightInd w:val="0"/>
        <w:spacing w:line="300" w:lineRule="exact"/>
        <w:rPr>
          <w:sz w:val="22"/>
          <w:szCs w:val="22"/>
          <w:lang w:eastAsia="fi-FI"/>
        </w:rPr>
      </w:pPr>
      <w:r w:rsidRPr="00FB063B">
        <w:rPr>
          <w:sz w:val="22"/>
          <w:szCs w:val="22"/>
        </w:rPr>
        <w:t xml:space="preserve">As for microzooplankton (MZP), the effects of OA and warming seem to be mostly beneficial. </w:t>
      </w:r>
      <w:r w:rsidRPr="00FB063B">
        <w:rPr>
          <w:sz w:val="22"/>
          <w:szCs w:val="22"/>
          <w:lang w:eastAsia="fi-FI"/>
        </w:rPr>
        <w:t>OA d</w:t>
      </w:r>
      <w:r w:rsidR="0076255C" w:rsidRPr="00FB063B">
        <w:rPr>
          <w:sz w:val="22"/>
          <w:szCs w:val="22"/>
          <w:lang w:eastAsia="fi-FI"/>
        </w:rPr>
        <w:t xml:space="preserve">oes not have a negative effect on </w:t>
      </w:r>
      <w:r w:rsidRPr="00FB063B">
        <w:rPr>
          <w:sz w:val="22"/>
          <w:szCs w:val="22"/>
          <w:lang w:eastAsia="fi-FI"/>
        </w:rPr>
        <w:t xml:space="preserve">MZP, </w:t>
      </w:r>
      <w:r w:rsidR="0076255C" w:rsidRPr="00FB063B">
        <w:rPr>
          <w:sz w:val="22"/>
          <w:szCs w:val="22"/>
          <w:lang w:eastAsia="fi-FI"/>
        </w:rPr>
        <w:t xml:space="preserve">probably because </w:t>
      </w:r>
      <w:r w:rsidR="000E272B" w:rsidRPr="00FB063B">
        <w:rPr>
          <w:sz w:val="22"/>
          <w:szCs w:val="22"/>
          <w:lang w:eastAsia="fi-FI"/>
        </w:rPr>
        <w:t xml:space="preserve">estuarine MZP are adapted </w:t>
      </w:r>
      <w:r w:rsidR="0076255C" w:rsidRPr="00FB063B">
        <w:rPr>
          <w:sz w:val="22"/>
          <w:szCs w:val="22"/>
          <w:lang w:eastAsia="fi-FI"/>
        </w:rPr>
        <w:t xml:space="preserve">to </w:t>
      </w:r>
      <w:r w:rsidR="000E272B" w:rsidRPr="00FB063B">
        <w:rPr>
          <w:sz w:val="22"/>
          <w:szCs w:val="22"/>
          <w:lang w:eastAsia="fi-FI"/>
        </w:rPr>
        <w:t xml:space="preserve">a </w:t>
      </w:r>
      <w:r w:rsidR="0076255C" w:rsidRPr="00FB063B">
        <w:rPr>
          <w:sz w:val="22"/>
          <w:szCs w:val="22"/>
          <w:lang w:eastAsia="fi-FI"/>
        </w:rPr>
        <w:t>large natural variability in pCO</w:t>
      </w:r>
      <w:r w:rsidR="0076255C" w:rsidRPr="00FB063B">
        <w:rPr>
          <w:sz w:val="22"/>
          <w:szCs w:val="22"/>
          <w:vertAlign w:val="subscript"/>
          <w:lang w:eastAsia="fi-FI"/>
        </w:rPr>
        <w:t>2</w:t>
      </w:r>
      <w:r w:rsidR="0076255C" w:rsidRPr="00FB063B">
        <w:rPr>
          <w:sz w:val="22"/>
          <w:szCs w:val="22"/>
          <w:lang w:eastAsia="fi-FI"/>
        </w:rPr>
        <w:t xml:space="preserve">. </w:t>
      </w:r>
      <w:r w:rsidR="000E272B" w:rsidRPr="00FB063B">
        <w:rPr>
          <w:sz w:val="22"/>
          <w:szCs w:val="22"/>
          <w:lang w:eastAsia="fi-FI"/>
        </w:rPr>
        <w:fldChar w:fldCharType="begin">
          <w:fldData xml:space="preserve">PEVuZE5vdGU+PENpdGU+PEF1dGhvcj5Ib3JuPC9BdXRob3I+PFllYXI+MjAxNjwvWWVhcj48UmVj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=
</w:fldData>
        </w:fldChar>
      </w:r>
      <w:r w:rsidR="000E272B" w:rsidRPr="00FB063B">
        <w:rPr>
          <w:sz w:val="22"/>
          <w:szCs w:val="22"/>
          <w:lang w:eastAsia="fi-FI"/>
        </w:rPr>
        <w:instrText xml:space="preserve"> ADDIN EN.CITE </w:instrText>
      </w:r>
      <w:r w:rsidR="000E272B" w:rsidRPr="00FB063B">
        <w:rPr>
          <w:sz w:val="22"/>
          <w:szCs w:val="22"/>
          <w:lang w:eastAsia="fi-FI"/>
        </w:rPr>
        <w:fldChar w:fldCharType="begin">
          <w:fldData xml:space="preserve">PEVuZE5vdGU+PENpdGU+PEF1dGhvcj5Ib3JuPC9BdXRob3I+PFllYXI+MjAxNjwvWWVhcj48UmVj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=
</w:fldData>
        </w:fldChar>
      </w:r>
      <w:r w:rsidR="000E272B" w:rsidRPr="00FB063B">
        <w:rPr>
          <w:sz w:val="22"/>
          <w:szCs w:val="22"/>
          <w:lang w:eastAsia="fi-FI"/>
        </w:rPr>
        <w:instrText xml:space="preserve"> ADDIN EN.CITE.DATA </w:instrText>
      </w:r>
      <w:r w:rsidR="000E272B" w:rsidRPr="00FB063B">
        <w:rPr>
          <w:sz w:val="22"/>
          <w:szCs w:val="22"/>
          <w:lang w:eastAsia="fi-FI"/>
        </w:rPr>
      </w:r>
      <w:r w:rsidR="000E272B" w:rsidRPr="00FB063B">
        <w:rPr>
          <w:sz w:val="22"/>
          <w:szCs w:val="22"/>
          <w:lang w:eastAsia="fi-FI"/>
        </w:rPr>
        <w:fldChar w:fldCharType="end"/>
      </w:r>
      <w:r w:rsidR="000E272B" w:rsidRPr="00FB063B">
        <w:rPr>
          <w:sz w:val="22"/>
          <w:szCs w:val="22"/>
          <w:lang w:eastAsia="fi-FI"/>
        </w:rPr>
        <w:fldChar w:fldCharType="separate"/>
      </w:r>
      <w:r w:rsidR="000E272B" w:rsidRPr="00FB063B">
        <w:rPr>
          <w:noProof/>
          <w:sz w:val="22"/>
          <w:szCs w:val="22"/>
          <w:lang w:eastAsia="fi-FI"/>
        </w:rPr>
        <w:t>(Horn et al. 2016)</w:t>
      </w:r>
      <w:r w:rsidR="000E272B" w:rsidRPr="00FB063B">
        <w:rPr>
          <w:sz w:val="22"/>
          <w:szCs w:val="22"/>
          <w:lang w:eastAsia="fi-FI"/>
        </w:rPr>
        <w:fldChar w:fldCharType="end"/>
      </w:r>
      <w:r w:rsidR="007A1C95" w:rsidRPr="00FB063B">
        <w:rPr>
          <w:sz w:val="22"/>
          <w:szCs w:val="22"/>
          <w:lang w:eastAsia="fi-FI"/>
        </w:rPr>
        <w:t>, and t</w:t>
      </w:r>
      <w:r w:rsidR="0076255C" w:rsidRPr="00FB063B">
        <w:rPr>
          <w:sz w:val="22"/>
          <w:szCs w:val="22"/>
          <w:lang w:eastAsia="fi-FI"/>
        </w:rPr>
        <w:t>he</w:t>
      </w:r>
      <w:r w:rsidR="0076255C" w:rsidRPr="00FB063B">
        <w:rPr>
          <w:sz w:val="22"/>
          <w:szCs w:val="22"/>
        </w:rPr>
        <w:t xml:space="preserve"> abundance of the mixotrophic ciliate </w:t>
      </w:r>
      <w:r w:rsidR="0076255C" w:rsidRPr="00FB063B">
        <w:rPr>
          <w:i/>
          <w:sz w:val="22"/>
          <w:szCs w:val="22"/>
        </w:rPr>
        <w:t>Myrionecta rubra</w:t>
      </w:r>
      <w:r w:rsidR="0076255C" w:rsidRPr="00FB063B">
        <w:rPr>
          <w:sz w:val="22"/>
          <w:szCs w:val="22"/>
        </w:rPr>
        <w:t xml:space="preserve"> (</w:t>
      </w:r>
      <w:r w:rsidR="0076255C" w:rsidRPr="00FB063B">
        <w:rPr>
          <w:i/>
          <w:sz w:val="22"/>
          <w:szCs w:val="22"/>
        </w:rPr>
        <w:t>Mesodinium rubrum</w:t>
      </w:r>
      <w:r w:rsidR="0076255C" w:rsidRPr="00FB063B">
        <w:rPr>
          <w:sz w:val="22"/>
          <w:szCs w:val="22"/>
        </w:rPr>
        <w:t xml:space="preserve">) </w:t>
      </w:r>
      <w:r w:rsidR="000E272B" w:rsidRPr="00FB063B">
        <w:rPr>
          <w:sz w:val="22"/>
          <w:szCs w:val="22"/>
        </w:rPr>
        <w:t xml:space="preserve">even </w:t>
      </w:r>
      <w:r w:rsidR="0076255C" w:rsidRPr="00FB063B">
        <w:rPr>
          <w:sz w:val="22"/>
          <w:szCs w:val="22"/>
        </w:rPr>
        <w:t xml:space="preserve">increased </w:t>
      </w:r>
      <w:r w:rsidR="0076255C" w:rsidRPr="00FB063B">
        <w:rPr>
          <w:sz w:val="22"/>
          <w:szCs w:val="22"/>
          <w:lang w:eastAsia="fi-FI"/>
        </w:rPr>
        <w:t>in mesocosms with OA,</w:t>
      </w:r>
      <w:r w:rsidR="0076255C" w:rsidRPr="00FB063B">
        <w:rPr>
          <w:sz w:val="22"/>
          <w:szCs w:val="22"/>
        </w:rPr>
        <w:t xml:space="preserve"> because of increase of </w:t>
      </w:r>
      <w:r w:rsidR="000E272B" w:rsidRPr="00FB063B">
        <w:rPr>
          <w:sz w:val="22"/>
          <w:szCs w:val="22"/>
        </w:rPr>
        <w:t xml:space="preserve">its food, </w:t>
      </w:r>
      <w:r w:rsidR="0076255C" w:rsidRPr="00FB063B">
        <w:rPr>
          <w:sz w:val="22"/>
          <w:szCs w:val="22"/>
        </w:rPr>
        <w:t>picoeukaryotes and Dinophyta at higher CO</w:t>
      </w:r>
      <w:r w:rsidR="0076255C" w:rsidRPr="00FB063B">
        <w:rPr>
          <w:sz w:val="22"/>
          <w:szCs w:val="22"/>
          <w:vertAlign w:val="subscript"/>
        </w:rPr>
        <w:t>2</w:t>
      </w:r>
      <w:r w:rsidR="0076255C" w:rsidRPr="00FB063B">
        <w:rPr>
          <w:sz w:val="22"/>
          <w:szCs w:val="22"/>
        </w:rPr>
        <w:t xml:space="preserve"> levels</w:t>
      </w:r>
      <w:r w:rsidR="0076255C" w:rsidRPr="00FB063B">
        <w:rPr>
          <w:sz w:val="22"/>
          <w:szCs w:val="22"/>
          <w:lang w:eastAsia="fi-FI"/>
        </w:rPr>
        <w:t xml:space="preserve"> </w:t>
      </w:r>
      <w:r w:rsidR="0076255C" w:rsidRPr="00FB063B">
        <w:rPr>
          <w:sz w:val="22"/>
          <w:szCs w:val="22"/>
        </w:rPr>
        <w:fldChar w:fldCharType="begin">
          <w:fldData xml:space="preserve">PEVuZE5vdGU+PENpdGU+PEF1dGhvcj5MaXNjaGthPC9BdXRob3I+PFllYXI+MjAxNzwvWWVhcj48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</w:fldData>
        </w:fldChar>
      </w:r>
      <w:r w:rsidR="0076255C" w:rsidRPr="00FB063B">
        <w:rPr>
          <w:sz w:val="22"/>
          <w:szCs w:val="22"/>
        </w:rPr>
        <w:instrText xml:space="preserve"> ADDIN EN.CITE </w:instrText>
      </w:r>
      <w:r w:rsidR="0076255C" w:rsidRPr="00FB063B">
        <w:rPr>
          <w:sz w:val="22"/>
          <w:szCs w:val="22"/>
        </w:rPr>
        <w:fldChar w:fldCharType="begin">
          <w:fldData xml:space="preserve">PEVuZE5vdGU+PENpdGU+PEF1dGhvcj5MaXNjaGthPC9BdXRob3I+PFllYXI+MjAxNzwvWWVhcj48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</w:fldData>
        </w:fldChar>
      </w:r>
      <w:r w:rsidR="0076255C" w:rsidRPr="00FB063B">
        <w:rPr>
          <w:sz w:val="22"/>
          <w:szCs w:val="22"/>
          <w:lang w:eastAsia="fi-FI"/>
        </w:rPr>
        <w:instrText xml:space="preserve"> ADDIN EN.CITE.DATA </w:instrText>
      </w:r>
      <w:r w:rsidR="0076255C" w:rsidRPr="00FB063B">
        <w:rPr>
          <w:sz w:val="22"/>
          <w:szCs w:val="22"/>
        </w:rPr>
      </w:r>
      <w:r w:rsidR="0076255C" w:rsidRPr="00FB063B">
        <w:rPr>
          <w:sz w:val="22"/>
          <w:szCs w:val="22"/>
        </w:rPr>
        <w:fldChar w:fldCharType="end"/>
      </w:r>
      <w:r w:rsidR="0076255C" w:rsidRPr="00FB063B">
        <w:rPr>
          <w:sz w:val="22"/>
          <w:szCs w:val="22"/>
        </w:rPr>
      </w:r>
      <w:r w:rsidR="0076255C" w:rsidRPr="00FB063B">
        <w:rPr>
          <w:sz w:val="22"/>
          <w:szCs w:val="22"/>
        </w:rPr>
        <w:fldChar w:fldCharType="separate"/>
      </w:r>
      <w:r w:rsidR="0076255C" w:rsidRPr="00FB063B">
        <w:rPr>
          <w:sz w:val="22"/>
          <w:szCs w:val="22"/>
        </w:rPr>
        <w:t>(</w:t>
      </w:r>
      <w:proofErr w:type="spellStart"/>
      <w:r w:rsidR="0076255C" w:rsidRPr="00FB063B">
        <w:rPr>
          <w:sz w:val="22"/>
          <w:szCs w:val="22"/>
        </w:rPr>
        <w:t>Lischka</w:t>
      </w:r>
      <w:proofErr w:type="spellEnd"/>
      <w:r w:rsidR="0076255C" w:rsidRPr="00FB063B">
        <w:rPr>
          <w:sz w:val="22"/>
          <w:szCs w:val="22"/>
        </w:rPr>
        <w:t xml:space="preserve"> et al. 2017)</w:t>
      </w:r>
      <w:r w:rsidR="0076255C" w:rsidRPr="00FB063B">
        <w:rPr>
          <w:sz w:val="22"/>
          <w:szCs w:val="22"/>
        </w:rPr>
        <w:fldChar w:fldCharType="end"/>
      </w:r>
      <w:r w:rsidR="000E272B" w:rsidRPr="00FB063B">
        <w:rPr>
          <w:sz w:val="22"/>
          <w:szCs w:val="22"/>
        </w:rPr>
        <w:t xml:space="preserve">. </w:t>
      </w:r>
      <w:r w:rsidR="0076255C" w:rsidRPr="00FB063B">
        <w:rPr>
          <w:sz w:val="22"/>
          <w:szCs w:val="22"/>
          <w:lang w:eastAsia="fi-FI"/>
        </w:rPr>
        <w:t xml:space="preserve">In </w:t>
      </w:r>
      <w:r w:rsidR="007A1C95" w:rsidRPr="00FB063B">
        <w:rPr>
          <w:sz w:val="22"/>
          <w:szCs w:val="22"/>
          <w:lang w:eastAsia="fi-FI"/>
        </w:rPr>
        <w:t>addition</w:t>
      </w:r>
      <w:r w:rsidR="0076255C" w:rsidRPr="00FB063B">
        <w:rPr>
          <w:sz w:val="22"/>
          <w:szCs w:val="22"/>
          <w:lang w:eastAsia="fi-FI"/>
        </w:rPr>
        <w:t xml:space="preserve">, </w:t>
      </w:r>
      <w:r w:rsidRPr="00FB063B">
        <w:rPr>
          <w:sz w:val="22"/>
          <w:szCs w:val="22"/>
          <w:lang w:eastAsia="fi-FI"/>
        </w:rPr>
        <w:t>warming improved the</w:t>
      </w:r>
      <w:r w:rsidRPr="00FB063B">
        <w:rPr>
          <w:sz w:val="22"/>
          <w:szCs w:val="22"/>
        </w:rPr>
        <w:t xml:space="preserve"> growth rate</w:t>
      </w:r>
      <w:r w:rsidR="007A1C95" w:rsidRPr="00FB063B">
        <w:rPr>
          <w:sz w:val="22"/>
          <w:szCs w:val="22"/>
        </w:rPr>
        <w:t xml:space="preserve"> of MZP</w:t>
      </w:r>
      <w:r w:rsidR="0076255C" w:rsidRPr="00FB063B">
        <w:rPr>
          <w:sz w:val="22"/>
          <w:szCs w:val="22"/>
        </w:rPr>
        <w:t>,</w:t>
      </w:r>
      <w:r w:rsidRPr="00FB063B">
        <w:rPr>
          <w:sz w:val="22"/>
          <w:szCs w:val="22"/>
        </w:rPr>
        <w:t xml:space="preserve"> </w:t>
      </w:r>
      <w:r w:rsidRPr="00FB063B">
        <w:rPr>
          <w:sz w:val="22"/>
          <w:szCs w:val="22"/>
          <w:lang w:eastAsia="fi-FI"/>
        </w:rPr>
        <w:t xml:space="preserve">and </w:t>
      </w:r>
      <w:r w:rsidR="007A1C95" w:rsidRPr="00FB063B">
        <w:rPr>
          <w:sz w:val="22"/>
          <w:szCs w:val="22"/>
          <w:lang w:eastAsia="fi-FI"/>
        </w:rPr>
        <w:t xml:space="preserve">their </w:t>
      </w:r>
      <w:r w:rsidRPr="00FB063B">
        <w:rPr>
          <w:sz w:val="22"/>
          <w:szCs w:val="22"/>
          <w:lang w:eastAsia="fi-FI"/>
        </w:rPr>
        <w:t>biomass peaked earlier in warm mesocosm treatments</w:t>
      </w:r>
      <w:r w:rsidR="0076255C" w:rsidRPr="00FB063B">
        <w:rPr>
          <w:sz w:val="22"/>
          <w:szCs w:val="22"/>
          <w:lang w:eastAsia="fi-FI"/>
        </w:rPr>
        <w:t xml:space="preserve">. This </w:t>
      </w:r>
      <w:r w:rsidRPr="00FB063B">
        <w:rPr>
          <w:sz w:val="22"/>
          <w:szCs w:val="22"/>
        </w:rPr>
        <w:t xml:space="preserve">led to a reduced time-lag between </w:t>
      </w:r>
      <w:r w:rsidR="0076255C" w:rsidRPr="00FB063B">
        <w:rPr>
          <w:sz w:val="22"/>
          <w:szCs w:val="22"/>
        </w:rPr>
        <w:t xml:space="preserve">MZP and </w:t>
      </w:r>
      <w:r w:rsidRPr="00FB063B">
        <w:rPr>
          <w:sz w:val="22"/>
          <w:szCs w:val="22"/>
        </w:rPr>
        <w:t xml:space="preserve">phytoplankton </w:t>
      </w:r>
      <w:r w:rsidR="007A1C95" w:rsidRPr="00FB063B">
        <w:rPr>
          <w:sz w:val="22"/>
          <w:szCs w:val="22"/>
          <w:lang w:eastAsia="fi-FI"/>
        </w:rPr>
        <w:t>peaks</w:t>
      </w:r>
      <w:r w:rsidRPr="00FB063B">
        <w:rPr>
          <w:sz w:val="22"/>
          <w:szCs w:val="22"/>
          <w:lang w:eastAsia="fi-FI"/>
        </w:rPr>
        <w:t>, inducing</w:t>
      </w:r>
      <w:r w:rsidRPr="00FB063B">
        <w:rPr>
          <w:sz w:val="22"/>
          <w:szCs w:val="22"/>
        </w:rPr>
        <w:t xml:space="preserve"> a better food supply to microzooplankton in warm conditions </w:t>
      </w:r>
      <w:r w:rsidRPr="00FB063B">
        <w:rPr>
          <w:sz w:val="22"/>
          <w:szCs w:val="22"/>
        </w:rPr>
        <w:fldChar w:fldCharType="begin">
          <w:fldData xml:space="preserve">PEVuZE5vdGU+PENpdGU+PEF1dGhvcj5Ib3JuPC9BdXRob3I+PFllYXI+MjAxNjwvWWVhcj48UmVj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=
</w:fldData>
        </w:fldChar>
      </w:r>
      <w:r w:rsidRPr="00FB063B">
        <w:rPr>
          <w:sz w:val="22"/>
          <w:szCs w:val="22"/>
        </w:rPr>
        <w:instrText xml:space="preserve"> ADDIN EN.CITE </w:instrText>
      </w:r>
      <w:r w:rsidRPr="00FB063B">
        <w:rPr>
          <w:sz w:val="22"/>
          <w:szCs w:val="22"/>
        </w:rPr>
        <w:fldChar w:fldCharType="begin">
          <w:fldData xml:space="preserve">PEVuZE5vdGU+PENpdGU+PEF1dGhvcj5Ib3JuPC9BdXRob3I+PFllYXI+MjAxNjwvWWVhcj48UmVj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=
</w:fldData>
        </w:fldChar>
      </w:r>
      <w:r w:rsidRPr="00FB063B">
        <w:rPr>
          <w:sz w:val="22"/>
          <w:szCs w:val="22"/>
          <w:lang w:eastAsia="fi-FI"/>
        </w:rPr>
        <w:instrText xml:space="preserve"> ADDIN EN.CITE.DATA </w:instrText>
      </w:r>
      <w:r w:rsidRPr="00FB063B">
        <w:rPr>
          <w:sz w:val="22"/>
          <w:szCs w:val="22"/>
        </w:rPr>
      </w:r>
      <w:r w:rsidRPr="00FB063B">
        <w:rPr>
          <w:sz w:val="22"/>
          <w:szCs w:val="22"/>
        </w:rPr>
        <w:fldChar w:fldCharType="end"/>
      </w:r>
      <w:r w:rsidRPr="00FB063B">
        <w:rPr>
          <w:sz w:val="22"/>
          <w:szCs w:val="22"/>
        </w:rPr>
      </w:r>
      <w:r w:rsidRPr="00FB063B">
        <w:rPr>
          <w:sz w:val="22"/>
          <w:szCs w:val="22"/>
        </w:rPr>
        <w:fldChar w:fldCharType="separate"/>
      </w:r>
      <w:r w:rsidRPr="00FB063B">
        <w:rPr>
          <w:sz w:val="22"/>
          <w:szCs w:val="22"/>
        </w:rPr>
        <w:t>(Horn et al. 2016)</w:t>
      </w:r>
      <w:r w:rsidRPr="00FB063B">
        <w:rPr>
          <w:sz w:val="22"/>
          <w:szCs w:val="22"/>
        </w:rPr>
        <w:fldChar w:fldCharType="end"/>
      </w:r>
      <w:r w:rsidRPr="00FB063B">
        <w:rPr>
          <w:sz w:val="22"/>
          <w:szCs w:val="22"/>
        </w:rPr>
        <w:t xml:space="preserve">. </w:t>
      </w:r>
      <w:r w:rsidR="007A1C95" w:rsidRPr="00FB063B">
        <w:rPr>
          <w:sz w:val="22"/>
          <w:szCs w:val="22"/>
        </w:rPr>
        <w:t xml:space="preserve">The same applied to the MZP-copepod link: </w:t>
      </w:r>
      <w:r w:rsidR="007A1C95" w:rsidRPr="00FB063B">
        <w:rPr>
          <w:sz w:val="22"/>
          <w:szCs w:val="22"/>
          <w:lang w:eastAsia="fi-FI"/>
        </w:rPr>
        <w:t xml:space="preserve">at low temperatures MZP escaped from predation by slower growing copepods, whereas at higher temperatures especially small-sized ciliates were more strongly controlled by copepod predation. </w:t>
      </w:r>
    </w:p>
    <w:p w14:paraId="38798429" w14:textId="1171345A" w:rsidR="007A1C95" w:rsidRPr="00FB063B" w:rsidRDefault="007A1C95" w:rsidP="00352E56">
      <w:pPr>
        <w:autoSpaceDE w:val="0"/>
        <w:autoSpaceDN w:val="0"/>
        <w:adjustRightInd w:val="0"/>
        <w:spacing w:line="300" w:lineRule="exact"/>
        <w:rPr>
          <w:sz w:val="22"/>
          <w:szCs w:val="22"/>
          <w:lang w:eastAsia="fi-FI"/>
        </w:rPr>
      </w:pPr>
    </w:p>
    <w:p w14:paraId="1E43A95F" w14:textId="29673C05" w:rsidR="00FB063B" w:rsidRDefault="00FB063B" w:rsidP="00352E56">
      <w:pPr>
        <w:autoSpaceDE w:val="0"/>
        <w:autoSpaceDN w:val="0"/>
        <w:adjustRightInd w:val="0"/>
        <w:spacing w:line="300" w:lineRule="exact"/>
        <w:rPr>
          <w:sz w:val="22"/>
          <w:szCs w:val="22"/>
          <w:lang w:eastAsia="fi-FI"/>
        </w:rPr>
      </w:pPr>
      <w:r w:rsidRPr="00FB063B">
        <w:rPr>
          <w:sz w:val="22"/>
          <w:szCs w:val="22"/>
          <w:lang w:eastAsia="fi-FI"/>
        </w:rPr>
        <w:lastRenderedPageBreak/>
        <w:t>OA also promoted the growth of s</w:t>
      </w:r>
      <w:r w:rsidRPr="00FB063B">
        <w:rPr>
          <w:sz w:val="22"/>
          <w:szCs w:val="22"/>
        </w:rPr>
        <w:t>uspension-feeding cladocerans, because of a CO</w:t>
      </w:r>
      <w:r w:rsidRPr="00FB063B">
        <w:rPr>
          <w:sz w:val="22"/>
          <w:szCs w:val="22"/>
          <w:vertAlign w:val="subscript"/>
        </w:rPr>
        <w:t>2</w:t>
      </w:r>
      <w:r w:rsidRPr="00FB063B">
        <w:rPr>
          <w:sz w:val="22"/>
          <w:szCs w:val="22"/>
        </w:rPr>
        <w:t>-driven increase of cyanobacteria</w:t>
      </w:r>
      <w:r w:rsidRPr="00FB063B">
        <w:rPr>
          <w:sz w:val="22"/>
          <w:szCs w:val="22"/>
          <w:lang w:eastAsia="fi-FI"/>
        </w:rPr>
        <w:t xml:space="preserve"> </w:t>
      </w:r>
      <w:r w:rsidRPr="00FB063B">
        <w:rPr>
          <w:sz w:val="22"/>
          <w:szCs w:val="22"/>
        </w:rPr>
        <w:fldChar w:fldCharType="begin">
          <w:fldData xml:space="preserve">PEVuZE5vdGU+PENpdGU+PEF1dGhvcj5MaXNjaGthPC9BdXRob3I+PFllYXI+MjAxNzwvWWVhcj48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</w:fldData>
        </w:fldChar>
      </w:r>
      <w:r w:rsidRPr="00FB063B">
        <w:rPr>
          <w:sz w:val="22"/>
          <w:szCs w:val="22"/>
        </w:rPr>
        <w:instrText xml:space="preserve"> ADDIN EN.CITE </w:instrText>
      </w:r>
      <w:r w:rsidRPr="00FB063B">
        <w:rPr>
          <w:sz w:val="22"/>
          <w:szCs w:val="22"/>
        </w:rPr>
        <w:fldChar w:fldCharType="begin">
          <w:fldData xml:space="preserve">PEVuZE5vdGU+PENpdGU+PEF1dGhvcj5MaXNjaGthPC9BdXRob3I+PFllYXI+MjAxNzwvWWVhcj48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</w:fldData>
        </w:fldChar>
      </w:r>
      <w:r w:rsidRPr="00FB063B">
        <w:rPr>
          <w:sz w:val="22"/>
          <w:szCs w:val="22"/>
          <w:lang w:eastAsia="fi-FI"/>
        </w:rPr>
        <w:instrText xml:space="preserve"> ADDIN EN.CITE.DATA </w:instrText>
      </w:r>
      <w:r w:rsidRPr="00FB063B">
        <w:rPr>
          <w:sz w:val="22"/>
          <w:szCs w:val="22"/>
        </w:rPr>
      </w:r>
      <w:r w:rsidRPr="00FB063B">
        <w:rPr>
          <w:sz w:val="22"/>
          <w:szCs w:val="22"/>
        </w:rPr>
        <w:fldChar w:fldCharType="end"/>
      </w:r>
      <w:r w:rsidRPr="00FB063B">
        <w:rPr>
          <w:sz w:val="22"/>
          <w:szCs w:val="22"/>
        </w:rPr>
      </w:r>
      <w:r w:rsidRPr="00FB063B">
        <w:rPr>
          <w:sz w:val="22"/>
          <w:szCs w:val="22"/>
        </w:rPr>
        <w:fldChar w:fldCharType="separate"/>
      </w:r>
      <w:r w:rsidRPr="00FB063B">
        <w:rPr>
          <w:sz w:val="22"/>
          <w:szCs w:val="22"/>
        </w:rPr>
        <w:t>(</w:t>
      </w:r>
      <w:proofErr w:type="spellStart"/>
      <w:r w:rsidRPr="00FB063B">
        <w:rPr>
          <w:sz w:val="22"/>
          <w:szCs w:val="22"/>
        </w:rPr>
        <w:t>Lischka</w:t>
      </w:r>
      <w:proofErr w:type="spellEnd"/>
      <w:r w:rsidRPr="00FB063B">
        <w:rPr>
          <w:sz w:val="22"/>
          <w:szCs w:val="22"/>
        </w:rPr>
        <w:t xml:space="preserve"> et al. 2017)</w:t>
      </w:r>
      <w:r w:rsidRPr="00FB063B">
        <w:rPr>
          <w:sz w:val="22"/>
          <w:szCs w:val="22"/>
        </w:rPr>
        <w:fldChar w:fldCharType="end"/>
      </w:r>
      <w:r w:rsidRPr="00FB063B">
        <w:rPr>
          <w:sz w:val="22"/>
          <w:szCs w:val="22"/>
          <w:lang w:eastAsia="fi-FI"/>
        </w:rPr>
        <w:t xml:space="preserve">. Warming may also increase zooplankton grazing on medium-sized algae, which contributes to a change towards smaller-sized phytoplankton species </w:t>
      </w:r>
      <w:r w:rsidRPr="00FB063B">
        <w:rPr>
          <w:sz w:val="22"/>
          <w:szCs w:val="22"/>
          <w:lang w:eastAsia="fi-FI"/>
        </w:rPr>
        <w:fldChar w:fldCharType="begin">
          <w:fldData xml:space="preserve">PEVuZE5vdGU+PENpdGU+PEF1dGhvcj5LbGF1c2NoaWVzPC9BdXRob3I+PFllYXI+MjAxMjwvWWVh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</w:fldData>
        </w:fldChar>
      </w:r>
      <w:r w:rsidRPr="00FB063B">
        <w:rPr>
          <w:sz w:val="22"/>
          <w:szCs w:val="22"/>
          <w:lang w:eastAsia="fi-FI"/>
        </w:rPr>
        <w:instrText xml:space="preserve"> ADDIN EN.CITE </w:instrText>
      </w:r>
      <w:r w:rsidRPr="00FB063B">
        <w:rPr>
          <w:sz w:val="22"/>
          <w:szCs w:val="22"/>
          <w:lang w:eastAsia="fi-FI"/>
        </w:rPr>
        <w:fldChar w:fldCharType="begin">
          <w:fldData xml:space="preserve">PEVuZE5vdGU+PENpdGU+PEF1dGhvcj5LbGF1c2NoaWVzPC9BdXRob3I+PFllYXI+MjAxMjwvWWVh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</w:fldData>
        </w:fldChar>
      </w:r>
      <w:r w:rsidRPr="00FB063B">
        <w:rPr>
          <w:sz w:val="22"/>
          <w:szCs w:val="22"/>
          <w:lang w:eastAsia="fi-FI"/>
        </w:rPr>
        <w:instrText xml:space="preserve"> ADDIN EN.CITE.DATA </w:instrText>
      </w:r>
      <w:r w:rsidRPr="00FB063B">
        <w:rPr>
          <w:sz w:val="22"/>
          <w:szCs w:val="22"/>
          <w:lang w:eastAsia="fi-FI"/>
        </w:rPr>
      </w:r>
      <w:r w:rsidRPr="00FB063B">
        <w:rPr>
          <w:sz w:val="22"/>
          <w:szCs w:val="22"/>
          <w:lang w:eastAsia="fi-FI"/>
        </w:rPr>
        <w:fldChar w:fldCharType="end"/>
      </w:r>
      <w:r w:rsidRPr="00FB063B">
        <w:rPr>
          <w:sz w:val="22"/>
          <w:szCs w:val="22"/>
          <w:lang w:eastAsia="fi-FI"/>
        </w:rPr>
      </w:r>
      <w:r w:rsidRPr="00FB063B">
        <w:rPr>
          <w:sz w:val="22"/>
          <w:szCs w:val="22"/>
          <w:lang w:eastAsia="fi-FI"/>
        </w:rPr>
        <w:fldChar w:fldCharType="separate"/>
      </w:r>
      <w:r w:rsidRPr="00FB063B">
        <w:rPr>
          <w:noProof/>
          <w:sz w:val="22"/>
          <w:szCs w:val="22"/>
          <w:lang w:eastAsia="fi-FI"/>
        </w:rPr>
        <w:t>(Klauschies et al. 2012, Paul et al. 2015)</w:t>
      </w:r>
      <w:r w:rsidRPr="00FB063B">
        <w:rPr>
          <w:sz w:val="22"/>
          <w:szCs w:val="22"/>
          <w:lang w:eastAsia="fi-FI"/>
        </w:rPr>
        <w:fldChar w:fldCharType="end"/>
      </w:r>
      <w:r w:rsidRPr="00FB063B">
        <w:rPr>
          <w:sz w:val="22"/>
          <w:szCs w:val="22"/>
          <w:lang w:eastAsia="fi-FI"/>
        </w:rPr>
        <w:t xml:space="preserve">. </w:t>
      </w:r>
    </w:p>
    <w:p w14:paraId="3C7D082F" w14:textId="77777777" w:rsidR="00FB063B" w:rsidRPr="00FB063B" w:rsidRDefault="00FB063B" w:rsidP="00352E56">
      <w:pPr>
        <w:autoSpaceDE w:val="0"/>
        <w:autoSpaceDN w:val="0"/>
        <w:adjustRightInd w:val="0"/>
        <w:spacing w:line="300" w:lineRule="exact"/>
        <w:rPr>
          <w:sz w:val="22"/>
          <w:szCs w:val="22"/>
          <w:lang w:eastAsia="fi-FI"/>
        </w:rPr>
      </w:pPr>
    </w:p>
    <w:p w14:paraId="07DE7F60" w14:textId="0F45DEF4" w:rsidR="00FB063B" w:rsidRPr="00FB063B" w:rsidRDefault="00FB063B" w:rsidP="00352E56">
      <w:pPr>
        <w:autoSpaceDE w:val="0"/>
        <w:autoSpaceDN w:val="0"/>
        <w:adjustRightInd w:val="0"/>
        <w:spacing w:line="300" w:lineRule="exact"/>
        <w:rPr>
          <w:sz w:val="22"/>
          <w:szCs w:val="22"/>
        </w:rPr>
      </w:pPr>
      <w:r w:rsidRPr="00FB063B">
        <w:rPr>
          <w:sz w:val="22"/>
          <w:szCs w:val="22"/>
          <w:lang w:eastAsia="fi-FI"/>
        </w:rPr>
        <w:t>In summary, c</w:t>
      </w:r>
      <w:r w:rsidR="007A1C95" w:rsidRPr="00FB063B">
        <w:rPr>
          <w:sz w:val="22"/>
          <w:szCs w:val="22"/>
          <w:lang w:eastAsia="fi-FI"/>
        </w:rPr>
        <w:t xml:space="preserve">limate change </w:t>
      </w:r>
      <w:r w:rsidRPr="00FB063B">
        <w:rPr>
          <w:sz w:val="22"/>
          <w:szCs w:val="22"/>
          <w:lang w:eastAsia="fi-FI"/>
        </w:rPr>
        <w:t xml:space="preserve">probably </w:t>
      </w:r>
      <w:r w:rsidR="007A1C95" w:rsidRPr="00FB063B">
        <w:rPr>
          <w:sz w:val="22"/>
          <w:szCs w:val="22"/>
          <w:lang w:eastAsia="fi-FI"/>
        </w:rPr>
        <w:t>strengthen</w:t>
      </w:r>
      <w:r w:rsidRPr="00FB063B">
        <w:rPr>
          <w:sz w:val="22"/>
          <w:szCs w:val="22"/>
          <w:lang w:eastAsia="fi-FI"/>
        </w:rPr>
        <w:t>s</w:t>
      </w:r>
      <w:r w:rsidR="007A1C95" w:rsidRPr="00FB063B">
        <w:rPr>
          <w:sz w:val="22"/>
          <w:szCs w:val="22"/>
          <w:lang w:eastAsia="fi-FI"/>
        </w:rPr>
        <w:t xml:space="preserve"> trophic pathways from phytoplankton and flagellates through ciliates to copepods </w:t>
      </w:r>
      <w:r w:rsidR="007A1C95" w:rsidRPr="00FB063B">
        <w:rPr>
          <w:sz w:val="22"/>
          <w:szCs w:val="22"/>
          <w:lang w:eastAsia="fi-FI"/>
        </w:rPr>
        <w:fldChar w:fldCharType="begin">
          <w:fldData xml:space="preserve">PEVuZE5vdGU+PENpdGU+PEF1dGhvcj5BYmVybGU8L0F1dGhvcj48WWVhcj4yMDE1PC9ZZWFyPjxS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</w:fldData>
        </w:fldChar>
      </w:r>
      <w:r w:rsidR="007A1C95" w:rsidRPr="00FB063B">
        <w:rPr>
          <w:sz w:val="22"/>
          <w:szCs w:val="22"/>
          <w:lang w:eastAsia="fi-FI"/>
        </w:rPr>
        <w:instrText xml:space="preserve"> ADDIN EN.CITE </w:instrText>
      </w:r>
      <w:r w:rsidR="007A1C95" w:rsidRPr="00FB063B">
        <w:rPr>
          <w:sz w:val="22"/>
          <w:szCs w:val="22"/>
          <w:lang w:eastAsia="fi-FI"/>
        </w:rPr>
        <w:fldChar w:fldCharType="begin">
          <w:fldData xml:space="preserve">PEVuZE5vdGU+PENpdGU+PEF1dGhvcj5BYmVybGU8L0F1dGhvcj48WWVhcj4yMDE1PC9ZZWFyPjxS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</w:fldData>
        </w:fldChar>
      </w:r>
      <w:r w:rsidR="007A1C95" w:rsidRPr="00FB063B">
        <w:rPr>
          <w:sz w:val="22"/>
          <w:szCs w:val="22"/>
          <w:lang w:eastAsia="fi-FI"/>
        </w:rPr>
        <w:instrText xml:space="preserve"> ADDIN EN.CITE.DATA </w:instrText>
      </w:r>
      <w:r w:rsidR="007A1C95" w:rsidRPr="00FB063B">
        <w:rPr>
          <w:sz w:val="22"/>
          <w:szCs w:val="22"/>
          <w:lang w:eastAsia="fi-FI"/>
        </w:rPr>
      </w:r>
      <w:r w:rsidR="007A1C95" w:rsidRPr="00FB063B">
        <w:rPr>
          <w:sz w:val="22"/>
          <w:szCs w:val="22"/>
          <w:lang w:eastAsia="fi-FI"/>
        </w:rPr>
        <w:fldChar w:fldCharType="end"/>
      </w:r>
      <w:r w:rsidR="007A1C95" w:rsidRPr="00FB063B">
        <w:rPr>
          <w:sz w:val="22"/>
          <w:szCs w:val="22"/>
          <w:lang w:eastAsia="fi-FI"/>
        </w:rPr>
      </w:r>
      <w:r w:rsidR="007A1C95" w:rsidRPr="00FB063B">
        <w:rPr>
          <w:sz w:val="22"/>
          <w:szCs w:val="22"/>
          <w:lang w:eastAsia="fi-FI"/>
        </w:rPr>
        <w:fldChar w:fldCharType="separate"/>
      </w:r>
      <w:r w:rsidR="007A1C95" w:rsidRPr="00FB063B">
        <w:rPr>
          <w:noProof/>
          <w:sz w:val="22"/>
          <w:szCs w:val="22"/>
          <w:lang w:eastAsia="fi-FI"/>
        </w:rPr>
        <w:t>(Aberle et al. 2015)</w:t>
      </w:r>
      <w:r w:rsidR="007A1C95" w:rsidRPr="00FB063B">
        <w:rPr>
          <w:sz w:val="22"/>
          <w:szCs w:val="22"/>
          <w:lang w:eastAsia="fi-FI"/>
        </w:rPr>
        <w:fldChar w:fldCharType="end"/>
      </w:r>
      <w:r w:rsidR="007A1C95" w:rsidRPr="00FB063B">
        <w:rPr>
          <w:sz w:val="22"/>
          <w:szCs w:val="22"/>
          <w:lang w:eastAsia="fi-FI"/>
        </w:rPr>
        <w:t>.</w:t>
      </w:r>
      <w:r w:rsidRPr="00FB063B">
        <w:rPr>
          <w:sz w:val="22"/>
          <w:szCs w:val="22"/>
          <w:lang w:eastAsia="fi-FI"/>
        </w:rPr>
        <w:t xml:space="preserve"> It has also been suggested, from experimental </w:t>
      </w:r>
      <w:r w:rsidR="0012522B">
        <w:rPr>
          <w:sz w:val="22"/>
          <w:szCs w:val="22"/>
          <w:lang w:eastAsia="fi-FI"/>
        </w:rPr>
        <w:t xml:space="preserve">(mesocosm) </w:t>
      </w:r>
      <w:r w:rsidRPr="00FB063B">
        <w:rPr>
          <w:sz w:val="22"/>
          <w:szCs w:val="22"/>
          <w:lang w:eastAsia="fi-FI"/>
        </w:rPr>
        <w:t xml:space="preserve">evidence, that warming induces a switch from a bottom-up controlled to a mainly top-down controlled system, which may result in increased zooplankton abundance and reduced phytoplankton biomass under warm temperature </w:t>
      </w:r>
      <w:r w:rsidRPr="00FB063B">
        <w:rPr>
          <w:sz w:val="22"/>
          <w:szCs w:val="22"/>
          <w:lang w:eastAsia="fi-FI"/>
        </w:rPr>
        <w:fldChar w:fldCharType="begin">
          <w:fldData xml:space="preserve">PEVuZE5vdGU+PENpdGU+PEF1dGhvcj5QYXVsPC9BdXRob3I+PFllYXI+MjAxNjwvWWVhcj48UmVj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=
</w:fldData>
        </w:fldChar>
      </w:r>
      <w:r w:rsidRPr="00FB063B">
        <w:rPr>
          <w:sz w:val="22"/>
          <w:szCs w:val="22"/>
          <w:lang w:eastAsia="fi-FI"/>
        </w:rPr>
        <w:instrText xml:space="preserve"> ADDIN EN.CITE </w:instrText>
      </w:r>
      <w:r w:rsidRPr="00FB063B">
        <w:rPr>
          <w:sz w:val="22"/>
          <w:szCs w:val="22"/>
          <w:lang w:eastAsia="fi-FI"/>
        </w:rPr>
        <w:fldChar w:fldCharType="begin">
          <w:fldData xml:space="preserve">PEVuZE5vdGU+PENpdGU+PEF1dGhvcj5QYXVsPC9BdXRob3I+PFllYXI+MjAxNjwvWWVhcj48UmVj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=
</w:fldData>
        </w:fldChar>
      </w:r>
      <w:r w:rsidRPr="00FB063B">
        <w:rPr>
          <w:sz w:val="22"/>
          <w:szCs w:val="22"/>
          <w:lang w:eastAsia="fi-FI"/>
        </w:rPr>
        <w:instrText xml:space="preserve"> ADDIN EN.CITE.DATA </w:instrText>
      </w:r>
      <w:r w:rsidRPr="00FB063B">
        <w:rPr>
          <w:sz w:val="22"/>
          <w:szCs w:val="22"/>
          <w:lang w:eastAsia="fi-FI"/>
        </w:rPr>
      </w:r>
      <w:r w:rsidRPr="00FB063B">
        <w:rPr>
          <w:sz w:val="22"/>
          <w:szCs w:val="22"/>
          <w:lang w:eastAsia="fi-FI"/>
        </w:rPr>
        <w:fldChar w:fldCharType="end"/>
      </w:r>
      <w:r w:rsidRPr="00FB063B">
        <w:rPr>
          <w:sz w:val="22"/>
          <w:szCs w:val="22"/>
          <w:lang w:eastAsia="fi-FI"/>
        </w:rPr>
      </w:r>
      <w:r w:rsidRPr="00FB063B">
        <w:rPr>
          <w:sz w:val="22"/>
          <w:szCs w:val="22"/>
          <w:lang w:eastAsia="fi-FI"/>
        </w:rPr>
        <w:fldChar w:fldCharType="separate"/>
      </w:r>
      <w:r w:rsidRPr="00FB063B">
        <w:rPr>
          <w:noProof/>
          <w:sz w:val="22"/>
          <w:szCs w:val="22"/>
          <w:lang w:eastAsia="fi-FI"/>
        </w:rPr>
        <w:t>(Paul et al. 2016)</w:t>
      </w:r>
      <w:r w:rsidRPr="00FB063B">
        <w:rPr>
          <w:sz w:val="22"/>
          <w:szCs w:val="22"/>
          <w:lang w:eastAsia="fi-FI"/>
        </w:rPr>
        <w:fldChar w:fldCharType="end"/>
      </w:r>
      <w:r w:rsidRPr="00FB063B">
        <w:rPr>
          <w:sz w:val="22"/>
          <w:szCs w:val="22"/>
          <w:lang w:eastAsia="fi-FI"/>
        </w:rPr>
        <w:t>.</w:t>
      </w:r>
    </w:p>
    <w:p w14:paraId="49C1F5AE" w14:textId="4853BA6B" w:rsidR="00816E0E" w:rsidRPr="00FB063B" w:rsidRDefault="00816E0E" w:rsidP="00352E56">
      <w:pPr>
        <w:autoSpaceDE w:val="0"/>
        <w:autoSpaceDN w:val="0"/>
        <w:adjustRightInd w:val="0"/>
        <w:spacing w:line="300" w:lineRule="exact"/>
        <w:rPr>
          <w:sz w:val="22"/>
          <w:szCs w:val="22"/>
        </w:rPr>
      </w:pPr>
    </w:p>
    <w:p w14:paraId="2043941C" w14:textId="7BF2E618" w:rsidR="007A1C95" w:rsidRPr="00FB063B" w:rsidRDefault="007A1C95" w:rsidP="00352E56">
      <w:pPr>
        <w:autoSpaceDE w:val="0"/>
        <w:autoSpaceDN w:val="0"/>
        <w:adjustRightInd w:val="0"/>
        <w:spacing w:line="300" w:lineRule="exact"/>
        <w:rPr>
          <w:sz w:val="22"/>
          <w:szCs w:val="22"/>
        </w:rPr>
      </w:pPr>
      <w:r w:rsidRPr="00FB063B">
        <w:rPr>
          <w:sz w:val="22"/>
          <w:szCs w:val="22"/>
          <w:lang w:eastAsia="fi-FI"/>
        </w:rPr>
        <w:t>Such results highlight the importance of considering food web effects (both bottom-up and top-down) on microbial communities under climate change.</w:t>
      </w:r>
    </w:p>
    <w:p w14:paraId="5726CDD9" w14:textId="77777777" w:rsidR="001C7716" w:rsidRDefault="001C7716" w:rsidP="00352E56">
      <w:pPr>
        <w:autoSpaceDE w:val="0"/>
        <w:autoSpaceDN w:val="0"/>
        <w:adjustRightInd w:val="0"/>
        <w:spacing w:line="300" w:lineRule="exact"/>
        <w:rPr>
          <w:b/>
          <w:i/>
        </w:rPr>
      </w:pPr>
    </w:p>
    <w:p w14:paraId="75C9728A" w14:textId="1F3DCFCE" w:rsidR="001B537A" w:rsidRPr="00E84714" w:rsidRDefault="001B537A" w:rsidP="00352E56">
      <w:pPr>
        <w:autoSpaceDE w:val="0"/>
        <w:autoSpaceDN w:val="0"/>
        <w:adjustRightInd w:val="0"/>
        <w:spacing w:line="300" w:lineRule="exact"/>
        <w:rPr>
          <w:b/>
          <w:i/>
        </w:rPr>
      </w:pPr>
      <w:r w:rsidRPr="00E84714">
        <w:rPr>
          <w:b/>
          <w:i/>
        </w:rPr>
        <w:t xml:space="preserve">Food web interactions in the </w:t>
      </w:r>
      <w:r w:rsidR="0012522B" w:rsidRPr="00E84714">
        <w:rPr>
          <w:b/>
          <w:i/>
        </w:rPr>
        <w:t>littoral ecosystem</w:t>
      </w:r>
    </w:p>
    <w:p w14:paraId="4C3C04A1" w14:textId="77777777" w:rsidR="001B537A" w:rsidRPr="001B537A" w:rsidRDefault="001B537A" w:rsidP="00352E56">
      <w:pPr>
        <w:autoSpaceDE w:val="0"/>
        <w:autoSpaceDN w:val="0"/>
        <w:adjustRightInd w:val="0"/>
        <w:spacing w:line="300" w:lineRule="exact"/>
        <w:rPr>
          <w:sz w:val="22"/>
          <w:szCs w:val="22"/>
        </w:rPr>
      </w:pPr>
    </w:p>
    <w:p w14:paraId="358A6EED" w14:textId="77777777" w:rsidR="001B537A" w:rsidRPr="001B537A" w:rsidRDefault="001B537A" w:rsidP="00352E56">
      <w:pPr>
        <w:autoSpaceDE w:val="0"/>
        <w:autoSpaceDN w:val="0"/>
        <w:adjustRightInd w:val="0"/>
        <w:spacing w:line="300" w:lineRule="exact"/>
        <w:rPr>
          <w:sz w:val="22"/>
          <w:szCs w:val="22"/>
          <w:lang w:eastAsia="fi-FI"/>
        </w:rPr>
      </w:pPr>
      <w:r w:rsidRPr="001B537A">
        <w:rPr>
          <w:sz w:val="22"/>
          <w:szCs w:val="22"/>
          <w:lang w:eastAsia="fi-FI"/>
        </w:rPr>
        <w:t xml:space="preserve">Climate change induced increase in nutrients is bound to affect the algae and vascular plants in the shallow photic zone. The shallow water food webs based on macroalgae and seagrasses may also be affected via the indirect effects of climate change, mediated through the interactions between the algae and their grazers. </w:t>
      </w:r>
    </w:p>
    <w:p w14:paraId="1ACE5D28" w14:textId="77777777" w:rsidR="001B537A" w:rsidRPr="001B537A" w:rsidRDefault="001B537A" w:rsidP="00352E56">
      <w:pPr>
        <w:autoSpaceDE w:val="0"/>
        <w:autoSpaceDN w:val="0"/>
        <w:adjustRightInd w:val="0"/>
        <w:spacing w:line="300" w:lineRule="exact"/>
        <w:rPr>
          <w:sz w:val="22"/>
          <w:szCs w:val="22"/>
          <w:lang w:eastAsia="fi-FI"/>
        </w:rPr>
      </w:pPr>
    </w:p>
    <w:p w14:paraId="11CEC41D" w14:textId="77777777" w:rsidR="00551A9A" w:rsidRPr="00F67D4D" w:rsidRDefault="001B537A" w:rsidP="00551A9A">
      <w:pPr>
        <w:autoSpaceDE w:val="0"/>
        <w:autoSpaceDN w:val="0"/>
        <w:adjustRightInd w:val="0"/>
        <w:spacing w:line="300" w:lineRule="exact"/>
        <w:rPr>
          <w:sz w:val="22"/>
          <w:szCs w:val="22"/>
          <w:lang w:eastAsia="fi-FI"/>
        </w:rPr>
      </w:pPr>
      <w:r w:rsidRPr="001B537A">
        <w:rPr>
          <w:sz w:val="22"/>
          <w:szCs w:val="22"/>
          <w:lang w:eastAsia="fi-FI"/>
        </w:rPr>
        <w:t xml:space="preserve">In mesocosm experiments mimicking coastal </w:t>
      </w:r>
      <w:r w:rsidRPr="001B537A">
        <w:rPr>
          <w:i/>
          <w:sz w:val="22"/>
          <w:szCs w:val="22"/>
          <w:lang w:eastAsia="fi-FI"/>
        </w:rPr>
        <w:t>Fucus vesiculosus</w:t>
      </w:r>
      <w:r w:rsidRPr="001B537A">
        <w:rPr>
          <w:sz w:val="22"/>
          <w:szCs w:val="22"/>
          <w:lang w:eastAsia="fi-FI"/>
        </w:rPr>
        <w:t xml:space="preserve"> communities in late summer, a heatwave-driven collapse of grazers resulted in overgrowth of </w:t>
      </w:r>
      <w:r w:rsidRPr="001B537A">
        <w:rPr>
          <w:i/>
          <w:sz w:val="22"/>
          <w:szCs w:val="22"/>
          <w:lang w:eastAsia="fi-FI"/>
        </w:rPr>
        <w:t>Fucus</w:t>
      </w:r>
      <w:r w:rsidRPr="001B537A">
        <w:rPr>
          <w:sz w:val="22"/>
          <w:szCs w:val="22"/>
          <w:lang w:eastAsia="fi-FI"/>
        </w:rPr>
        <w:t xml:space="preserve"> by filamentous algae. In the autumn and winter, instead, the process was reversed: warming resulted in more active invertebrates, but the intensified grazing was directed towards the perennial </w:t>
      </w:r>
      <w:r w:rsidRPr="001B537A">
        <w:rPr>
          <w:i/>
          <w:sz w:val="22"/>
          <w:szCs w:val="22"/>
          <w:lang w:eastAsia="fi-FI"/>
        </w:rPr>
        <w:t>Fucus</w:t>
      </w:r>
      <w:r w:rsidRPr="001B537A">
        <w:rPr>
          <w:sz w:val="22"/>
          <w:szCs w:val="22"/>
          <w:lang w:eastAsia="fi-FI"/>
        </w:rPr>
        <w:t xml:space="preserve"> spp. Again, a significant reduction of </w:t>
      </w:r>
      <w:r w:rsidRPr="001B537A">
        <w:rPr>
          <w:i/>
          <w:sz w:val="22"/>
          <w:szCs w:val="22"/>
          <w:lang w:eastAsia="fi-FI"/>
        </w:rPr>
        <w:t>Fucus</w:t>
      </w:r>
      <w:r w:rsidRPr="001B537A">
        <w:rPr>
          <w:sz w:val="22"/>
          <w:szCs w:val="22"/>
          <w:lang w:eastAsia="fi-FI"/>
        </w:rPr>
        <w:t xml:space="preserve"> biomass resulted </w:t>
      </w:r>
      <w:r w:rsidRPr="001B537A">
        <w:rPr>
          <w:sz w:val="22"/>
          <w:szCs w:val="22"/>
        </w:rPr>
        <w:fldChar w:fldCharType="begin">
          <w:fldData xml:space="preserve">PEVuZE5vdGU+PENpdGU+PEF1dGhvcj5XZXJuZXI8L0F1dGhvcj48WWVhcj4yMDE2PC9ZZWFyPjxS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</w:fldData>
        </w:fldChar>
      </w:r>
      <w:r w:rsidRPr="001B537A">
        <w:rPr>
          <w:sz w:val="22"/>
          <w:szCs w:val="22"/>
        </w:rPr>
        <w:instrText xml:space="preserve"> ADDIN EN.CITE </w:instrText>
      </w:r>
      <w:r w:rsidRPr="001B537A">
        <w:rPr>
          <w:sz w:val="22"/>
          <w:szCs w:val="22"/>
        </w:rPr>
        <w:fldChar w:fldCharType="begin">
          <w:fldData xml:space="preserve">PEVuZE5vdGU+PENpdGU+PEF1dGhvcj5XZXJuZXI8L0F1dGhvcj48WWVhcj4yMDE2PC9ZZWFyPjxS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</w:fldData>
        </w:fldChar>
      </w:r>
      <w:r w:rsidRPr="001B537A">
        <w:rPr>
          <w:sz w:val="22"/>
          <w:szCs w:val="22"/>
        </w:rPr>
        <w:instrText xml:space="preserve"> ADDIN EN.CITE.DATA </w:instrText>
      </w:r>
      <w:r w:rsidRPr="001B537A">
        <w:rPr>
          <w:sz w:val="22"/>
          <w:szCs w:val="22"/>
        </w:rPr>
      </w:r>
      <w:r w:rsidRPr="001B537A">
        <w:rPr>
          <w:sz w:val="22"/>
          <w:szCs w:val="22"/>
        </w:rPr>
        <w:fldChar w:fldCharType="end"/>
      </w:r>
      <w:r w:rsidRPr="001B537A">
        <w:rPr>
          <w:sz w:val="22"/>
          <w:szCs w:val="22"/>
        </w:rPr>
      </w:r>
      <w:r w:rsidRPr="001B537A">
        <w:rPr>
          <w:sz w:val="22"/>
          <w:szCs w:val="22"/>
        </w:rPr>
        <w:fldChar w:fldCharType="separate"/>
      </w:r>
      <w:r w:rsidRPr="001B537A">
        <w:rPr>
          <w:noProof/>
          <w:sz w:val="22"/>
          <w:szCs w:val="22"/>
        </w:rPr>
        <w:t>(Werner et al. 2016)</w:t>
      </w:r>
      <w:r w:rsidRPr="001B537A">
        <w:rPr>
          <w:sz w:val="22"/>
          <w:szCs w:val="22"/>
        </w:rPr>
        <w:fldChar w:fldCharType="end"/>
      </w:r>
      <w:r w:rsidRPr="001B537A">
        <w:rPr>
          <w:sz w:val="22"/>
          <w:szCs w:val="22"/>
          <w:lang w:eastAsia="fi-FI"/>
        </w:rPr>
        <w:t xml:space="preserve">. </w:t>
      </w:r>
      <w:r w:rsidR="00551A9A" w:rsidRPr="00F67D4D">
        <w:rPr>
          <w:sz w:val="22"/>
          <w:szCs w:val="22"/>
          <w:lang w:eastAsia="fi-FI"/>
        </w:rPr>
        <w:t xml:space="preserve">As for the microalgae (diatoms), growing on </w:t>
      </w:r>
      <w:r w:rsidR="00551A9A" w:rsidRPr="00F67D4D">
        <w:rPr>
          <w:i/>
          <w:sz w:val="22"/>
          <w:szCs w:val="22"/>
          <w:lang w:eastAsia="fi-FI"/>
        </w:rPr>
        <w:t>Fucus</w:t>
      </w:r>
      <w:r w:rsidR="00551A9A" w:rsidRPr="00F67D4D">
        <w:rPr>
          <w:sz w:val="22"/>
          <w:szCs w:val="22"/>
          <w:lang w:eastAsia="fi-FI"/>
        </w:rPr>
        <w:t xml:space="preserve"> in spring, temperature effects were stronger than grazing effects, suggesting a positive overall effect of climate change on microalgae </w:t>
      </w:r>
      <w:r w:rsidR="00551A9A" w:rsidRPr="00F67D4D">
        <w:rPr>
          <w:sz w:val="22"/>
          <w:szCs w:val="22"/>
          <w:lang w:eastAsia="fi-FI"/>
        </w:rPr>
        <w:fldChar w:fldCharType="begin"/>
      </w:r>
      <w:r w:rsidR="00551A9A" w:rsidRPr="00F67D4D">
        <w:rPr>
          <w:sz w:val="22"/>
          <w:szCs w:val="22"/>
          <w:lang w:eastAsia="fi-FI"/>
        </w:rPr>
        <w:instrText xml:space="preserve"> ADDIN EN.CITE &lt;EndNote&gt;&lt;Cite&gt;&lt;Author&gt;Werner&lt;/Author&gt;&lt;Year&gt;2017&lt;/Year&gt;&lt;RecNum&gt;1750&lt;/RecNum&gt;&lt;DisplayText&gt;(Werner and Matthiessen 2017)&lt;/DisplayText&gt;&lt;record&gt;&lt;rec-number&gt;1750&lt;/rec-number&gt;&lt;foreign-keys&gt;&lt;key app="EN" db-id="zdzprff01xrts1evwt3xdf0jw2xst0rtzd2t" timestamp="1560272954"&gt;1750&lt;/key&gt;&lt;/foreign-keys&gt;&lt;ref-type name="Journal Article"&gt;17&lt;/ref-type&gt;&lt;contributors&gt;&lt;authors&gt;&lt;author&gt;Werner, F. J.&lt;/author&gt;&lt;author&gt;Matthiessen, B.&lt;/author&gt;&lt;/authors&gt;&lt;/contributors&gt;&lt;auth-address&gt;[Werner, Franziska Julie; Matthiessen, Birte] GEOMAR Helmholtz Ctr Ocean Res Kiel, Expt Ecol &amp;amp; Food Webs, Dusternbrooker Weg 20, D-24105 Kiel, Germany.&amp;#xD;Werner, FJ (reprint author), GEOMAR Helmholtz Ctr Ocean Res Kiel, Expt Ecol &amp;amp; Food Webs, Dusternbrooker Weg 20, D-24105 Kiel, Germany.&amp;#xD;fwerner@geomar.de&lt;/auth-address&gt;&lt;titles&gt;&lt;title&gt;Warming has stronger direct than indirect effects on benthic microalgae in a seaweed system in spring&lt;/title&gt;&lt;secondary-title&gt;Marine Biology&lt;/secondary-title&gt;&lt;/titles&gt;&lt;periodical&gt;&lt;full-title&gt;Marine Biology&lt;/full-title&gt;&lt;/periodical&gt;&lt;volume&gt;164&lt;/volume&gt;&lt;number&gt;4&lt;/number&gt;&lt;keywords&gt;&lt;keyword&gt;l gastropoda-prosobranchiata&lt;/keyword&gt;&lt;keyword&gt;life-cycle characteristics&lt;/keyword&gt;&lt;keyword&gt;littorina-littorea&lt;/keyword&gt;&lt;keyword&gt;climate-change&lt;/keyword&gt;&lt;keyword&gt;primary producers&lt;/keyword&gt;&lt;keyword&gt;phytoplankton&lt;/keyword&gt;&lt;keyword&gt;temperature&lt;/keyword&gt;&lt;keyword&gt;nutrient&lt;/keyword&gt;&lt;keyword&gt;herbivore&lt;/keyword&gt;&lt;keyword&gt;diversity&lt;/keyword&gt;&lt;/keywords&gt;&lt;dates&gt;&lt;year&gt;2017&lt;/year&gt;&lt;pub-dates&gt;&lt;date&gt;Apr&lt;/date&gt;&lt;/pub-dates&gt;&lt;/dates&gt;&lt;isbn&gt;0025-3162&lt;/isbn&gt;&lt;accession-num&gt;WOS:000398579400006&lt;/accession-num&gt;&lt;work-type&gt;Article&lt;/work-type&gt;&lt;urls&gt;&lt;related-urls&gt;&lt;url&gt;&lt;style face="underline" font="default" size="100%"&gt;&amp;lt;Go to ISI&amp;gt;://WOS:000398579400006&lt;/style&gt;&lt;/url&gt;&lt;/related-urls&gt;&lt;/urls&gt;&lt;custom7&gt;67&lt;/custom7&gt;&lt;electronic-resource-num&gt;10.1007/s00227-017-3109-x&lt;/electronic-resource-num&gt;&lt;language&gt;English&lt;/language&gt;&lt;/record&gt;&lt;/Cite&gt;&lt;/EndNote&gt;</w:instrText>
      </w:r>
      <w:r w:rsidR="00551A9A" w:rsidRPr="00F67D4D">
        <w:rPr>
          <w:sz w:val="22"/>
          <w:szCs w:val="22"/>
          <w:lang w:eastAsia="fi-FI"/>
        </w:rPr>
        <w:fldChar w:fldCharType="separate"/>
      </w:r>
      <w:r w:rsidR="00551A9A" w:rsidRPr="00F67D4D">
        <w:rPr>
          <w:noProof/>
          <w:sz w:val="22"/>
          <w:szCs w:val="22"/>
          <w:lang w:eastAsia="fi-FI"/>
        </w:rPr>
        <w:t>(Werner and Matthiessen 2017)</w:t>
      </w:r>
      <w:r w:rsidR="00551A9A" w:rsidRPr="00F67D4D">
        <w:rPr>
          <w:sz w:val="22"/>
          <w:szCs w:val="22"/>
          <w:lang w:eastAsia="fi-FI"/>
        </w:rPr>
        <w:fldChar w:fldCharType="end"/>
      </w:r>
      <w:r w:rsidR="00551A9A" w:rsidRPr="00F67D4D">
        <w:rPr>
          <w:sz w:val="22"/>
          <w:szCs w:val="22"/>
          <w:lang w:eastAsia="fi-FI"/>
        </w:rPr>
        <w:t>.</w:t>
      </w:r>
    </w:p>
    <w:p w14:paraId="01B184DE" w14:textId="77777777" w:rsidR="001B537A" w:rsidRPr="001B537A" w:rsidRDefault="001B537A" w:rsidP="00352E56">
      <w:pPr>
        <w:autoSpaceDE w:val="0"/>
        <w:autoSpaceDN w:val="0"/>
        <w:adjustRightInd w:val="0"/>
        <w:spacing w:line="300" w:lineRule="exact"/>
        <w:rPr>
          <w:sz w:val="22"/>
          <w:szCs w:val="22"/>
          <w:lang w:eastAsia="fi-FI"/>
        </w:rPr>
      </w:pPr>
    </w:p>
    <w:p w14:paraId="1242E83B" w14:textId="77777777" w:rsidR="001B537A" w:rsidRPr="001B537A" w:rsidRDefault="001B537A" w:rsidP="00352E56">
      <w:pPr>
        <w:autoSpaceDE w:val="0"/>
        <w:autoSpaceDN w:val="0"/>
        <w:adjustRightInd w:val="0"/>
        <w:spacing w:line="300" w:lineRule="exact"/>
        <w:rPr>
          <w:sz w:val="22"/>
          <w:szCs w:val="22"/>
          <w:lang w:eastAsia="fi-FI"/>
        </w:rPr>
      </w:pPr>
      <w:r w:rsidRPr="001B537A">
        <w:rPr>
          <w:sz w:val="22"/>
          <w:szCs w:val="22"/>
        </w:rPr>
        <w:t>Similar results were obtained i</w:t>
      </w:r>
      <w:r w:rsidRPr="001B537A">
        <w:rPr>
          <w:sz w:val="22"/>
          <w:szCs w:val="22"/>
          <w:lang w:eastAsia="fi-FI"/>
        </w:rPr>
        <w:t xml:space="preserve">n an artificially heated biotest basin (Forsmark nuclear power plant) in the Gulf of Bothnia, the biomass of the non-native gastropod grazer </w:t>
      </w:r>
      <w:r w:rsidRPr="001B537A">
        <w:rPr>
          <w:i/>
          <w:sz w:val="22"/>
          <w:szCs w:val="22"/>
          <w:lang w:eastAsia="fi-FI"/>
        </w:rPr>
        <w:t>Potamopyrgus</w:t>
      </w:r>
      <w:r w:rsidRPr="001B537A">
        <w:rPr>
          <w:sz w:val="22"/>
          <w:szCs w:val="22"/>
          <w:lang w:eastAsia="fi-FI"/>
        </w:rPr>
        <w:t xml:space="preserve">, gammarids and the snail </w:t>
      </w:r>
      <w:r w:rsidRPr="001B537A">
        <w:rPr>
          <w:i/>
          <w:sz w:val="22"/>
          <w:szCs w:val="22"/>
          <w:lang w:eastAsia="fi-FI"/>
        </w:rPr>
        <w:t>Theodoxus</w:t>
      </w:r>
      <w:r w:rsidRPr="001B537A">
        <w:rPr>
          <w:sz w:val="22"/>
          <w:szCs w:val="22"/>
          <w:lang w:eastAsia="fi-FI"/>
        </w:rPr>
        <w:t xml:space="preserve"> was much higher than in non-heated conditions. The community shift was mainly driven by direct temperature effects on invertebrates and by indirect effects of changes in vegetation cover </w:t>
      </w:r>
      <w:r w:rsidRPr="001B537A">
        <w:rPr>
          <w:sz w:val="22"/>
          <w:szCs w:val="22"/>
          <w:lang w:eastAsia="fi-FI"/>
        </w:rPr>
        <w:fldChar w:fldCharType="begin">
          <w:fldData xml:space="preserve">PEVuZE5vdGU+PENpdGU+PEF1dGhvcj5TYWxvPC9BdXRob3I+PFllYXI+MjAyMDwvWWVhcj48UmVj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</w:fldData>
        </w:fldChar>
      </w:r>
      <w:r w:rsidRPr="001B537A">
        <w:rPr>
          <w:sz w:val="22"/>
          <w:szCs w:val="22"/>
          <w:lang w:eastAsia="fi-FI"/>
        </w:rPr>
        <w:instrText xml:space="preserve"> ADDIN EN.CITE </w:instrText>
      </w:r>
      <w:r w:rsidRPr="001B537A">
        <w:rPr>
          <w:sz w:val="22"/>
          <w:szCs w:val="22"/>
          <w:lang w:eastAsia="fi-FI"/>
        </w:rPr>
        <w:fldChar w:fldCharType="begin">
          <w:fldData xml:space="preserve">PEVuZE5vdGU+PENpdGU+PEF1dGhvcj5TYWxvPC9BdXRob3I+PFllYXI+MjAyMDwvWWVhcj48UmVj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</w:fldData>
        </w:fldChar>
      </w:r>
      <w:r w:rsidRPr="001B537A">
        <w:rPr>
          <w:sz w:val="22"/>
          <w:szCs w:val="22"/>
          <w:lang w:eastAsia="fi-FI"/>
        </w:rPr>
        <w:instrText xml:space="preserve"> ADDIN EN.CITE.DATA </w:instrText>
      </w:r>
      <w:r w:rsidRPr="001B537A">
        <w:rPr>
          <w:sz w:val="22"/>
          <w:szCs w:val="22"/>
          <w:lang w:eastAsia="fi-FI"/>
        </w:rPr>
      </w:r>
      <w:r w:rsidRPr="001B537A">
        <w:rPr>
          <w:sz w:val="22"/>
          <w:szCs w:val="22"/>
          <w:lang w:eastAsia="fi-FI"/>
        </w:rPr>
        <w:fldChar w:fldCharType="end"/>
      </w:r>
      <w:r w:rsidRPr="001B537A">
        <w:rPr>
          <w:sz w:val="22"/>
          <w:szCs w:val="22"/>
          <w:lang w:eastAsia="fi-FI"/>
        </w:rPr>
      </w:r>
      <w:r w:rsidRPr="001B537A">
        <w:rPr>
          <w:sz w:val="22"/>
          <w:szCs w:val="22"/>
          <w:lang w:eastAsia="fi-FI"/>
        </w:rPr>
        <w:fldChar w:fldCharType="separate"/>
      </w:r>
      <w:r w:rsidRPr="001B537A">
        <w:rPr>
          <w:noProof/>
          <w:sz w:val="22"/>
          <w:szCs w:val="22"/>
          <w:lang w:eastAsia="fi-FI"/>
        </w:rPr>
        <w:t>(Salo et al. 2020)</w:t>
      </w:r>
      <w:r w:rsidRPr="001B537A">
        <w:rPr>
          <w:sz w:val="22"/>
          <w:szCs w:val="22"/>
          <w:lang w:eastAsia="fi-FI"/>
        </w:rPr>
        <w:fldChar w:fldCharType="end"/>
      </w:r>
      <w:r w:rsidRPr="001B537A">
        <w:rPr>
          <w:sz w:val="22"/>
          <w:szCs w:val="22"/>
          <w:lang w:eastAsia="fi-FI"/>
        </w:rPr>
        <w:t xml:space="preserve">. </w:t>
      </w:r>
      <w:r w:rsidRPr="001B537A">
        <w:rPr>
          <w:sz w:val="22"/>
          <w:szCs w:val="22"/>
        </w:rPr>
        <w:t xml:space="preserve">Cascading effects are also </w:t>
      </w:r>
      <w:r w:rsidRPr="001B537A">
        <w:rPr>
          <w:sz w:val="22"/>
          <w:szCs w:val="22"/>
          <w:lang w:eastAsia="fi-FI"/>
        </w:rPr>
        <w:t xml:space="preserve">possible. In the same biotest basin, perch shifted from feeding on small fish to gammarid crustaceans, which released grazing pressure from filamentous algae </w:t>
      </w:r>
      <w:r w:rsidRPr="001B537A">
        <w:rPr>
          <w:sz w:val="22"/>
          <w:szCs w:val="22"/>
          <w:lang w:eastAsia="fi-FI"/>
        </w:rPr>
        <w:fldChar w:fldCharType="begin">
          <w:fldData xml:space="preserve">PEVuZE5vdGU+PENpdGU+PEF1dGhvcj5TdmVuc3NvbjwvQXV0aG9yPjxZZWFyPjIwMTc8L1llYXI+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</w:fldData>
        </w:fldChar>
      </w:r>
      <w:r w:rsidRPr="001B537A">
        <w:rPr>
          <w:sz w:val="22"/>
          <w:szCs w:val="22"/>
          <w:lang w:eastAsia="fi-FI"/>
        </w:rPr>
        <w:instrText xml:space="preserve"> ADDIN EN.CITE </w:instrText>
      </w:r>
      <w:r w:rsidRPr="001B537A">
        <w:rPr>
          <w:sz w:val="22"/>
          <w:szCs w:val="22"/>
          <w:lang w:eastAsia="fi-FI"/>
        </w:rPr>
        <w:fldChar w:fldCharType="begin">
          <w:fldData xml:space="preserve">PEVuZE5vdGU+PENpdGU+PEF1dGhvcj5TdmVuc3NvbjwvQXV0aG9yPjxZZWFyPjIwMTc8L1llYXI+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</w:fldData>
        </w:fldChar>
      </w:r>
      <w:r w:rsidRPr="001B537A">
        <w:rPr>
          <w:sz w:val="22"/>
          <w:szCs w:val="22"/>
          <w:lang w:eastAsia="fi-FI"/>
        </w:rPr>
        <w:instrText xml:space="preserve"> ADDIN EN.CITE.DATA </w:instrText>
      </w:r>
      <w:r w:rsidRPr="001B537A">
        <w:rPr>
          <w:sz w:val="22"/>
          <w:szCs w:val="22"/>
          <w:lang w:eastAsia="fi-FI"/>
        </w:rPr>
      </w:r>
      <w:r w:rsidRPr="001B537A">
        <w:rPr>
          <w:sz w:val="22"/>
          <w:szCs w:val="22"/>
          <w:lang w:eastAsia="fi-FI"/>
        </w:rPr>
        <w:fldChar w:fldCharType="end"/>
      </w:r>
      <w:r w:rsidRPr="001B537A">
        <w:rPr>
          <w:sz w:val="22"/>
          <w:szCs w:val="22"/>
          <w:lang w:eastAsia="fi-FI"/>
        </w:rPr>
      </w:r>
      <w:r w:rsidRPr="001B537A">
        <w:rPr>
          <w:sz w:val="22"/>
          <w:szCs w:val="22"/>
          <w:lang w:eastAsia="fi-FI"/>
        </w:rPr>
        <w:fldChar w:fldCharType="separate"/>
      </w:r>
      <w:r w:rsidRPr="001B537A">
        <w:rPr>
          <w:noProof/>
          <w:sz w:val="22"/>
          <w:szCs w:val="22"/>
          <w:lang w:eastAsia="fi-FI"/>
        </w:rPr>
        <w:t>(Svensson et al. 2017)</w:t>
      </w:r>
      <w:r w:rsidRPr="001B537A">
        <w:rPr>
          <w:sz w:val="22"/>
          <w:szCs w:val="22"/>
          <w:lang w:eastAsia="fi-FI"/>
        </w:rPr>
        <w:fldChar w:fldCharType="end"/>
      </w:r>
      <w:r w:rsidRPr="001B537A">
        <w:rPr>
          <w:sz w:val="22"/>
          <w:szCs w:val="22"/>
          <w:lang w:eastAsia="fi-FI"/>
        </w:rPr>
        <w:t xml:space="preserve">. </w:t>
      </w:r>
    </w:p>
    <w:p w14:paraId="2BD3E007" w14:textId="77777777" w:rsidR="001B537A" w:rsidRPr="001B537A" w:rsidRDefault="001B537A" w:rsidP="00352E56">
      <w:pPr>
        <w:autoSpaceDE w:val="0"/>
        <w:autoSpaceDN w:val="0"/>
        <w:adjustRightInd w:val="0"/>
        <w:spacing w:line="300" w:lineRule="exact"/>
        <w:rPr>
          <w:sz w:val="22"/>
          <w:szCs w:val="22"/>
          <w:lang w:eastAsia="fi-FI"/>
        </w:rPr>
      </w:pPr>
    </w:p>
    <w:p w14:paraId="7A4626AF" w14:textId="77777777" w:rsidR="001B537A" w:rsidRPr="001B537A" w:rsidRDefault="001B537A" w:rsidP="00352E56">
      <w:pPr>
        <w:autoSpaceDE w:val="0"/>
        <w:autoSpaceDN w:val="0"/>
        <w:adjustRightInd w:val="0"/>
        <w:spacing w:line="300" w:lineRule="exact"/>
        <w:rPr>
          <w:sz w:val="22"/>
          <w:szCs w:val="22"/>
          <w:lang w:eastAsia="fi-FI"/>
        </w:rPr>
      </w:pPr>
      <w:r w:rsidRPr="001B537A">
        <w:rPr>
          <w:sz w:val="22"/>
          <w:szCs w:val="22"/>
          <w:lang w:eastAsia="fi-FI"/>
        </w:rPr>
        <w:t>If the same takes place in other sea areas of the Baltic Sea as well, warming may promote the growth of filamentous algae and contribute to the decline of bladderwrack. These results suggest that both summer heatwaves and cold season warming can induce eutrophication-like effects in the photic zone dominated by macroalgae, even without an increase in nutrient loading, and without major changes in salinity.</w:t>
      </w:r>
    </w:p>
    <w:p w14:paraId="0359F559" w14:textId="77777777" w:rsidR="0012522B" w:rsidRPr="00E84714" w:rsidRDefault="0012522B" w:rsidP="00352E56">
      <w:pPr>
        <w:autoSpaceDE w:val="0"/>
        <w:autoSpaceDN w:val="0"/>
        <w:adjustRightInd w:val="0"/>
        <w:spacing w:line="300" w:lineRule="exact"/>
        <w:rPr>
          <w:sz w:val="22"/>
          <w:szCs w:val="22"/>
        </w:rPr>
      </w:pPr>
    </w:p>
    <w:p w14:paraId="6B5965DA" w14:textId="7E5A19B5" w:rsidR="00816E0E" w:rsidRPr="00E84714" w:rsidRDefault="00653AEA" w:rsidP="00352E56">
      <w:pPr>
        <w:autoSpaceDE w:val="0"/>
        <w:autoSpaceDN w:val="0"/>
        <w:adjustRightInd w:val="0"/>
        <w:spacing w:line="300" w:lineRule="exact"/>
        <w:rPr>
          <w:b/>
          <w:i/>
        </w:rPr>
      </w:pPr>
      <w:r w:rsidRPr="00E84714">
        <w:rPr>
          <w:b/>
          <w:i/>
        </w:rPr>
        <w:t>Climate change and re</w:t>
      </w:r>
      <w:r w:rsidR="00816E0E" w:rsidRPr="00E84714">
        <w:rPr>
          <w:b/>
          <w:i/>
        </w:rPr>
        <w:t>gime shifts</w:t>
      </w:r>
    </w:p>
    <w:p w14:paraId="64949549" w14:textId="36F1E41A" w:rsidR="00816E0E" w:rsidRPr="00E84714" w:rsidRDefault="00816E0E" w:rsidP="00352E56">
      <w:pPr>
        <w:autoSpaceDE w:val="0"/>
        <w:autoSpaceDN w:val="0"/>
        <w:adjustRightInd w:val="0"/>
        <w:spacing w:line="300" w:lineRule="exact"/>
        <w:rPr>
          <w:sz w:val="22"/>
          <w:szCs w:val="22"/>
        </w:rPr>
      </w:pPr>
    </w:p>
    <w:p w14:paraId="559CB6DD" w14:textId="6BEB6E40" w:rsidR="00816E0E" w:rsidRPr="00FE4F54" w:rsidRDefault="00816E0E" w:rsidP="00352E56">
      <w:pPr>
        <w:autoSpaceDE w:val="0"/>
        <w:autoSpaceDN w:val="0"/>
        <w:adjustRightInd w:val="0"/>
        <w:spacing w:line="300" w:lineRule="exact"/>
        <w:rPr>
          <w:sz w:val="22"/>
          <w:szCs w:val="22"/>
        </w:rPr>
      </w:pPr>
      <w:r w:rsidRPr="00FE4F54">
        <w:rPr>
          <w:sz w:val="22"/>
          <w:szCs w:val="22"/>
        </w:rPr>
        <w:t>In the 1980’s</w:t>
      </w:r>
      <w:r w:rsidRPr="00FE4F54">
        <w:rPr>
          <w:sz w:val="22"/>
          <w:szCs w:val="22"/>
          <w:lang w:eastAsia="fi-FI"/>
        </w:rPr>
        <w:t xml:space="preserve"> a</w:t>
      </w:r>
      <w:r w:rsidR="00FB063B" w:rsidRPr="00FE4F54">
        <w:rPr>
          <w:sz w:val="22"/>
          <w:szCs w:val="22"/>
          <w:lang w:eastAsia="fi-FI"/>
        </w:rPr>
        <w:t xml:space="preserve"> partly climate induced </w:t>
      </w:r>
      <w:r w:rsidRPr="00FE4F54">
        <w:rPr>
          <w:sz w:val="22"/>
          <w:szCs w:val="22"/>
          <w:lang w:eastAsia="fi-FI"/>
        </w:rPr>
        <w:t>regime shift took place with drastic changes in the central Baltic food web</w:t>
      </w:r>
      <w:r w:rsidR="003E5DBA" w:rsidRPr="00FE4F54">
        <w:rPr>
          <w:sz w:val="22"/>
          <w:szCs w:val="22"/>
          <w:lang w:eastAsia="fi-FI"/>
        </w:rPr>
        <w:t xml:space="preserve"> </w:t>
      </w:r>
      <w:r w:rsidR="003E5DBA" w:rsidRPr="00FE4F54">
        <w:rPr>
          <w:sz w:val="22"/>
          <w:szCs w:val="22"/>
          <w:lang w:eastAsia="fi-FI"/>
        </w:rPr>
        <w:fldChar w:fldCharType="begin">
          <w:fldData xml:space="preserve">PEVuZE5vdGU+PENpdGU+PEF1dGhvcj5Nw7ZsbG1hbm48L0F1dGhvcj48WWVhcj4yMDA5PC9ZZWFy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</w:fldData>
        </w:fldChar>
      </w:r>
      <w:r w:rsidR="003E5DBA" w:rsidRPr="00FE4F54">
        <w:rPr>
          <w:sz w:val="22"/>
          <w:szCs w:val="22"/>
          <w:lang w:eastAsia="fi-FI"/>
        </w:rPr>
        <w:instrText xml:space="preserve"> ADDIN EN.CITE </w:instrText>
      </w:r>
      <w:r w:rsidR="003E5DBA" w:rsidRPr="00FE4F54">
        <w:rPr>
          <w:sz w:val="22"/>
          <w:szCs w:val="22"/>
          <w:lang w:eastAsia="fi-FI"/>
        </w:rPr>
        <w:fldChar w:fldCharType="begin">
          <w:fldData xml:space="preserve">PEVuZE5vdGU+PENpdGU+PEF1dGhvcj5Nw7ZsbG1hbm48L0F1dGhvcj48WWVhcj4yMDA5PC9ZZWFy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</w:fldData>
        </w:fldChar>
      </w:r>
      <w:r w:rsidR="003E5DBA" w:rsidRPr="00FE4F54">
        <w:rPr>
          <w:sz w:val="22"/>
          <w:szCs w:val="22"/>
          <w:lang w:eastAsia="fi-FI"/>
        </w:rPr>
        <w:instrText xml:space="preserve"> ADDIN EN.CITE.DATA </w:instrText>
      </w:r>
      <w:r w:rsidR="003E5DBA" w:rsidRPr="00FE4F54">
        <w:rPr>
          <w:sz w:val="22"/>
          <w:szCs w:val="22"/>
          <w:lang w:eastAsia="fi-FI"/>
        </w:rPr>
      </w:r>
      <w:r w:rsidR="003E5DBA" w:rsidRPr="00FE4F54">
        <w:rPr>
          <w:sz w:val="22"/>
          <w:szCs w:val="22"/>
          <w:lang w:eastAsia="fi-FI"/>
        </w:rPr>
        <w:fldChar w:fldCharType="end"/>
      </w:r>
      <w:r w:rsidR="003E5DBA" w:rsidRPr="00FE4F54">
        <w:rPr>
          <w:sz w:val="22"/>
          <w:szCs w:val="22"/>
          <w:lang w:eastAsia="fi-FI"/>
        </w:rPr>
        <w:fldChar w:fldCharType="separate"/>
      </w:r>
      <w:r w:rsidR="003E5DBA" w:rsidRPr="00FE4F54">
        <w:rPr>
          <w:noProof/>
          <w:sz w:val="22"/>
          <w:szCs w:val="22"/>
          <w:lang w:eastAsia="fi-FI"/>
        </w:rPr>
        <w:t>(Möllmann et al. 2009, Lindegren et al. 2010)</w:t>
      </w:r>
      <w:r w:rsidR="003E5DBA" w:rsidRPr="00FE4F54">
        <w:rPr>
          <w:sz w:val="22"/>
          <w:szCs w:val="22"/>
          <w:lang w:eastAsia="fi-FI"/>
        </w:rPr>
        <w:fldChar w:fldCharType="end"/>
      </w:r>
      <w:r w:rsidRPr="00FE4F54">
        <w:rPr>
          <w:sz w:val="22"/>
          <w:szCs w:val="22"/>
          <w:lang w:eastAsia="fi-FI"/>
        </w:rPr>
        <w:t xml:space="preserve">. </w:t>
      </w:r>
      <w:r w:rsidR="003E5DBA" w:rsidRPr="00FE4F54">
        <w:rPr>
          <w:sz w:val="22"/>
          <w:szCs w:val="22"/>
          <w:lang w:eastAsia="fi-FI"/>
        </w:rPr>
        <w:t>L</w:t>
      </w:r>
      <w:r w:rsidR="00ED5595" w:rsidRPr="00FE4F54">
        <w:rPr>
          <w:sz w:val="22"/>
          <w:szCs w:val="22"/>
          <w:lang w:eastAsia="fi-FI"/>
        </w:rPr>
        <w:t>ater studies also confirmed that, d</w:t>
      </w:r>
      <w:r w:rsidRPr="00FE4F54">
        <w:rPr>
          <w:sz w:val="22"/>
          <w:szCs w:val="22"/>
          <w:lang w:eastAsia="fi-FI"/>
        </w:rPr>
        <w:t>uring that period</w:t>
      </w:r>
      <w:r w:rsidRPr="00FE4F54">
        <w:rPr>
          <w:sz w:val="22"/>
          <w:szCs w:val="22"/>
        </w:rPr>
        <w:t xml:space="preserve"> declines in suitable habitat and ‘reproductive volume’ </w:t>
      </w:r>
      <w:r w:rsidRPr="00FE4F54">
        <w:rPr>
          <w:sz w:val="22"/>
          <w:szCs w:val="22"/>
          <w:lang w:eastAsia="fi-FI"/>
        </w:rPr>
        <w:t xml:space="preserve">(where cod egg survival is possible) </w:t>
      </w:r>
      <w:r w:rsidRPr="00FE4F54">
        <w:rPr>
          <w:sz w:val="22"/>
          <w:szCs w:val="22"/>
        </w:rPr>
        <w:t xml:space="preserve">contributed to the decline of cod population </w:t>
      </w:r>
      <w:r w:rsidRPr="00FE4F54">
        <w:rPr>
          <w:sz w:val="22"/>
          <w:szCs w:val="22"/>
        </w:rPr>
        <w:fldChar w:fldCharType="begin">
          <w:fldData xml:space="preserve">PEVuZE5vdGU+PENpdGU+PEF1dGhvcj5IaW5yaWNoc2VuPC9BdXRob3I+PFllYXI+MjAxMTwvWWVh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</w:fldData>
        </w:fldChar>
      </w:r>
      <w:r w:rsidRPr="00FE4F54">
        <w:rPr>
          <w:sz w:val="22"/>
          <w:szCs w:val="22"/>
        </w:rPr>
        <w:instrText xml:space="preserve"> ADDIN EN.CITE </w:instrText>
      </w:r>
      <w:r w:rsidRPr="00FE4F54">
        <w:rPr>
          <w:sz w:val="22"/>
          <w:szCs w:val="22"/>
        </w:rPr>
        <w:fldChar w:fldCharType="begin">
          <w:fldData xml:space="preserve">PEVuZE5vdGU+PENpdGU+PEF1dGhvcj5IaW5yaWNoc2VuPC9BdXRob3I+PFllYXI+MjAxMTwvWWVh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</w:fldData>
        </w:fldChar>
      </w:r>
      <w:r w:rsidRPr="00FE4F54">
        <w:rPr>
          <w:sz w:val="22"/>
          <w:szCs w:val="22"/>
          <w:lang w:eastAsia="fi-FI"/>
        </w:rPr>
        <w:instrText xml:space="preserve"> ADDIN EN.CITE.DATA </w:instrText>
      </w:r>
      <w:r w:rsidRPr="00FE4F54">
        <w:rPr>
          <w:sz w:val="22"/>
          <w:szCs w:val="22"/>
        </w:rPr>
      </w:r>
      <w:r w:rsidRPr="00FE4F54">
        <w:rPr>
          <w:sz w:val="22"/>
          <w:szCs w:val="22"/>
        </w:rPr>
        <w:fldChar w:fldCharType="end"/>
      </w:r>
      <w:r w:rsidRPr="00FE4F54">
        <w:rPr>
          <w:sz w:val="22"/>
          <w:szCs w:val="22"/>
        </w:rPr>
      </w:r>
      <w:r w:rsidRPr="00FE4F54">
        <w:rPr>
          <w:sz w:val="22"/>
          <w:szCs w:val="22"/>
        </w:rPr>
        <w:fldChar w:fldCharType="separate"/>
      </w:r>
      <w:r w:rsidRPr="00FE4F54">
        <w:rPr>
          <w:sz w:val="22"/>
          <w:szCs w:val="22"/>
        </w:rPr>
        <w:t>(</w:t>
      </w:r>
      <w:proofErr w:type="spellStart"/>
      <w:r w:rsidRPr="00FE4F54">
        <w:rPr>
          <w:sz w:val="22"/>
          <w:szCs w:val="22"/>
        </w:rPr>
        <w:t>Hinrichsen</w:t>
      </w:r>
      <w:proofErr w:type="spellEnd"/>
      <w:r w:rsidRPr="00FE4F54">
        <w:rPr>
          <w:sz w:val="22"/>
          <w:szCs w:val="22"/>
        </w:rPr>
        <w:t xml:space="preserve"> et al. 2011, </w:t>
      </w:r>
      <w:proofErr w:type="spellStart"/>
      <w:r w:rsidRPr="00FE4F54">
        <w:rPr>
          <w:sz w:val="22"/>
          <w:szCs w:val="22"/>
        </w:rPr>
        <w:t>Casini</w:t>
      </w:r>
      <w:proofErr w:type="spellEnd"/>
      <w:r w:rsidRPr="00FE4F54">
        <w:rPr>
          <w:sz w:val="22"/>
          <w:szCs w:val="22"/>
        </w:rPr>
        <w:t xml:space="preserve"> et al. 2016, </w:t>
      </w:r>
      <w:proofErr w:type="spellStart"/>
      <w:r w:rsidRPr="00FE4F54">
        <w:rPr>
          <w:sz w:val="22"/>
          <w:szCs w:val="22"/>
        </w:rPr>
        <w:t>Bartolino</w:t>
      </w:r>
      <w:proofErr w:type="spellEnd"/>
      <w:r w:rsidRPr="00FE4F54">
        <w:rPr>
          <w:sz w:val="22"/>
          <w:szCs w:val="22"/>
        </w:rPr>
        <w:t xml:space="preserve"> et al. 2017)</w:t>
      </w:r>
      <w:r w:rsidRPr="00FE4F54">
        <w:rPr>
          <w:sz w:val="22"/>
          <w:szCs w:val="22"/>
        </w:rPr>
        <w:fldChar w:fldCharType="end"/>
      </w:r>
      <w:r w:rsidRPr="00FE4F54">
        <w:rPr>
          <w:sz w:val="22"/>
          <w:szCs w:val="22"/>
        </w:rPr>
        <w:t xml:space="preserve">, </w:t>
      </w:r>
      <w:r w:rsidR="003E5DBA" w:rsidRPr="00FE4F54">
        <w:rPr>
          <w:sz w:val="22"/>
          <w:szCs w:val="22"/>
        </w:rPr>
        <w:t xml:space="preserve">causing the </w:t>
      </w:r>
      <w:r w:rsidR="003E5DBA" w:rsidRPr="00FE4F54">
        <w:rPr>
          <w:sz w:val="22"/>
          <w:szCs w:val="22"/>
          <w:lang w:eastAsia="fi-FI"/>
        </w:rPr>
        <w:t>earlier demonstrated</w:t>
      </w:r>
      <w:r w:rsidRPr="00FE4F54">
        <w:rPr>
          <w:sz w:val="22"/>
          <w:szCs w:val="22"/>
          <w:lang w:eastAsia="fi-FI"/>
        </w:rPr>
        <w:t xml:space="preserve"> </w:t>
      </w:r>
      <w:r w:rsidRPr="00FE4F54">
        <w:rPr>
          <w:sz w:val="22"/>
          <w:szCs w:val="22"/>
          <w:lang w:eastAsia="fi-FI"/>
        </w:rPr>
        <w:fldChar w:fldCharType="begin">
          <w:fldData xml:space="preserve">PEVuZE5vdGU+PENpdGU+PEF1dGhvcj5DYXNpbmk8L0F1dGhvcj48WWVhcj4yMDA4PC9ZZWFyPjxS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</w:fldData>
        </w:fldChar>
      </w:r>
      <w:r w:rsidRPr="00FE4F54">
        <w:rPr>
          <w:sz w:val="22"/>
          <w:szCs w:val="22"/>
          <w:lang w:eastAsia="fi-FI"/>
        </w:rPr>
        <w:instrText xml:space="preserve"> ADDIN EN.CITE </w:instrText>
      </w:r>
      <w:r w:rsidRPr="00FE4F54">
        <w:rPr>
          <w:sz w:val="22"/>
          <w:szCs w:val="22"/>
          <w:lang w:eastAsia="fi-FI"/>
        </w:rPr>
        <w:fldChar w:fldCharType="begin">
          <w:fldData xml:space="preserve">PEVuZE5vdGU+PENpdGU+PEF1dGhvcj5DYXNpbmk8L0F1dGhvcj48WWVhcj4yMDA4PC9ZZWFyPjxS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</w:fldData>
        </w:fldChar>
      </w:r>
      <w:r w:rsidRPr="00FE4F54">
        <w:rPr>
          <w:sz w:val="22"/>
          <w:szCs w:val="22"/>
          <w:lang w:eastAsia="fi-FI"/>
        </w:rPr>
        <w:instrText xml:space="preserve"> ADDIN EN.CITE.DATA </w:instrText>
      </w:r>
      <w:r w:rsidRPr="00FE4F54">
        <w:rPr>
          <w:sz w:val="22"/>
          <w:szCs w:val="22"/>
          <w:lang w:eastAsia="fi-FI"/>
        </w:rPr>
      </w:r>
      <w:r w:rsidRPr="00FE4F54">
        <w:rPr>
          <w:sz w:val="22"/>
          <w:szCs w:val="22"/>
          <w:lang w:eastAsia="fi-FI"/>
        </w:rPr>
        <w:fldChar w:fldCharType="end"/>
      </w:r>
      <w:r w:rsidRPr="00FE4F54">
        <w:rPr>
          <w:sz w:val="22"/>
          <w:szCs w:val="22"/>
          <w:lang w:eastAsia="fi-FI"/>
        </w:rPr>
      </w:r>
      <w:r w:rsidRPr="00FE4F54">
        <w:rPr>
          <w:sz w:val="22"/>
          <w:szCs w:val="22"/>
          <w:lang w:eastAsia="fi-FI"/>
        </w:rPr>
        <w:fldChar w:fldCharType="separate"/>
      </w:r>
      <w:r w:rsidRPr="00FE4F54">
        <w:rPr>
          <w:noProof/>
          <w:sz w:val="22"/>
          <w:szCs w:val="22"/>
          <w:lang w:eastAsia="fi-FI"/>
        </w:rPr>
        <w:t>(Casini et al. 2008)</w:t>
      </w:r>
      <w:r w:rsidRPr="00FE4F54">
        <w:rPr>
          <w:sz w:val="22"/>
          <w:szCs w:val="22"/>
          <w:lang w:eastAsia="fi-FI"/>
        </w:rPr>
        <w:fldChar w:fldCharType="end"/>
      </w:r>
      <w:r w:rsidR="003E5DBA" w:rsidRPr="00FE4F54">
        <w:rPr>
          <w:sz w:val="22"/>
          <w:szCs w:val="22"/>
          <w:lang w:eastAsia="fi-FI"/>
        </w:rPr>
        <w:t xml:space="preserve"> cascading effects on</w:t>
      </w:r>
      <w:r w:rsidR="003E5DBA" w:rsidRPr="00FE4F54">
        <w:rPr>
          <w:sz w:val="22"/>
          <w:szCs w:val="22"/>
        </w:rPr>
        <w:t xml:space="preserve"> its main prey, sprat and herring, as well as zooplankton</w:t>
      </w:r>
      <w:r w:rsidRPr="00FE4F54">
        <w:rPr>
          <w:sz w:val="22"/>
          <w:szCs w:val="22"/>
          <w:lang w:eastAsia="fi-FI"/>
        </w:rPr>
        <w:t>.</w:t>
      </w:r>
      <w:r w:rsidRPr="00FE4F54">
        <w:rPr>
          <w:sz w:val="22"/>
          <w:szCs w:val="22"/>
        </w:rPr>
        <w:t xml:space="preserve"> </w:t>
      </w:r>
    </w:p>
    <w:p w14:paraId="78201C1E" w14:textId="77777777" w:rsidR="00816E0E" w:rsidRPr="00FE4F54" w:rsidRDefault="00816E0E" w:rsidP="00352E56">
      <w:pPr>
        <w:autoSpaceDE w:val="0"/>
        <w:autoSpaceDN w:val="0"/>
        <w:adjustRightInd w:val="0"/>
        <w:spacing w:line="300" w:lineRule="exact"/>
        <w:rPr>
          <w:sz w:val="22"/>
          <w:szCs w:val="22"/>
        </w:rPr>
      </w:pPr>
    </w:p>
    <w:p w14:paraId="02E390F4" w14:textId="1CBB8BE6" w:rsidR="00816E0E" w:rsidRPr="00FE4F54" w:rsidRDefault="00816E0E" w:rsidP="00352E56">
      <w:pPr>
        <w:autoSpaceDE w:val="0"/>
        <w:autoSpaceDN w:val="0"/>
        <w:adjustRightInd w:val="0"/>
        <w:spacing w:line="300" w:lineRule="exact"/>
        <w:rPr>
          <w:sz w:val="22"/>
          <w:szCs w:val="22"/>
          <w:lang w:eastAsia="fi-FI"/>
        </w:rPr>
      </w:pPr>
      <w:r w:rsidRPr="00FE4F54">
        <w:rPr>
          <w:sz w:val="22"/>
          <w:szCs w:val="22"/>
          <w:lang w:eastAsia="fi-FI"/>
        </w:rPr>
        <w:t>The different effects of</w:t>
      </w:r>
      <w:r w:rsidRPr="00FE4F54">
        <w:rPr>
          <w:sz w:val="22"/>
          <w:szCs w:val="22"/>
        </w:rPr>
        <w:t xml:space="preserve"> temperature </w:t>
      </w:r>
      <w:r w:rsidRPr="00FE4F54">
        <w:rPr>
          <w:sz w:val="22"/>
          <w:szCs w:val="22"/>
          <w:lang w:eastAsia="fi-FI"/>
        </w:rPr>
        <w:t>and salinity on sprat and cod</w:t>
      </w:r>
      <w:r w:rsidRPr="00FE4F54">
        <w:rPr>
          <w:sz w:val="22"/>
          <w:szCs w:val="22"/>
        </w:rPr>
        <w:t xml:space="preserve"> also </w:t>
      </w:r>
      <w:r w:rsidRPr="00FE4F54">
        <w:rPr>
          <w:sz w:val="22"/>
          <w:szCs w:val="22"/>
          <w:lang w:eastAsia="fi-FI"/>
        </w:rPr>
        <w:t>resulted in a spatial mismatch between these</w:t>
      </w:r>
      <w:r w:rsidRPr="00FE4F54">
        <w:rPr>
          <w:sz w:val="22"/>
          <w:szCs w:val="22"/>
        </w:rPr>
        <w:t xml:space="preserve"> species, </w:t>
      </w:r>
      <w:r w:rsidRPr="00FE4F54">
        <w:rPr>
          <w:sz w:val="22"/>
          <w:szCs w:val="22"/>
          <w:lang w:eastAsia="fi-FI"/>
        </w:rPr>
        <w:t>which contributed to the increase of sprat stocks</w:t>
      </w:r>
      <w:r w:rsidRPr="00FE4F54">
        <w:rPr>
          <w:sz w:val="22"/>
          <w:szCs w:val="22"/>
        </w:rPr>
        <w:t xml:space="preserve"> </w:t>
      </w:r>
      <w:r w:rsidRPr="00FE4F54">
        <w:rPr>
          <w:sz w:val="22"/>
          <w:szCs w:val="22"/>
        </w:rPr>
        <w:fldChar w:fldCharType="begin">
          <w:fldData xml:space="preserve">PEVuZE5vdGU+PENpdGU+PEF1dGhvcj5SZXVzY2g8L0F1dGhvcj48WWVhcj4yMDE4PC9ZZWFyPjxS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</w:fldData>
        </w:fldChar>
      </w:r>
      <w:r w:rsidRPr="00FE4F54">
        <w:rPr>
          <w:sz w:val="22"/>
          <w:szCs w:val="22"/>
        </w:rPr>
        <w:instrText xml:space="preserve"> ADDIN EN.CITE </w:instrText>
      </w:r>
      <w:r w:rsidRPr="00FE4F54">
        <w:rPr>
          <w:sz w:val="22"/>
          <w:szCs w:val="22"/>
        </w:rPr>
        <w:fldChar w:fldCharType="begin">
          <w:fldData xml:space="preserve">PEVuZE5vdGU+PENpdGU+PEF1dGhvcj5SZXVzY2g8L0F1dGhvcj48WWVhcj4yMDE4PC9ZZWFyPjxS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</w:fldData>
        </w:fldChar>
      </w:r>
      <w:r w:rsidRPr="00FE4F54">
        <w:rPr>
          <w:sz w:val="22"/>
          <w:szCs w:val="22"/>
        </w:rPr>
        <w:instrText xml:space="preserve"> ADDIN EN.CITE.DATA </w:instrText>
      </w:r>
      <w:r w:rsidRPr="00FE4F54">
        <w:rPr>
          <w:sz w:val="22"/>
          <w:szCs w:val="22"/>
        </w:rPr>
      </w:r>
      <w:r w:rsidRPr="00FE4F54">
        <w:rPr>
          <w:sz w:val="22"/>
          <w:szCs w:val="22"/>
        </w:rPr>
        <w:fldChar w:fldCharType="end"/>
      </w:r>
      <w:r w:rsidRPr="00FE4F54">
        <w:rPr>
          <w:sz w:val="22"/>
          <w:szCs w:val="22"/>
        </w:rPr>
      </w:r>
      <w:r w:rsidRPr="00FE4F54">
        <w:rPr>
          <w:sz w:val="22"/>
          <w:szCs w:val="22"/>
        </w:rPr>
        <w:fldChar w:fldCharType="separate"/>
      </w:r>
      <w:r w:rsidRPr="00FE4F54">
        <w:rPr>
          <w:noProof/>
          <w:sz w:val="22"/>
          <w:szCs w:val="22"/>
        </w:rPr>
        <w:t>(Reusch et al. 2018)</w:t>
      </w:r>
      <w:r w:rsidRPr="00FE4F54">
        <w:rPr>
          <w:sz w:val="22"/>
          <w:szCs w:val="22"/>
        </w:rPr>
        <w:fldChar w:fldCharType="end"/>
      </w:r>
      <w:r w:rsidRPr="00FE4F54">
        <w:rPr>
          <w:sz w:val="22"/>
          <w:szCs w:val="22"/>
          <w:lang w:eastAsia="fi-FI"/>
        </w:rPr>
        <w:t xml:space="preserve">. Transition to a lower saline Baltic Sea, and associated decline of marine copepods </w:t>
      </w:r>
      <w:r w:rsidRPr="00FE4F54">
        <w:rPr>
          <w:sz w:val="22"/>
          <w:szCs w:val="22"/>
          <w:lang w:eastAsia="fi-FI"/>
        </w:rPr>
        <w:fldChar w:fldCharType="begin"/>
      </w:r>
      <w:r w:rsidRPr="00FE4F54">
        <w:rPr>
          <w:sz w:val="22"/>
          <w:szCs w:val="22"/>
          <w:lang w:eastAsia="fi-FI"/>
        </w:rPr>
        <w:instrText xml:space="preserve"> ADDIN EN.CITE &lt;EndNote&gt;&lt;Cite&gt;&lt;Author&gt;Hänninen&lt;/Author&gt;&lt;Year&gt;2015&lt;/Year&gt;&lt;RecNum&gt;465&lt;/RecNum&gt;&lt;DisplayText&gt;(Hänninen et al. 2015)&lt;/DisplayText&gt;&lt;record&gt;&lt;rec-number&gt;465&lt;/rec-number&gt;&lt;foreign-keys&gt;&lt;key app="EN" db-id="zdzprff01xrts1evwt3xdf0jw2xst0rtzd2t" timestamp="1515342380"&gt;465&lt;/key&gt;&lt;/foreign-keys&gt;&lt;ref-type name="Journal Article"&gt;17&lt;/ref-type&gt;&lt;contributors&gt;&lt;authors&gt;&lt;author&gt;Hänninen, J.&lt;/author&gt;&lt;author&gt;Vuorinen, I.&lt;/author&gt;&lt;author&gt;Rajasilta, M.&lt;/author&gt;&lt;author&gt;Reid, P. C.&lt;/author&gt;&lt;/authors&gt;&lt;/contributors&gt;&lt;auth-address&gt;[Hanninen, Jari; Vuorinen, Ilppo; Rajasilta, Marjut] Univ Turku, Archipelago Res Inst, FI-20014 Turku, Finland. [Reid, Philip C.] Sir Alister Hardy Fdn Ocean Sci &amp;amp; Marine Biol Ass, Plymouth PL1 2PB, Devon, England. [Reid, Philip C.] Univ Plymouth, Inst Marine, Plymouth PL4 8AA, Devon, England.&amp;#xD;Hanninen, J (reprint author), Univ Turku, Archipelago Res Inst, FI-20014 Turku, Finland.&amp;#xD;jari.hanninen@utu.fi&lt;/auth-address&gt;&lt;titles&gt;&lt;title&gt;Response of the Baltic and North Seas to river runoff from the Baltic watershed - Physical and biological changes&lt;/title&gt;&lt;secondary-title&gt;Progress in Oceanography&lt;/secondary-title&gt;&lt;/titles&gt;&lt;periodical&gt;&lt;full-title&gt;Progress in Oceanography&lt;/full-title&gt;&lt;/periodical&gt;&lt;pages&gt;91-104&lt;/pages&gt;&lt;volume&gt;138&lt;/volume&gt;&lt;keywords&gt;&lt;keyword&gt;continuous plankton recorder&lt;/keyword&gt;&lt;keyword&gt;phytoplankton biomass&lt;/keyword&gt;&lt;keyword&gt;zooplankton&lt;/keyword&gt;&lt;keyword&gt;biomass&lt;/keyword&gt;&lt;keyword&gt;regime shifts&lt;/keyword&gt;&lt;keyword&gt;fresh-water&lt;/keyword&gt;&lt;keyword&gt;salinity&lt;/keyword&gt;&lt;keyword&gt;dynamics&lt;/keyword&gt;&lt;keyword&gt;consequences&lt;/keyword&gt;&lt;keyword&gt;circulation&lt;/keyword&gt;&lt;keyword&gt;trends&lt;/keyword&gt;&lt;/keywords&gt;&lt;dates&gt;&lt;year&gt;2015&lt;/year&gt;&lt;pub-dates&gt;&lt;date&gt;Nov&lt;/date&gt;&lt;/pub-dates&gt;&lt;/dates&gt;&lt;isbn&gt;0079-6611&lt;/isbn&gt;&lt;accession-num&gt;WOS:000367106900007&lt;/accession-num&gt;&lt;work-type&gt;Review&lt;/work-type&gt;&lt;urls&gt;&lt;related-urls&gt;&lt;url&gt;&amp;lt;Go to ISI&amp;gt;://WOS:000367106900007&lt;/url&gt;&lt;/related-urls&gt;&lt;/urls&gt;&lt;electronic-resource-num&gt;10.1016/j.pocean.2015.09.001&lt;/electronic-resource-num&gt;&lt;language&gt;English&lt;/language&gt;&lt;/record&gt;&lt;/Cite&gt;&lt;/EndNote&gt;</w:instrText>
      </w:r>
      <w:r w:rsidRPr="00FE4F54">
        <w:rPr>
          <w:sz w:val="22"/>
          <w:szCs w:val="22"/>
          <w:lang w:eastAsia="fi-FI"/>
        </w:rPr>
        <w:fldChar w:fldCharType="separate"/>
      </w:r>
      <w:r w:rsidRPr="00FE4F54">
        <w:rPr>
          <w:noProof/>
          <w:sz w:val="22"/>
          <w:szCs w:val="22"/>
          <w:lang w:eastAsia="fi-FI"/>
        </w:rPr>
        <w:t>(Hänninen et al. 2015)</w:t>
      </w:r>
      <w:r w:rsidRPr="00FE4F54">
        <w:rPr>
          <w:sz w:val="22"/>
          <w:szCs w:val="22"/>
          <w:lang w:eastAsia="fi-FI"/>
        </w:rPr>
        <w:fldChar w:fldCharType="end"/>
      </w:r>
      <w:r w:rsidRPr="00FE4F54">
        <w:rPr>
          <w:sz w:val="22"/>
          <w:szCs w:val="22"/>
          <w:lang w:eastAsia="fi-FI"/>
        </w:rPr>
        <w:t xml:space="preserve">, also induced a halving of (3-year old) herring weight-at-age, from 50–70 g in the late 1970s to 25–30 g in 2000s </w:t>
      </w:r>
      <w:r w:rsidRPr="00FE4F54">
        <w:rPr>
          <w:sz w:val="22"/>
          <w:szCs w:val="22"/>
          <w:lang w:eastAsia="fi-FI"/>
        </w:rPr>
        <w:fldChar w:fldCharType="begin">
          <w:fldData xml:space="preserve">PEVuZE5vdGU+PENpdGU+PEF1dGhvcj5EaXBwbmVyPC9BdXRob3I+PFllYXI+MjAxOTwvWWVhcj48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</w:fldData>
        </w:fldChar>
      </w:r>
      <w:r w:rsidRPr="00FE4F54">
        <w:rPr>
          <w:sz w:val="22"/>
          <w:szCs w:val="22"/>
          <w:lang w:eastAsia="fi-FI"/>
        </w:rPr>
        <w:instrText xml:space="preserve"> ADDIN EN.CITE </w:instrText>
      </w:r>
      <w:r w:rsidRPr="00FE4F54">
        <w:rPr>
          <w:sz w:val="22"/>
          <w:szCs w:val="22"/>
          <w:lang w:eastAsia="fi-FI"/>
        </w:rPr>
        <w:fldChar w:fldCharType="begin">
          <w:fldData xml:space="preserve">PEVuZE5vdGU+PENpdGU+PEF1dGhvcj5EaXBwbmVyPC9BdXRob3I+PFllYXI+MjAxOTwvWWVhcj48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</w:fldData>
        </w:fldChar>
      </w:r>
      <w:r w:rsidRPr="00FE4F54">
        <w:rPr>
          <w:sz w:val="22"/>
          <w:szCs w:val="22"/>
          <w:lang w:eastAsia="fi-FI"/>
        </w:rPr>
        <w:instrText xml:space="preserve"> ADDIN EN.CITE.DATA </w:instrText>
      </w:r>
      <w:r w:rsidRPr="00FE4F54">
        <w:rPr>
          <w:sz w:val="22"/>
          <w:szCs w:val="22"/>
          <w:lang w:eastAsia="fi-FI"/>
        </w:rPr>
      </w:r>
      <w:r w:rsidRPr="00FE4F54">
        <w:rPr>
          <w:sz w:val="22"/>
          <w:szCs w:val="22"/>
          <w:lang w:eastAsia="fi-FI"/>
        </w:rPr>
        <w:fldChar w:fldCharType="end"/>
      </w:r>
      <w:r w:rsidRPr="00FE4F54">
        <w:rPr>
          <w:sz w:val="22"/>
          <w:szCs w:val="22"/>
          <w:lang w:eastAsia="fi-FI"/>
        </w:rPr>
      </w:r>
      <w:r w:rsidRPr="00FE4F54">
        <w:rPr>
          <w:sz w:val="22"/>
          <w:szCs w:val="22"/>
          <w:lang w:eastAsia="fi-FI"/>
        </w:rPr>
        <w:fldChar w:fldCharType="separate"/>
      </w:r>
      <w:r w:rsidRPr="00FE4F54">
        <w:rPr>
          <w:noProof/>
          <w:sz w:val="22"/>
          <w:szCs w:val="22"/>
          <w:lang w:eastAsia="fi-FI"/>
        </w:rPr>
        <w:t>(Dippner et al. 2019)</w:t>
      </w:r>
      <w:r w:rsidRPr="00FE4F54">
        <w:rPr>
          <w:sz w:val="22"/>
          <w:szCs w:val="22"/>
          <w:lang w:eastAsia="fi-FI"/>
        </w:rPr>
        <w:fldChar w:fldCharType="end"/>
      </w:r>
      <w:r w:rsidRPr="00FE4F54">
        <w:rPr>
          <w:sz w:val="22"/>
          <w:szCs w:val="22"/>
          <w:lang w:eastAsia="fi-FI"/>
        </w:rPr>
        <w:t xml:space="preserve">. </w:t>
      </w:r>
      <w:r w:rsidR="003E5DBA" w:rsidRPr="00FE4F54">
        <w:rPr>
          <w:sz w:val="22"/>
          <w:szCs w:val="22"/>
          <w:lang w:eastAsia="fi-FI"/>
        </w:rPr>
        <w:t>These studies have mostly considered the central and southern Baltic fish stocks. I</w:t>
      </w:r>
      <w:r w:rsidRPr="00FE4F54">
        <w:rPr>
          <w:sz w:val="22"/>
          <w:szCs w:val="22"/>
          <w:lang w:eastAsia="fi-FI"/>
        </w:rPr>
        <w:t>n the Bothnian Bay, the northernmost basin of the Baltic Sea, salinity was the major driver for herring</w:t>
      </w:r>
      <w:r w:rsidR="003E5DBA" w:rsidRPr="00FE4F54">
        <w:rPr>
          <w:sz w:val="22"/>
          <w:szCs w:val="22"/>
          <w:lang w:eastAsia="fi-FI"/>
        </w:rPr>
        <w:t xml:space="preserve"> as well, but the species involved were different</w:t>
      </w:r>
      <w:r w:rsidRPr="00FE4F54">
        <w:rPr>
          <w:sz w:val="22"/>
          <w:szCs w:val="22"/>
          <w:lang w:eastAsia="fi-FI"/>
        </w:rPr>
        <w:t xml:space="preserve">. </w:t>
      </w:r>
      <w:r w:rsidR="003E5DBA" w:rsidRPr="00FE4F54">
        <w:rPr>
          <w:sz w:val="22"/>
          <w:szCs w:val="22"/>
          <w:lang w:eastAsia="fi-FI"/>
        </w:rPr>
        <w:t>Here t</w:t>
      </w:r>
      <w:r w:rsidRPr="00FE4F54">
        <w:rPr>
          <w:sz w:val="22"/>
          <w:szCs w:val="22"/>
          <w:lang w:eastAsia="fi-FI"/>
        </w:rPr>
        <w:t>he decline of spawning-stock biomass observed in 1980-2013 was explained by a simultaneously increased competition for food with vendace, a limnic species</w:t>
      </w:r>
      <w:r w:rsidR="003E5DBA" w:rsidRPr="00FE4F54">
        <w:rPr>
          <w:sz w:val="22"/>
          <w:szCs w:val="22"/>
          <w:lang w:eastAsia="fi-FI"/>
        </w:rPr>
        <w:t xml:space="preserve"> that had increased with lowering salinity</w:t>
      </w:r>
      <w:r w:rsidRPr="00FE4F54">
        <w:rPr>
          <w:sz w:val="22"/>
          <w:szCs w:val="22"/>
          <w:lang w:eastAsia="fi-FI"/>
        </w:rPr>
        <w:t xml:space="preserve"> </w:t>
      </w:r>
      <w:r w:rsidRPr="00FE4F54">
        <w:rPr>
          <w:sz w:val="22"/>
          <w:szCs w:val="22"/>
          <w:lang w:eastAsia="fi-FI"/>
        </w:rPr>
        <w:fldChar w:fldCharType="begin">
          <w:fldData xml:space="preserve">PEVuZE5vdGU+PENpdGU+PEF1dGhvcj5QZWtjYW4tSGVraW08L0F1dGhvcj48WWVhcj4yMDE2PC9Z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</w:fldData>
        </w:fldChar>
      </w:r>
      <w:r w:rsidRPr="00FE4F54">
        <w:rPr>
          <w:sz w:val="22"/>
          <w:szCs w:val="22"/>
          <w:lang w:eastAsia="fi-FI"/>
        </w:rPr>
        <w:instrText xml:space="preserve"> ADDIN EN.CITE </w:instrText>
      </w:r>
      <w:r w:rsidRPr="00FE4F54">
        <w:rPr>
          <w:sz w:val="22"/>
          <w:szCs w:val="22"/>
          <w:lang w:eastAsia="fi-FI"/>
        </w:rPr>
        <w:fldChar w:fldCharType="begin">
          <w:fldData xml:space="preserve">PEVuZE5vdGU+PENpdGU+PEF1dGhvcj5QZWtjYW4tSGVraW08L0F1dGhvcj48WWVhcj4yMDE2PC9Z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</w:fldData>
        </w:fldChar>
      </w:r>
      <w:r w:rsidRPr="00FE4F54">
        <w:rPr>
          <w:sz w:val="22"/>
          <w:szCs w:val="22"/>
          <w:lang w:eastAsia="fi-FI"/>
        </w:rPr>
        <w:instrText xml:space="preserve"> ADDIN EN.CITE.DATA </w:instrText>
      </w:r>
      <w:r w:rsidRPr="00FE4F54">
        <w:rPr>
          <w:sz w:val="22"/>
          <w:szCs w:val="22"/>
          <w:lang w:eastAsia="fi-FI"/>
        </w:rPr>
      </w:r>
      <w:r w:rsidRPr="00FE4F54">
        <w:rPr>
          <w:sz w:val="22"/>
          <w:szCs w:val="22"/>
          <w:lang w:eastAsia="fi-FI"/>
        </w:rPr>
        <w:fldChar w:fldCharType="end"/>
      </w:r>
      <w:r w:rsidRPr="00FE4F54">
        <w:rPr>
          <w:sz w:val="22"/>
          <w:szCs w:val="22"/>
          <w:lang w:eastAsia="fi-FI"/>
        </w:rPr>
      </w:r>
      <w:r w:rsidRPr="00FE4F54">
        <w:rPr>
          <w:sz w:val="22"/>
          <w:szCs w:val="22"/>
          <w:lang w:eastAsia="fi-FI"/>
        </w:rPr>
        <w:fldChar w:fldCharType="separate"/>
      </w:r>
      <w:r w:rsidRPr="00FE4F54">
        <w:rPr>
          <w:noProof/>
          <w:sz w:val="22"/>
          <w:szCs w:val="22"/>
          <w:lang w:eastAsia="fi-FI"/>
        </w:rPr>
        <w:t>(Pekcan-Hekim et al. 2016)</w:t>
      </w:r>
      <w:r w:rsidRPr="00FE4F54">
        <w:rPr>
          <w:sz w:val="22"/>
          <w:szCs w:val="22"/>
          <w:lang w:eastAsia="fi-FI"/>
        </w:rPr>
        <w:fldChar w:fldCharType="end"/>
      </w:r>
      <w:r w:rsidRPr="00FE4F54">
        <w:rPr>
          <w:sz w:val="22"/>
          <w:szCs w:val="22"/>
          <w:lang w:eastAsia="fi-FI"/>
        </w:rPr>
        <w:t>.</w:t>
      </w:r>
    </w:p>
    <w:p w14:paraId="6F3CA366" w14:textId="77777777" w:rsidR="00816E0E" w:rsidRPr="00FE4F54" w:rsidRDefault="00816E0E" w:rsidP="00352E56">
      <w:pPr>
        <w:autoSpaceDE w:val="0"/>
        <w:autoSpaceDN w:val="0"/>
        <w:adjustRightInd w:val="0"/>
        <w:spacing w:line="300" w:lineRule="exact"/>
        <w:rPr>
          <w:sz w:val="22"/>
          <w:szCs w:val="22"/>
        </w:rPr>
      </w:pPr>
    </w:p>
    <w:p w14:paraId="5E3D7733" w14:textId="36C2C3F3" w:rsidR="00816E0E" w:rsidRPr="00FE4F54" w:rsidRDefault="00816E0E" w:rsidP="00352E56">
      <w:pPr>
        <w:autoSpaceDE w:val="0"/>
        <w:autoSpaceDN w:val="0"/>
        <w:adjustRightInd w:val="0"/>
        <w:spacing w:line="300" w:lineRule="exact"/>
        <w:rPr>
          <w:sz w:val="22"/>
          <w:szCs w:val="22"/>
        </w:rPr>
      </w:pPr>
      <w:r w:rsidRPr="00FE4F54">
        <w:rPr>
          <w:sz w:val="22"/>
          <w:szCs w:val="22"/>
        </w:rPr>
        <w:t xml:space="preserve">Multi-species modelling </w:t>
      </w:r>
      <w:r w:rsidRPr="00FE4F54">
        <w:rPr>
          <w:sz w:val="22"/>
          <w:szCs w:val="22"/>
          <w:lang w:eastAsia="fi-FI"/>
        </w:rPr>
        <w:t xml:space="preserve">studies have </w:t>
      </w:r>
      <w:r w:rsidRPr="00FE4F54">
        <w:rPr>
          <w:sz w:val="22"/>
          <w:szCs w:val="22"/>
        </w:rPr>
        <w:t xml:space="preserve">also </w:t>
      </w:r>
      <w:r w:rsidRPr="00FE4F54">
        <w:rPr>
          <w:sz w:val="22"/>
          <w:szCs w:val="22"/>
          <w:lang w:eastAsia="fi-FI"/>
        </w:rPr>
        <w:t>investigated</w:t>
      </w:r>
      <w:r w:rsidRPr="00FE4F54">
        <w:rPr>
          <w:sz w:val="22"/>
          <w:szCs w:val="22"/>
        </w:rPr>
        <w:t xml:space="preserve"> the </w:t>
      </w:r>
      <w:r w:rsidR="003E5DBA" w:rsidRPr="00FE4F54">
        <w:rPr>
          <w:sz w:val="22"/>
          <w:szCs w:val="22"/>
          <w:lang w:eastAsia="fi-FI"/>
        </w:rPr>
        <w:t xml:space="preserve">factors affecting the populations </w:t>
      </w:r>
      <w:r w:rsidRPr="00FE4F54">
        <w:rPr>
          <w:sz w:val="22"/>
          <w:szCs w:val="22"/>
        </w:rPr>
        <w:t xml:space="preserve">of </w:t>
      </w:r>
      <w:r w:rsidRPr="00FE4F54">
        <w:rPr>
          <w:sz w:val="22"/>
          <w:szCs w:val="22"/>
          <w:lang w:eastAsia="fi-FI"/>
        </w:rPr>
        <w:t xml:space="preserve">cod, herring and sprat under </w:t>
      </w:r>
      <w:r w:rsidRPr="00FE4F54">
        <w:rPr>
          <w:sz w:val="22"/>
          <w:szCs w:val="22"/>
        </w:rPr>
        <w:t xml:space="preserve">climate </w:t>
      </w:r>
      <w:r w:rsidRPr="00FE4F54">
        <w:rPr>
          <w:sz w:val="22"/>
          <w:szCs w:val="22"/>
          <w:lang w:eastAsia="fi-FI"/>
        </w:rPr>
        <w:t>change. It was concluded that both fishing and climate strongly affects the size of</w:t>
      </w:r>
      <w:r w:rsidRPr="00FE4F54">
        <w:rPr>
          <w:sz w:val="22"/>
          <w:szCs w:val="22"/>
        </w:rPr>
        <w:t xml:space="preserve"> cod stocks. If fishing is intense but climate remains unchanged, cod declines, but not very dramatically, while if climate changes as projected, cod goes extinct in two models out of seven</w:t>
      </w:r>
      <w:r w:rsidRPr="00FE4F54">
        <w:rPr>
          <w:sz w:val="22"/>
          <w:szCs w:val="22"/>
          <w:lang w:eastAsia="fi-FI"/>
        </w:rPr>
        <w:t>, even with present low fishing effort</w:t>
      </w:r>
      <w:r w:rsidRPr="00FE4F54">
        <w:rPr>
          <w:sz w:val="22"/>
          <w:szCs w:val="22"/>
        </w:rPr>
        <w:t xml:space="preserve"> </w:t>
      </w:r>
      <w:r w:rsidRPr="00FE4F54">
        <w:rPr>
          <w:sz w:val="22"/>
          <w:szCs w:val="22"/>
        </w:rPr>
        <w:fldChar w:fldCharType="begin">
          <w:fldData xml:space="preserve">PEVuZE5vdGU+PENpdGU+PEF1dGhvcj5Hw6VyZG1hcms8L0F1dGhvcj48WWVhcj4yMDEzPC9ZZWFy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</w:fldData>
        </w:fldChar>
      </w:r>
      <w:r w:rsidRPr="00FE4F54">
        <w:rPr>
          <w:sz w:val="22"/>
          <w:szCs w:val="22"/>
        </w:rPr>
        <w:instrText xml:space="preserve"> ADDIN EN.CITE </w:instrText>
      </w:r>
      <w:r w:rsidRPr="00FE4F54">
        <w:rPr>
          <w:sz w:val="22"/>
          <w:szCs w:val="22"/>
        </w:rPr>
        <w:fldChar w:fldCharType="begin">
          <w:fldData xml:space="preserve">PEVuZE5vdGU+PENpdGU+PEF1dGhvcj5Hw6VyZG1hcms8L0F1dGhvcj48WWVhcj4yMDEzPC9ZZWFy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</w:fldData>
        </w:fldChar>
      </w:r>
      <w:r w:rsidRPr="00FE4F54">
        <w:rPr>
          <w:sz w:val="22"/>
          <w:szCs w:val="22"/>
          <w:lang w:eastAsia="fi-FI"/>
        </w:rPr>
        <w:instrText xml:space="preserve"> ADDIN EN.CITE.DATA </w:instrText>
      </w:r>
      <w:r w:rsidRPr="00FE4F54">
        <w:rPr>
          <w:sz w:val="22"/>
          <w:szCs w:val="22"/>
        </w:rPr>
      </w:r>
      <w:r w:rsidRPr="00FE4F54">
        <w:rPr>
          <w:sz w:val="22"/>
          <w:szCs w:val="22"/>
        </w:rPr>
        <w:fldChar w:fldCharType="end"/>
      </w:r>
      <w:r w:rsidRPr="00FE4F54">
        <w:rPr>
          <w:sz w:val="22"/>
          <w:szCs w:val="22"/>
        </w:rPr>
      </w:r>
      <w:r w:rsidRPr="00FE4F54">
        <w:rPr>
          <w:sz w:val="22"/>
          <w:szCs w:val="22"/>
        </w:rPr>
        <w:fldChar w:fldCharType="separate"/>
      </w:r>
      <w:r w:rsidRPr="00FE4F54">
        <w:rPr>
          <w:sz w:val="22"/>
          <w:szCs w:val="22"/>
        </w:rPr>
        <w:t>(</w:t>
      </w:r>
      <w:proofErr w:type="spellStart"/>
      <w:r w:rsidRPr="00FE4F54">
        <w:rPr>
          <w:sz w:val="22"/>
          <w:szCs w:val="22"/>
        </w:rPr>
        <w:t>Gårdmark</w:t>
      </w:r>
      <w:proofErr w:type="spellEnd"/>
      <w:r w:rsidRPr="00FE4F54">
        <w:rPr>
          <w:sz w:val="22"/>
          <w:szCs w:val="22"/>
        </w:rPr>
        <w:t xml:space="preserve"> et al. 2013)</w:t>
      </w:r>
      <w:r w:rsidRPr="00FE4F54">
        <w:rPr>
          <w:sz w:val="22"/>
          <w:szCs w:val="22"/>
        </w:rPr>
        <w:fldChar w:fldCharType="end"/>
      </w:r>
      <w:r w:rsidRPr="00FE4F54">
        <w:rPr>
          <w:sz w:val="22"/>
          <w:szCs w:val="22"/>
        </w:rPr>
        <w:t xml:space="preserve">. </w:t>
      </w:r>
    </w:p>
    <w:p w14:paraId="68E3FF77" w14:textId="77777777" w:rsidR="003E5DBA" w:rsidRPr="00FE4F54" w:rsidRDefault="003E5DBA" w:rsidP="00352E56">
      <w:pPr>
        <w:autoSpaceDE w:val="0"/>
        <w:autoSpaceDN w:val="0"/>
        <w:adjustRightInd w:val="0"/>
        <w:spacing w:line="300" w:lineRule="exact"/>
        <w:rPr>
          <w:sz w:val="22"/>
          <w:szCs w:val="22"/>
        </w:rPr>
      </w:pPr>
    </w:p>
    <w:p w14:paraId="7712D1B7" w14:textId="5C68FE87" w:rsidR="00816E0E" w:rsidRPr="00FE4F54" w:rsidRDefault="00816E0E" w:rsidP="00352E56">
      <w:pPr>
        <w:autoSpaceDE w:val="0"/>
        <w:autoSpaceDN w:val="0"/>
        <w:adjustRightInd w:val="0"/>
        <w:spacing w:line="300" w:lineRule="exact"/>
        <w:rPr>
          <w:sz w:val="22"/>
          <w:szCs w:val="22"/>
        </w:rPr>
      </w:pPr>
      <w:r w:rsidRPr="00FE4F54">
        <w:rPr>
          <w:sz w:val="22"/>
          <w:szCs w:val="22"/>
        </w:rPr>
        <w:t>Different scenarios may yield very different outcomes, however. Medium CO</w:t>
      </w:r>
      <w:r w:rsidRPr="00FE4F54">
        <w:rPr>
          <w:sz w:val="22"/>
          <w:szCs w:val="22"/>
          <w:vertAlign w:val="subscript"/>
        </w:rPr>
        <w:t>2</w:t>
      </w:r>
      <w:r w:rsidRPr="00FE4F54">
        <w:rPr>
          <w:sz w:val="22"/>
          <w:szCs w:val="22"/>
        </w:rPr>
        <w:t xml:space="preserve"> concentrations (RCP4.5), low nutrients and sustainable fisheries resulted in high </w:t>
      </w:r>
      <w:r w:rsidRPr="00FE4F54">
        <w:rPr>
          <w:sz w:val="22"/>
          <w:szCs w:val="22"/>
          <w:lang w:eastAsia="fi-FI"/>
        </w:rPr>
        <w:t xml:space="preserve">biodiversity and high </w:t>
      </w:r>
      <w:r w:rsidRPr="00FE4F54">
        <w:rPr>
          <w:sz w:val="22"/>
          <w:szCs w:val="22"/>
        </w:rPr>
        <w:t xml:space="preserve">numbers of cod and flounder, while high emissions (RCP8.5) and high nutrient loads resulted in </w:t>
      </w:r>
      <w:r w:rsidRPr="00FE4F54">
        <w:rPr>
          <w:sz w:val="22"/>
          <w:szCs w:val="22"/>
          <w:lang w:eastAsia="fi-FI"/>
        </w:rPr>
        <w:t xml:space="preserve">diminished biodiversity and </w:t>
      </w:r>
      <w:r w:rsidRPr="00FE4F54">
        <w:rPr>
          <w:sz w:val="22"/>
          <w:szCs w:val="22"/>
        </w:rPr>
        <w:t xml:space="preserve">high abundance of lower value fish, especially sprat </w:t>
      </w:r>
      <w:r w:rsidRPr="00FE4F54">
        <w:rPr>
          <w:sz w:val="22"/>
          <w:szCs w:val="22"/>
        </w:rPr>
        <w:fldChar w:fldCharType="begin">
          <w:fldData xml:space="preserve">PEVuZE5vdGU+PENpdGU+PEF1dGhvcj5CYXVlcjwvQXV0aG9yPjxZZWFyPjIwMTg8L1llYXI+PFJl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</w:fldData>
        </w:fldChar>
      </w:r>
      <w:r w:rsidRPr="00FE4F54">
        <w:rPr>
          <w:sz w:val="22"/>
          <w:szCs w:val="22"/>
        </w:rPr>
        <w:instrText xml:space="preserve"> ADDIN EN.CITE </w:instrText>
      </w:r>
      <w:r w:rsidRPr="00FE4F54">
        <w:rPr>
          <w:sz w:val="22"/>
          <w:szCs w:val="22"/>
        </w:rPr>
        <w:fldChar w:fldCharType="begin">
          <w:fldData xml:space="preserve">PEVuZE5vdGU+PENpdGU+PEF1dGhvcj5CYXVlcjwvQXV0aG9yPjxZZWFyPjIwMTg8L1llYXI+PFJl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</w:fldData>
        </w:fldChar>
      </w:r>
      <w:r w:rsidRPr="00FE4F54">
        <w:rPr>
          <w:sz w:val="22"/>
          <w:szCs w:val="22"/>
          <w:lang w:eastAsia="fi-FI"/>
        </w:rPr>
        <w:instrText xml:space="preserve"> ADDIN EN.CITE.DATA </w:instrText>
      </w:r>
      <w:r w:rsidRPr="00FE4F54">
        <w:rPr>
          <w:sz w:val="22"/>
          <w:szCs w:val="22"/>
        </w:rPr>
      </w:r>
      <w:r w:rsidRPr="00FE4F54">
        <w:rPr>
          <w:sz w:val="22"/>
          <w:szCs w:val="22"/>
        </w:rPr>
        <w:fldChar w:fldCharType="end"/>
      </w:r>
      <w:r w:rsidRPr="00FE4F54">
        <w:rPr>
          <w:sz w:val="22"/>
          <w:szCs w:val="22"/>
        </w:rPr>
      </w:r>
      <w:r w:rsidRPr="00FE4F54">
        <w:rPr>
          <w:sz w:val="22"/>
          <w:szCs w:val="22"/>
        </w:rPr>
        <w:fldChar w:fldCharType="separate"/>
      </w:r>
      <w:r w:rsidRPr="00FE4F54">
        <w:rPr>
          <w:sz w:val="22"/>
          <w:szCs w:val="22"/>
        </w:rPr>
        <w:t>(Bauer et al. 2018, Bauer et al. 2019, Hyytiäinen et al. 2019)</w:t>
      </w:r>
      <w:r w:rsidRPr="00FE4F54">
        <w:rPr>
          <w:sz w:val="22"/>
          <w:szCs w:val="22"/>
        </w:rPr>
        <w:fldChar w:fldCharType="end"/>
      </w:r>
      <w:r w:rsidRPr="00FE4F54">
        <w:rPr>
          <w:sz w:val="22"/>
          <w:szCs w:val="22"/>
        </w:rPr>
        <w:t>.</w:t>
      </w:r>
    </w:p>
    <w:p w14:paraId="280452CB" w14:textId="77777777" w:rsidR="00816E0E" w:rsidRPr="00FE4F54" w:rsidRDefault="00816E0E" w:rsidP="00352E56">
      <w:pPr>
        <w:autoSpaceDE w:val="0"/>
        <w:autoSpaceDN w:val="0"/>
        <w:adjustRightInd w:val="0"/>
        <w:spacing w:line="300" w:lineRule="exact"/>
        <w:rPr>
          <w:sz w:val="22"/>
          <w:szCs w:val="22"/>
        </w:rPr>
      </w:pPr>
    </w:p>
    <w:p w14:paraId="24DBCBA3" w14:textId="77777777" w:rsidR="0012522B" w:rsidRDefault="0012522B" w:rsidP="00352E56">
      <w:pPr>
        <w:autoSpaceDE w:val="0"/>
        <w:autoSpaceDN w:val="0"/>
        <w:adjustRightInd w:val="0"/>
        <w:spacing w:line="300" w:lineRule="exact"/>
        <w:rPr>
          <w:b/>
          <w:sz w:val="28"/>
          <w:szCs w:val="28"/>
        </w:rPr>
      </w:pPr>
    </w:p>
    <w:p w14:paraId="35D651A9" w14:textId="3969A495" w:rsidR="00416576" w:rsidRPr="00734B32" w:rsidRDefault="00416576" w:rsidP="00352E56">
      <w:pPr>
        <w:autoSpaceDE w:val="0"/>
        <w:autoSpaceDN w:val="0"/>
        <w:adjustRightInd w:val="0"/>
        <w:spacing w:line="300" w:lineRule="exact"/>
        <w:rPr>
          <w:b/>
          <w:sz w:val="28"/>
          <w:szCs w:val="28"/>
        </w:rPr>
      </w:pPr>
      <w:r>
        <w:rPr>
          <w:b/>
          <w:sz w:val="28"/>
          <w:szCs w:val="28"/>
        </w:rPr>
        <w:t>Knowledge gaps</w:t>
      </w:r>
    </w:p>
    <w:p w14:paraId="7A0785B3" w14:textId="345D10DF" w:rsidR="00416576" w:rsidRPr="00816E0E" w:rsidRDefault="00416576" w:rsidP="00352E56">
      <w:pPr>
        <w:autoSpaceDE w:val="0"/>
        <w:autoSpaceDN w:val="0"/>
        <w:adjustRightInd w:val="0"/>
        <w:spacing w:line="300" w:lineRule="exact"/>
        <w:rPr>
          <w:sz w:val="22"/>
          <w:szCs w:val="22"/>
          <w:u w:val="single"/>
        </w:rPr>
      </w:pPr>
    </w:p>
    <w:p w14:paraId="7B246A65" w14:textId="3FF3CAB6" w:rsidR="006A08D2" w:rsidRPr="00816E0E" w:rsidRDefault="006A08D2" w:rsidP="00352E56">
      <w:pPr>
        <w:autoSpaceDE w:val="0"/>
        <w:autoSpaceDN w:val="0"/>
        <w:adjustRightInd w:val="0"/>
        <w:spacing w:line="300" w:lineRule="exact"/>
        <w:rPr>
          <w:sz w:val="22"/>
          <w:szCs w:val="22"/>
        </w:rPr>
      </w:pPr>
      <w:r>
        <w:rPr>
          <w:sz w:val="22"/>
          <w:szCs w:val="22"/>
        </w:rPr>
        <w:t xml:space="preserve">There are </w:t>
      </w:r>
      <w:proofErr w:type="gramStart"/>
      <w:r>
        <w:rPr>
          <w:sz w:val="22"/>
          <w:szCs w:val="22"/>
        </w:rPr>
        <w:t>a number of</w:t>
      </w:r>
      <w:proofErr w:type="gramEnd"/>
      <w:r>
        <w:rPr>
          <w:sz w:val="22"/>
          <w:szCs w:val="22"/>
        </w:rPr>
        <w:t xml:space="preserve"> major knowledge gaps in the present literature. </w:t>
      </w:r>
      <w:r w:rsidR="000F037B">
        <w:rPr>
          <w:sz w:val="22"/>
          <w:szCs w:val="22"/>
        </w:rPr>
        <w:t>First, d</w:t>
      </w:r>
      <w:r>
        <w:rPr>
          <w:sz w:val="22"/>
          <w:szCs w:val="22"/>
        </w:rPr>
        <w:t>espite more than two decades of 3D modelling, there are still large uncertainties in projecting the future salinity level as well as stratification under different climate forcings. This weakens our ability to project all the main changes anticipated, from pelagic productivity and benthic-pelagic coupling to fish populations and geographic shifts in macroalgal communities in the photic zone.</w:t>
      </w:r>
    </w:p>
    <w:p w14:paraId="7A119BF0" w14:textId="71FF81DC" w:rsidR="00416576" w:rsidRDefault="00416576">
      <w:pPr>
        <w:rPr>
          <w:sz w:val="22"/>
          <w:szCs w:val="22"/>
        </w:rPr>
      </w:pPr>
    </w:p>
    <w:p w14:paraId="3CF0DABA" w14:textId="63833A52" w:rsidR="00416576" w:rsidRPr="00816E0E" w:rsidRDefault="00E256A8" w:rsidP="00352E56">
      <w:pPr>
        <w:autoSpaceDE w:val="0"/>
        <w:autoSpaceDN w:val="0"/>
        <w:adjustRightInd w:val="0"/>
        <w:spacing w:line="300" w:lineRule="exact"/>
        <w:rPr>
          <w:sz w:val="22"/>
          <w:szCs w:val="22"/>
        </w:rPr>
      </w:pPr>
      <w:r>
        <w:rPr>
          <w:sz w:val="22"/>
          <w:szCs w:val="22"/>
        </w:rPr>
        <w:t>Furthermore, r</w:t>
      </w:r>
      <w:r w:rsidR="00816E0E" w:rsidRPr="00816E0E">
        <w:rPr>
          <w:sz w:val="22"/>
          <w:szCs w:val="22"/>
        </w:rPr>
        <w:t xml:space="preserve">egime shifts mostly looked at through food web changes </w:t>
      </w:r>
      <w:r>
        <w:rPr>
          <w:sz w:val="22"/>
          <w:szCs w:val="22"/>
        </w:rPr>
        <w:t xml:space="preserve">in the central Baltic Sea, using the </w:t>
      </w:r>
      <w:r w:rsidR="00816E0E" w:rsidRPr="00816E0E">
        <w:rPr>
          <w:sz w:val="22"/>
          <w:szCs w:val="22"/>
        </w:rPr>
        <w:t>cod-sprat-herring-</w:t>
      </w:r>
      <w:r>
        <w:rPr>
          <w:sz w:val="22"/>
          <w:szCs w:val="22"/>
        </w:rPr>
        <w:t xml:space="preserve">zooplankton trophic links as an example. Only recently have the experimental and mesocosm studies on the dynamics of the lower trophic levels, i.e. bacteria, flagellates and microzooplankton started to shed light on the complex dynamics of the microbial loop under different scenarios of DOM, temperature and OA. </w:t>
      </w:r>
      <w:r w:rsidR="00344118">
        <w:rPr>
          <w:sz w:val="22"/>
          <w:szCs w:val="22"/>
        </w:rPr>
        <w:t>The conclusions from the experimental work should be integrated into the wider studies of food web dynamics, to get a more comprehensive view of the responses of the pelagic and benthic systems to climate change, from bacteria to fish.</w:t>
      </w:r>
    </w:p>
    <w:p w14:paraId="55650190" w14:textId="66998E6F" w:rsidR="00416576" w:rsidRDefault="00416576" w:rsidP="00352E56">
      <w:pPr>
        <w:autoSpaceDE w:val="0"/>
        <w:autoSpaceDN w:val="0"/>
        <w:adjustRightInd w:val="0"/>
        <w:spacing w:line="300" w:lineRule="exact"/>
        <w:rPr>
          <w:sz w:val="22"/>
          <w:szCs w:val="22"/>
        </w:rPr>
      </w:pPr>
    </w:p>
    <w:p w14:paraId="2BFA177C" w14:textId="4E4362A2" w:rsidR="00816E0E" w:rsidRDefault="00E256A8" w:rsidP="00352E56">
      <w:pPr>
        <w:autoSpaceDE w:val="0"/>
        <w:autoSpaceDN w:val="0"/>
        <w:adjustRightInd w:val="0"/>
        <w:spacing w:line="300" w:lineRule="exact"/>
        <w:rPr>
          <w:sz w:val="22"/>
          <w:szCs w:val="22"/>
        </w:rPr>
      </w:pPr>
      <w:r>
        <w:rPr>
          <w:sz w:val="22"/>
          <w:szCs w:val="22"/>
        </w:rPr>
        <w:t>Furthermore, while experimental studies on macroalgal communities are many, few studies have investigated the s</w:t>
      </w:r>
      <w:r w:rsidR="00816E0E">
        <w:rPr>
          <w:sz w:val="22"/>
          <w:szCs w:val="22"/>
        </w:rPr>
        <w:t>hallow water ecosystems holistically</w:t>
      </w:r>
      <w:r>
        <w:rPr>
          <w:sz w:val="22"/>
          <w:szCs w:val="22"/>
        </w:rPr>
        <w:t xml:space="preserve">, including macroalgae, filamentous algae, and their grazers and fish at the same time. Those that have, have revealed complex interactions and multiple feedbacks between algae, grazers and their predators. </w:t>
      </w:r>
    </w:p>
    <w:p w14:paraId="09C2DA62" w14:textId="13409A2D" w:rsidR="00816E0E" w:rsidRDefault="00816E0E" w:rsidP="00352E56">
      <w:pPr>
        <w:autoSpaceDE w:val="0"/>
        <w:autoSpaceDN w:val="0"/>
        <w:adjustRightInd w:val="0"/>
        <w:spacing w:line="300" w:lineRule="exact"/>
        <w:rPr>
          <w:sz w:val="22"/>
          <w:szCs w:val="22"/>
        </w:rPr>
      </w:pPr>
    </w:p>
    <w:p w14:paraId="30676925" w14:textId="39D59F63" w:rsidR="00816E0E" w:rsidRDefault="00E256A8" w:rsidP="00352E56">
      <w:pPr>
        <w:autoSpaceDE w:val="0"/>
        <w:autoSpaceDN w:val="0"/>
        <w:adjustRightInd w:val="0"/>
        <w:spacing w:line="300" w:lineRule="exact"/>
        <w:rPr>
          <w:sz w:val="22"/>
          <w:szCs w:val="22"/>
        </w:rPr>
      </w:pPr>
      <w:r>
        <w:rPr>
          <w:sz w:val="22"/>
          <w:szCs w:val="22"/>
        </w:rPr>
        <w:t xml:space="preserve">Furthermore, the coupled oceanographic-biogeochemical modelling studies typically study the whole Baltic Sea and often have a horizontal resolution at the scale of 4 km. In contrast the models used to project present or future species </w:t>
      </w:r>
      <w:r w:rsidR="00344118">
        <w:rPr>
          <w:sz w:val="22"/>
          <w:szCs w:val="22"/>
        </w:rPr>
        <w:t xml:space="preserve">distributions </w:t>
      </w:r>
      <w:r>
        <w:rPr>
          <w:sz w:val="22"/>
          <w:szCs w:val="22"/>
        </w:rPr>
        <w:t xml:space="preserve">are done in 2D, and at much higher resolution, up to 40 m </w:t>
      </w:r>
      <w:r>
        <w:rPr>
          <w:sz w:val="22"/>
          <w:szCs w:val="22"/>
        </w:rPr>
        <w:fldChar w:fldCharType="begin">
          <w:fldData xml:space="preserve">PEVuZE5vdGU+PENpdGU+PEF1dGhvcj5Kb25zc29uPC9BdXRob3I+PFllYXI+MjAxODwvWWVhcj48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</w:fldData>
        </w:fldChar>
      </w:r>
      <w:r>
        <w:rPr>
          <w:sz w:val="22"/>
          <w:szCs w:val="22"/>
        </w:rPr>
        <w:instrText xml:space="preserve"> ADDIN EN.CITE </w:instrText>
      </w:r>
      <w:r>
        <w:rPr>
          <w:sz w:val="22"/>
          <w:szCs w:val="22"/>
        </w:rPr>
        <w:fldChar w:fldCharType="begin">
          <w:fldData xml:space="preserve">PEVuZE5vdGU+PENpdGU+PEF1dGhvcj5Kb25zc29uPC9BdXRob3I+PFllYXI+MjAxODwvWWVhcj48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</w:fldData>
        </w:fldChar>
      </w:r>
      <w:r>
        <w:rPr>
          <w:sz w:val="22"/>
          <w:szCs w:val="22"/>
        </w:rPr>
        <w:instrText xml:space="preserve"> ADDIN EN.CITE.DATA </w:instrText>
      </w:r>
      <w:r>
        <w:rPr>
          <w:sz w:val="22"/>
          <w:szCs w:val="22"/>
        </w:rPr>
      </w:r>
      <w:r>
        <w:rPr>
          <w:sz w:val="22"/>
          <w:szCs w:val="22"/>
        </w:rPr>
        <w:fldChar w:fldCharType="end"/>
      </w:r>
      <w:r>
        <w:rPr>
          <w:sz w:val="22"/>
          <w:szCs w:val="22"/>
        </w:rPr>
        <w:fldChar w:fldCharType="separate"/>
      </w:r>
      <w:r>
        <w:rPr>
          <w:noProof/>
          <w:sz w:val="22"/>
          <w:szCs w:val="22"/>
        </w:rPr>
        <w:t>(Jonsson et al. 2018, Virtanen et al. 2018, Kotta et al. 2019)</w:t>
      </w:r>
      <w:r>
        <w:rPr>
          <w:sz w:val="22"/>
          <w:szCs w:val="22"/>
        </w:rPr>
        <w:fldChar w:fldCharType="end"/>
      </w:r>
      <w:r w:rsidR="00344118">
        <w:rPr>
          <w:sz w:val="22"/>
          <w:szCs w:val="22"/>
        </w:rPr>
        <w:t xml:space="preserve">. Both modelling types would benefit from integration. Species </w:t>
      </w:r>
      <w:r w:rsidR="00344118">
        <w:rPr>
          <w:sz w:val="22"/>
          <w:szCs w:val="22"/>
        </w:rPr>
        <w:lastRenderedPageBreak/>
        <w:t xml:space="preserve">distribution models could be parametrized with 3D model results, if they were made more locally, and at higher spatial resolution, whereas the 3D models could benefit from high resolution distribution modelling of benthic communities. </w:t>
      </w:r>
      <w:r>
        <w:rPr>
          <w:sz w:val="22"/>
          <w:szCs w:val="22"/>
        </w:rPr>
        <w:t xml:space="preserve"> </w:t>
      </w:r>
    </w:p>
    <w:p w14:paraId="21EB495D" w14:textId="68D9E96D" w:rsidR="00816E0E" w:rsidRDefault="00816E0E" w:rsidP="00352E56">
      <w:pPr>
        <w:autoSpaceDE w:val="0"/>
        <w:autoSpaceDN w:val="0"/>
        <w:adjustRightInd w:val="0"/>
        <w:spacing w:line="300" w:lineRule="exact"/>
        <w:rPr>
          <w:sz w:val="22"/>
          <w:szCs w:val="22"/>
        </w:rPr>
      </w:pPr>
    </w:p>
    <w:p w14:paraId="0ADCDF9B" w14:textId="77777777" w:rsidR="00E84714" w:rsidRDefault="00E84714" w:rsidP="00352E56">
      <w:pPr>
        <w:autoSpaceDE w:val="0"/>
        <w:autoSpaceDN w:val="0"/>
        <w:adjustRightInd w:val="0"/>
        <w:spacing w:line="300" w:lineRule="exact"/>
        <w:rPr>
          <w:sz w:val="22"/>
          <w:szCs w:val="22"/>
        </w:rPr>
      </w:pPr>
    </w:p>
    <w:p w14:paraId="1EF9E3E1" w14:textId="00696602" w:rsidR="00416576" w:rsidRPr="00734B32" w:rsidRDefault="00416576" w:rsidP="00352E56">
      <w:pPr>
        <w:autoSpaceDE w:val="0"/>
        <w:autoSpaceDN w:val="0"/>
        <w:adjustRightInd w:val="0"/>
        <w:spacing w:line="300" w:lineRule="exact"/>
        <w:rPr>
          <w:b/>
          <w:sz w:val="28"/>
          <w:szCs w:val="28"/>
        </w:rPr>
      </w:pPr>
      <w:r>
        <w:rPr>
          <w:b/>
          <w:sz w:val="28"/>
          <w:szCs w:val="28"/>
        </w:rPr>
        <w:t>Conclusions</w:t>
      </w:r>
    </w:p>
    <w:p w14:paraId="73A7FE29" w14:textId="6ECD6E0C" w:rsidR="00416576" w:rsidRPr="0019121F" w:rsidRDefault="00416576" w:rsidP="00352E56">
      <w:pPr>
        <w:autoSpaceDE w:val="0"/>
        <w:autoSpaceDN w:val="0"/>
        <w:adjustRightInd w:val="0"/>
        <w:spacing w:line="300" w:lineRule="exact"/>
        <w:rPr>
          <w:sz w:val="22"/>
          <w:szCs w:val="22"/>
          <w:u w:val="single"/>
        </w:rPr>
      </w:pPr>
    </w:p>
    <w:p w14:paraId="6A59A092" w14:textId="375EAAE6" w:rsidR="001B537A" w:rsidRPr="0019121F" w:rsidRDefault="001B537A" w:rsidP="00352E56">
      <w:pPr>
        <w:autoSpaceDE w:val="0"/>
        <w:autoSpaceDN w:val="0"/>
        <w:adjustRightInd w:val="0"/>
        <w:spacing w:line="300" w:lineRule="exact"/>
        <w:rPr>
          <w:sz w:val="22"/>
          <w:szCs w:val="22"/>
          <w:lang w:eastAsia="fi-FI"/>
        </w:rPr>
      </w:pPr>
      <w:r w:rsidRPr="0019121F">
        <w:rPr>
          <w:sz w:val="22"/>
          <w:szCs w:val="22"/>
          <w:lang w:eastAsia="fi-FI"/>
        </w:rPr>
        <w:t xml:space="preserve">Climate change induces multiple direct and indirect effects on species and </w:t>
      </w:r>
      <w:proofErr w:type="gramStart"/>
      <w:r w:rsidRPr="0019121F">
        <w:rPr>
          <w:sz w:val="22"/>
          <w:szCs w:val="22"/>
          <w:lang w:eastAsia="fi-FI"/>
        </w:rPr>
        <w:t>communities, and</w:t>
      </w:r>
      <w:proofErr w:type="gramEnd"/>
      <w:r w:rsidRPr="0019121F">
        <w:rPr>
          <w:sz w:val="22"/>
          <w:szCs w:val="22"/>
          <w:lang w:eastAsia="fi-FI"/>
        </w:rPr>
        <w:t xml:space="preserve"> affects nutrient and carbon dynamics of the Baltic Sea ecosystem in the pelagial, deep sea benthos, as well as the photic zone close to the shores. The responses vary from species group to another, and within </w:t>
      </w:r>
      <w:r w:rsidR="00FE4F54" w:rsidRPr="0019121F">
        <w:rPr>
          <w:sz w:val="22"/>
          <w:szCs w:val="22"/>
          <w:lang w:eastAsia="fi-FI"/>
        </w:rPr>
        <w:t xml:space="preserve">groups, even between sibling species. Such differences, as well as many feedbacks and altered trophic pathways, make projections very difficult. </w:t>
      </w:r>
    </w:p>
    <w:p w14:paraId="4D7A16FD" w14:textId="573A92AC" w:rsidR="001B537A" w:rsidRPr="0019121F" w:rsidRDefault="001B537A" w:rsidP="00352E56">
      <w:pPr>
        <w:autoSpaceDE w:val="0"/>
        <w:autoSpaceDN w:val="0"/>
        <w:adjustRightInd w:val="0"/>
        <w:spacing w:line="300" w:lineRule="exact"/>
        <w:rPr>
          <w:sz w:val="22"/>
          <w:szCs w:val="22"/>
          <w:lang w:eastAsia="fi-FI"/>
        </w:rPr>
      </w:pPr>
    </w:p>
    <w:p w14:paraId="157397B9" w14:textId="19897084" w:rsidR="007A2B77" w:rsidRPr="0019121F" w:rsidRDefault="00FE4F54" w:rsidP="00352E56">
      <w:pPr>
        <w:autoSpaceDE w:val="0"/>
        <w:autoSpaceDN w:val="0"/>
        <w:adjustRightInd w:val="0"/>
        <w:spacing w:line="300" w:lineRule="exact"/>
        <w:rPr>
          <w:sz w:val="22"/>
          <w:szCs w:val="22"/>
          <w:lang w:eastAsia="fi-FI"/>
        </w:rPr>
      </w:pPr>
      <w:r w:rsidRPr="0019121F">
        <w:rPr>
          <w:sz w:val="22"/>
          <w:szCs w:val="22"/>
          <w:lang w:eastAsia="fi-FI"/>
        </w:rPr>
        <w:t xml:space="preserve">Some common patterns arise from the wealth of recent studies, however. It is probable </w:t>
      </w:r>
      <w:r w:rsidR="007A2B77" w:rsidRPr="0019121F">
        <w:rPr>
          <w:sz w:val="22"/>
          <w:szCs w:val="22"/>
          <w:lang w:eastAsia="fi-FI"/>
        </w:rPr>
        <w:t xml:space="preserve">that the combined effects of increased nutrient loads, increased stratification and increased internal loading will improve the conditions for cyanobacterial blooms in the central basins, as well as the Gulf of Finland. In the northernmost areas - Kvarken and the Bothnian Bay – the increasing allochtonous DOM may </w:t>
      </w:r>
      <w:r w:rsidR="00737F09" w:rsidRPr="0019121F">
        <w:rPr>
          <w:sz w:val="22"/>
          <w:szCs w:val="22"/>
          <w:lang w:eastAsia="fi-FI"/>
        </w:rPr>
        <w:t xml:space="preserve">complicate the picture by </w:t>
      </w:r>
      <w:r w:rsidR="007A2B77" w:rsidRPr="0019121F">
        <w:rPr>
          <w:sz w:val="22"/>
          <w:szCs w:val="22"/>
          <w:lang w:eastAsia="fi-FI"/>
        </w:rPr>
        <w:t>increas</w:t>
      </w:r>
      <w:r w:rsidR="00737F09" w:rsidRPr="0019121F">
        <w:rPr>
          <w:sz w:val="22"/>
          <w:szCs w:val="22"/>
          <w:lang w:eastAsia="fi-FI"/>
        </w:rPr>
        <w:t xml:space="preserve">ing </w:t>
      </w:r>
      <w:r w:rsidR="007A2B77" w:rsidRPr="0019121F">
        <w:rPr>
          <w:sz w:val="22"/>
          <w:szCs w:val="22"/>
          <w:lang w:eastAsia="fi-FI"/>
        </w:rPr>
        <w:t xml:space="preserve">heterotrophy and </w:t>
      </w:r>
      <w:r w:rsidR="00737F09" w:rsidRPr="0019121F">
        <w:rPr>
          <w:sz w:val="22"/>
          <w:szCs w:val="22"/>
          <w:lang w:eastAsia="fi-FI"/>
        </w:rPr>
        <w:t xml:space="preserve">by </w:t>
      </w:r>
      <w:r w:rsidR="007A2B77" w:rsidRPr="0019121F">
        <w:rPr>
          <w:sz w:val="22"/>
          <w:szCs w:val="22"/>
          <w:lang w:eastAsia="fi-FI"/>
        </w:rPr>
        <w:t>decreas</w:t>
      </w:r>
      <w:r w:rsidR="00737F09" w:rsidRPr="0019121F">
        <w:rPr>
          <w:sz w:val="22"/>
          <w:szCs w:val="22"/>
          <w:lang w:eastAsia="fi-FI"/>
        </w:rPr>
        <w:t>ing</w:t>
      </w:r>
      <w:r w:rsidR="007A2B77" w:rsidRPr="0019121F">
        <w:rPr>
          <w:sz w:val="22"/>
          <w:szCs w:val="22"/>
          <w:lang w:eastAsia="fi-FI"/>
        </w:rPr>
        <w:t xml:space="preserve"> food web efficiency. This effect may however be counteracted by the intensification of the reduction of time lags between bacteria, phytoplankton, microzooplankton, suspension feeding cladocerans and microzooplankton-eating copepods</w:t>
      </w:r>
      <w:r w:rsidR="00737F09" w:rsidRPr="0019121F">
        <w:rPr>
          <w:sz w:val="22"/>
          <w:szCs w:val="22"/>
          <w:lang w:eastAsia="fi-FI"/>
        </w:rPr>
        <w:t>, which may change the system from a bottom-up controlled one to top-down controlled one</w:t>
      </w:r>
      <w:r w:rsidR="007A2B77" w:rsidRPr="0019121F">
        <w:rPr>
          <w:sz w:val="22"/>
          <w:szCs w:val="22"/>
          <w:lang w:eastAsia="fi-FI"/>
        </w:rPr>
        <w:t>.</w:t>
      </w:r>
    </w:p>
    <w:p w14:paraId="0B4B1144" w14:textId="59E22496" w:rsidR="006A18BF" w:rsidRPr="0019121F" w:rsidRDefault="006A18BF" w:rsidP="00352E56">
      <w:pPr>
        <w:autoSpaceDE w:val="0"/>
        <w:autoSpaceDN w:val="0"/>
        <w:adjustRightInd w:val="0"/>
        <w:spacing w:line="300" w:lineRule="exact"/>
        <w:rPr>
          <w:sz w:val="22"/>
          <w:szCs w:val="22"/>
          <w:lang w:eastAsia="fi-FI"/>
        </w:rPr>
      </w:pPr>
    </w:p>
    <w:p w14:paraId="55646793" w14:textId="311855F0" w:rsidR="006A18BF" w:rsidRPr="0019121F" w:rsidRDefault="006A18BF" w:rsidP="00352E56">
      <w:pPr>
        <w:autoSpaceDE w:val="0"/>
        <w:autoSpaceDN w:val="0"/>
        <w:adjustRightInd w:val="0"/>
        <w:spacing w:line="300" w:lineRule="exact"/>
        <w:rPr>
          <w:sz w:val="22"/>
          <w:szCs w:val="22"/>
          <w:lang w:eastAsia="fi-FI"/>
        </w:rPr>
      </w:pPr>
      <w:r w:rsidRPr="0019121F">
        <w:rPr>
          <w:sz w:val="22"/>
          <w:szCs w:val="22"/>
          <w:lang w:eastAsia="fi-FI"/>
        </w:rPr>
        <w:t xml:space="preserve">As for the deep benthic communities, increase </w:t>
      </w:r>
      <w:r w:rsidR="00737F09" w:rsidRPr="0019121F">
        <w:rPr>
          <w:sz w:val="22"/>
          <w:szCs w:val="22"/>
          <w:lang w:eastAsia="fi-FI"/>
        </w:rPr>
        <w:t xml:space="preserve">of </w:t>
      </w:r>
      <w:r w:rsidRPr="0019121F">
        <w:rPr>
          <w:sz w:val="22"/>
          <w:szCs w:val="22"/>
          <w:lang w:eastAsia="fi-FI"/>
        </w:rPr>
        <w:t xml:space="preserve">nutrients may first promote more sedimentation </w:t>
      </w:r>
      <w:r w:rsidR="00737F09" w:rsidRPr="0019121F">
        <w:rPr>
          <w:sz w:val="22"/>
          <w:szCs w:val="22"/>
          <w:lang w:eastAsia="fi-FI"/>
        </w:rPr>
        <w:t xml:space="preserve">of organic matter </w:t>
      </w:r>
      <w:r w:rsidRPr="0019121F">
        <w:rPr>
          <w:sz w:val="22"/>
          <w:szCs w:val="22"/>
          <w:lang w:eastAsia="fi-FI"/>
        </w:rPr>
        <w:t xml:space="preserve">and higher zoobenthos biomasses, but eventually, increasing stratification will weaken </w:t>
      </w:r>
      <w:r w:rsidRPr="0019121F">
        <w:rPr>
          <w:sz w:val="22"/>
          <w:szCs w:val="22"/>
        </w:rPr>
        <w:t xml:space="preserve">benthic-pelagic coupling, resulting in a decreasing benthic biomass. </w:t>
      </w:r>
      <w:r w:rsidRPr="0019121F">
        <w:rPr>
          <w:sz w:val="22"/>
          <w:szCs w:val="22"/>
          <w:lang w:eastAsia="fi-FI"/>
        </w:rPr>
        <w:t xml:space="preserve">In the photic benthic systems, in turn, nutrient increase probably enhances eutrophication, and, as salinity decline suppresses marine species such as bladderwrack, and as temperature increase also indirectly favours overgrowth of macroalgae by filamentous algae in summer, major changes in the communities dominated by brown algae can be expected. </w:t>
      </w:r>
    </w:p>
    <w:p w14:paraId="7D19BF4D" w14:textId="11787670" w:rsidR="00FE4F54" w:rsidRPr="0019121F" w:rsidRDefault="007A2B77" w:rsidP="00352E56">
      <w:pPr>
        <w:autoSpaceDE w:val="0"/>
        <w:autoSpaceDN w:val="0"/>
        <w:adjustRightInd w:val="0"/>
        <w:spacing w:line="300" w:lineRule="exact"/>
        <w:rPr>
          <w:sz w:val="22"/>
          <w:szCs w:val="22"/>
          <w:lang w:eastAsia="fi-FI"/>
        </w:rPr>
      </w:pPr>
      <w:r w:rsidRPr="0019121F">
        <w:rPr>
          <w:sz w:val="22"/>
          <w:szCs w:val="22"/>
          <w:lang w:eastAsia="fi-FI"/>
        </w:rPr>
        <w:t xml:space="preserve"> </w:t>
      </w:r>
    </w:p>
    <w:p w14:paraId="2C96DFB2" w14:textId="7173F69B" w:rsidR="00162CCD" w:rsidRDefault="00E34839" w:rsidP="00352E56">
      <w:pPr>
        <w:autoSpaceDE w:val="0"/>
        <w:autoSpaceDN w:val="0"/>
        <w:adjustRightInd w:val="0"/>
        <w:spacing w:line="300" w:lineRule="exact"/>
        <w:rPr>
          <w:sz w:val="22"/>
          <w:szCs w:val="22"/>
          <w:lang w:eastAsia="fi-FI"/>
        </w:rPr>
      </w:pPr>
      <w:r w:rsidRPr="001A2558">
        <w:rPr>
          <w:sz w:val="22"/>
          <w:szCs w:val="22"/>
          <w:lang w:eastAsia="fi-FI"/>
        </w:rPr>
        <w:t xml:space="preserve">Naturally, </w:t>
      </w:r>
      <w:r w:rsidRPr="001A2558">
        <w:rPr>
          <w:sz w:val="22"/>
          <w:szCs w:val="22"/>
        </w:rPr>
        <w:t xml:space="preserve">climate change is not the only factor determining </w:t>
      </w:r>
      <w:r>
        <w:rPr>
          <w:sz w:val="22"/>
          <w:szCs w:val="22"/>
        </w:rPr>
        <w:t xml:space="preserve">the fate of </w:t>
      </w:r>
      <w:r w:rsidRPr="001A2558">
        <w:rPr>
          <w:sz w:val="22"/>
          <w:szCs w:val="22"/>
        </w:rPr>
        <w:t>the Baltic Sea</w:t>
      </w:r>
      <w:r>
        <w:rPr>
          <w:sz w:val="22"/>
          <w:szCs w:val="22"/>
        </w:rPr>
        <w:t xml:space="preserve"> in the future</w:t>
      </w:r>
      <w:r w:rsidRPr="001A2558">
        <w:rPr>
          <w:sz w:val="22"/>
          <w:szCs w:val="22"/>
        </w:rPr>
        <w:t xml:space="preserve">. </w:t>
      </w:r>
      <w:r w:rsidR="006A18BF" w:rsidRPr="0019121F">
        <w:rPr>
          <w:sz w:val="22"/>
          <w:szCs w:val="22"/>
          <w:lang w:eastAsia="fi-FI"/>
        </w:rPr>
        <w:t xml:space="preserve">Several modelling studies have concluded that </w:t>
      </w:r>
      <w:r w:rsidR="006A18BF" w:rsidRPr="0019121F">
        <w:rPr>
          <w:sz w:val="22"/>
          <w:szCs w:val="22"/>
        </w:rPr>
        <w:t xml:space="preserve">nutrient reductions according to HELCOM BSAP will be a stronger driver for ecosystem functions in the Baltic Sea than climate change </w:t>
      </w:r>
      <w:r w:rsidR="006A18BF" w:rsidRPr="0019121F">
        <w:rPr>
          <w:sz w:val="22"/>
          <w:szCs w:val="22"/>
        </w:rPr>
        <w:fldChar w:fldCharType="begin">
          <w:fldData xml:space="preserve">PEVuZE5vdGU+PENpdGU+PEF1dGhvcj5FaHJuc3RlbjwvQXV0aG9yPjxZZWFyPjIwMTk8L1llYXI+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==
</w:fldData>
        </w:fldChar>
      </w:r>
      <w:r w:rsidR="006A18BF" w:rsidRPr="0019121F">
        <w:rPr>
          <w:sz w:val="22"/>
          <w:szCs w:val="22"/>
        </w:rPr>
        <w:instrText xml:space="preserve"> ADDIN EN.CITE </w:instrText>
      </w:r>
      <w:r w:rsidR="006A18BF" w:rsidRPr="0019121F">
        <w:rPr>
          <w:sz w:val="22"/>
          <w:szCs w:val="22"/>
        </w:rPr>
        <w:fldChar w:fldCharType="begin">
          <w:fldData xml:space="preserve">PEVuZE5vdGU+PENpdGU+PEF1dGhvcj5FaHJuc3RlbjwvQXV0aG9yPjxZZWFyPjIwMTk8L1llYXI+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==
</w:fldData>
        </w:fldChar>
      </w:r>
      <w:r w:rsidR="006A18BF" w:rsidRPr="0019121F">
        <w:rPr>
          <w:sz w:val="22"/>
          <w:szCs w:val="22"/>
        </w:rPr>
        <w:instrText xml:space="preserve"> ADDIN EN.CITE.DATA </w:instrText>
      </w:r>
      <w:r w:rsidR="006A18BF" w:rsidRPr="0019121F">
        <w:rPr>
          <w:sz w:val="22"/>
          <w:szCs w:val="22"/>
        </w:rPr>
      </w:r>
      <w:r w:rsidR="006A18BF" w:rsidRPr="0019121F">
        <w:rPr>
          <w:sz w:val="22"/>
          <w:szCs w:val="22"/>
        </w:rPr>
        <w:fldChar w:fldCharType="end"/>
      </w:r>
      <w:r w:rsidR="006A18BF" w:rsidRPr="0019121F">
        <w:rPr>
          <w:sz w:val="22"/>
          <w:szCs w:val="22"/>
        </w:rPr>
      </w:r>
      <w:r w:rsidR="006A18BF" w:rsidRPr="0019121F">
        <w:rPr>
          <w:sz w:val="22"/>
          <w:szCs w:val="22"/>
        </w:rPr>
        <w:fldChar w:fldCharType="separate"/>
      </w:r>
      <w:r w:rsidR="006A18BF" w:rsidRPr="0019121F">
        <w:rPr>
          <w:noProof/>
          <w:sz w:val="22"/>
          <w:szCs w:val="22"/>
        </w:rPr>
        <w:t>(Friedland et al. 2012, Niiranen et al. 2013, Ehrnsten et al. 2019b, Pihlainen et al. 2020)</w:t>
      </w:r>
      <w:r w:rsidR="006A18BF" w:rsidRPr="0019121F">
        <w:rPr>
          <w:sz w:val="22"/>
          <w:szCs w:val="22"/>
        </w:rPr>
        <w:fldChar w:fldCharType="end"/>
      </w:r>
      <w:r w:rsidR="006A18BF" w:rsidRPr="0019121F">
        <w:rPr>
          <w:sz w:val="22"/>
          <w:szCs w:val="22"/>
        </w:rPr>
        <w:t>. In moderate nutrient loading scenarios also climate change will play a role</w:t>
      </w:r>
      <w:r w:rsidR="00737F09" w:rsidRPr="0019121F">
        <w:rPr>
          <w:sz w:val="22"/>
          <w:szCs w:val="22"/>
        </w:rPr>
        <w:t xml:space="preserve">, but under full implementation of BSAP, the </w:t>
      </w:r>
      <w:r w:rsidR="00162CCD" w:rsidRPr="001A2558">
        <w:rPr>
          <w:sz w:val="22"/>
          <w:szCs w:val="22"/>
        </w:rPr>
        <w:t xml:space="preserve">environmental state of the Baltic Sea will be significantly improved by the end of the century </w:t>
      </w:r>
      <w:r w:rsidR="00162CCD" w:rsidRPr="001A2558">
        <w:rPr>
          <w:sz w:val="22"/>
          <w:szCs w:val="22"/>
        </w:rPr>
        <w:fldChar w:fldCharType="begin">
          <w:fldData xml:space="preserve">PEVuZE5vdGU+PENpdGU+PEF1dGhvcj5NZWllcjwvQXV0aG9yPjxZZWFyPjIwMTg8L1llYXI+PFJl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</w:fldData>
        </w:fldChar>
      </w:r>
      <w:r w:rsidR="00162CCD" w:rsidRPr="001A2558">
        <w:rPr>
          <w:sz w:val="22"/>
          <w:szCs w:val="22"/>
        </w:rPr>
        <w:instrText xml:space="preserve"> ADDIN EN.CITE </w:instrText>
      </w:r>
      <w:r w:rsidR="00162CCD" w:rsidRPr="001A2558">
        <w:rPr>
          <w:sz w:val="22"/>
          <w:szCs w:val="22"/>
        </w:rPr>
        <w:fldChar w:fldCharType="begin">
          <w:fldData xml:space="preserve">PEVuZE5vdGU+PENpdGU+PEF1dGhvcj5NZWllcjwvQXV0aG9yPjxZZWFyPjIwMTg8L1llYXI+PFJl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</w:fldData>
        </w:fldChar>
      </w:r>
      <w:r w:rsidR="00162CCD" w:rsidRPr="001A2558">
        <w:rPr>
          <w:sz w:val="22"/>
          <w:szCs w:val="22"/>
          <w:lang w:eastAsia="fi-FI"/>
        </w:rPr>
        <w:instrText xml:space="preserve"> ADDIN EN.CITE.DATA </w:instrText>
      </w:r>
      <w:r w:rsidR="00162CCD" w:rsidRPr="001A2558">
        <w:rPr>
          <w:sz w:val="22"/>
          <w:szCs w:val="22"/>
        </w:rPr>
      </w:r>
      <w:r w:rsidR="00162CCD" w:rsidRPr="001A2558">
        <w:rPr>
          <w:sz w:val="22"/>
          <w:szCs w:val="22"/>
        </w:rPr>
        <w:fldChar w:fldCharType="end"/>
      </w:r>
      <w:r w:rsidR="00162CCD" w:rsidRPr="001A2558">
        <w:rPr>
          <w:sz w:val="22"/>
          <w:szCs w:val="22"/>
        </w:rPr>
      </w:r>
      <w:r w:rsidR="00162CCD" w:rsidRPr="001A2558">
        <w:rPr>
          <w:sz w:val="22"/>
          <w:szCs w:val="22"/>
        </w:rPr>
        <w:fldChar w:fldCharType="separate"/>
      </w:r>
      <w:r w:rsidR="00162CCD" w:rsidRPr="001A2558">
        <w:rPr>
          <w:sz w:val="22"/>
          <w:szCs w:val="22"/>
        </w:rPr>
        <w:t>(Meier et al. 2018, Saraiva et al. 2018</w:t>
      </w:r>
      <w:r w:rsidR="00162CCD" w:rsidRPr="001A2558">
        <w:rPr>
          <w:noProof/>
          <w:sz w:val="22"/>
          <w:szCs w:val="22"/>
          <w:lang w:eastAsia="fi-FI"/>
        </w:rPr>
        <w:t>, 2019</w:t>
      </w:r>
      <w:r w:rsidR="00162CCD" w:rsidRPr="001A2558">
        <w:rPr>
          <w:sz w:val="22"/>
          <w:szCs w:val="22"/>
        </w:rPr>
        <w:t>)</w:t>
      </w:r>
      <w:r w:rsidR="00162CCD" w:rsidRPr="001A2558">
        <w:rPr>
          <w:sz w:val="22"/>
          <w:szCs w:val="22"/>
        </w:rPr>
        <w:fldChar w:fldCharType="end"/>
      </w:r>
      <w:r>
        <w:rPr>
          <w:sz w:val="22"/>
          <w:szCs w:val="22"/>
        </w:rPr>
        <w:t xml:space="preserve">. This also means that </w:t>
      </w:r>
      <w:r w:rsidR="00162CCD" w:rsidRPr="001A2558">
        <w:rPr>
          <w:sz w:val="22"/>
          <w:szCs w:val="22"/>
        </w:rPr>
        <w:t>extreme cyanobacteria blooms will no longer occur, despite the proceeding climate change</w:t>
      </w:r>
      <w:r>
        <w:rPr>
          <w:sz w:val="22"/>
          <w:szCs w:val="22"/>
        </w:rPr>
        <w:t xml:space="preserve"> </w:t>
      </w:r>
      <w:r>
        <w:rPr>
          <w:sz w:val="22"/>
          <w:szCs w:val="22"/>
        </w:rPr>
        <w:fldChar w:fldCharType="begin">
          <w:fldData xml:space="preserve">PEVuZE5vdGU+PENpdGU+PEF1dGhvcj5NZWllcjwvQXV0aG9yPjxZZWFyPjIwMTk8L1llYXI+PFJl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</w:fldData>
        </w:fldChar>
      </w:r>
      <w:r w:rsidR="00E84714">
        <w:rPr>
          <w:sz w:val="22"/>
          <w:szCs w:val="22"/>
        </w:rPr>
        <w:instrText xml:space="preserve"> ADDIN EN.CITE </w:instrText>
      </w:r>
      <w:r w:rsidR="00E84714">
        <w:rPr>
          <w:sz w:val="22"/>
          <w:szCs w:val="22"/>
        </w:rPr>
        <w:fldChar w:fldCharType="begin">
          <w:fldData xml:space="preserve">PEVuZE5vdGU+PENpdGU+PEF1dGhvcj5NZWllcjwvQXV0aG9yPjxZZWFyPjIwMTk8L1llYXI+PFJl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</w:fldData>
        </w:fldChar>
      </w:r>
      <w:r w:rsidR="00E84714">
        <w:rPr>
          <w:sz w:val="22"/>
          <w:szCs w:val="22"/>
        </w:rPr>
        <w:instrText xml:space="preserve"> ADDIN EN.CITE.DATA </w:instrText>
      </w:r>
      <w:r w:rsidR="00E84714">
        <w:rPr>
          <w:sz w:val="22"/>
          <w:szCs w:val="22"/>
        </w:rPr>
      </w:r>
      <w:r w:rsidR="00E84714">
        <w:rPr>
          <w:sz w:val="22"/>
          <w:szCs w:val="22"/>
        </w:rPr>
        <w:fldChar w:fldCharType="end"/>
      </w:r>
      <w:r>
        <w:rPr>
          <w:sz w:val="22"/>
          <w:szCs w:val="22"/>
        </w:rPr>
        <w:fldChar w:fldCharType="separate"/>
      </w:r>
      <w:r w:rsidR="00E84714">
        <w:rPr>
          <w:noProof/>
          <w:sz w:val="22"/>
          <w:szCs w:val="22"/>
        </w:rPr>
        <w:t>(Meier et al. 2019a)</w:t>
      </w:r>
      <w:r>
        <w:rPr>
          <w:sz w:val="22"/>
          <w:szCs w:val="22"/>
        </w:rPr>
        <w:fldChar w:fldCharType="end"/>
      </w:r>
      <w:r w:rsidR="00162CCD" w:rsidRPr="001A2558">
        <w:rPr>
          <w:sz w:val="22"/>
          <w:szCs w:val="22"/>
          <w:lang w:eastAsia="fi-FI"/>
        </w:rPr>
        <w:t xml:space="preserve">. </w:t>
      </w:r>
    </w:p>
    <w:p w14:paraId="56FD0E13" w14:textId="77777777" w:rsidR="00162CCD" w:rsidRDefault="00162CCD" w:rsidP="00352E56">
      <w:pPr>
        <w:autoSpaceDE w:val="0"/>
        <w:autoSpaceDN w:val="0"/>
        <w:adjustRightInd w:val="0"/>
        <w:spacing w:line="300" w:lineRule="exact"/>
        <w:rPr>
          <w:sz w:val="22"/>
          <w:szCs w:val="22"/>
          <w:lang w:eastAsia="fi-FI"/>
        </w:rPr>
      </w:pPr>
    </w:p>
    <w:p w14:paraId="10EDE34B" w14:textId="239198FF" w:rsidR="00162CCD" w:rsidRPr="00E34839" w:rsidRDefault="00162CCD" w:rsidP="00352E56">
      <w:pPr>
        <w:autoSpaceDE w:val="0"/>
        <w:autoSpaceDN w:val="0"/>
        <w:adjustRightInd w:val="0"/>
        <w:spacing w:line="300" w:lineRule="exact"/>
        <w:rPr>
          <w:sz w:val="22"/>
          <w:szCs w:val="22"/>
        </w:rPr>
      </w:pPr>
      <w:r>
        <w:rPr>
          <w:sz w:val="22"/>
          <w:szCs w:val="22"/>
        </w:rPr>
        <w:t xml:space="preserve">These studies highlight the importance of studying the Baltic Sea as a socio-ecological system, responding to both environmental and societal changes </w:t>
      </w:r>
      <w:r w:rsidRPr="0019121F">
        <w:rPr>
          <w:sz w:val="22"/>
          <w:szCs w:val="22"/>
        </w:rPr>
        <w:fldChar w:fldCharType="begin">
          <w:fldData xml:space="preserve">PEVuZE5vdGU+PENpdGU+PEF1dGhvcj5CYXVlcjwvQXV0aG9yPjxZZWFyPjIwMTg8L1llYXI+PFJl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</w:fldData>
        </w:fldChar>
      </w:r>
      <w:r w:rsidRPr="00E34839">
        <w:rPr>
          <w:sz w:val="22"/>
          <w:szCs w:val="22"/>
        </w:rPr>
        <w:instrText xml:space="preserve"> ADDIN EN.CITE </w:instrText>
      </w:r>
      <w:r w:rsidRPr="0019121F">
        <w:rPr>
          <w:sz w:val="22"/>
          <w:szCs w:val="22"/>
        </w:rPr>
        <w:fldChar w:fldCharType="begin">
          <w:fldData xml:space="preserve">PEVuZE5vdGU+PENpdGU+PEF1dGhvcj5CYXVlcjwvQXV0aG9yPjxZZWFyPjIwMTg8L1llYXI+PFJl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</w:fldData>
        </w:fldChar>
      </w:r>
      <w:r w:rsidRPr="00E34839">
        <w:rPr>
          <w:sz w:val="22"/>
          <w:szCs w:val="22"/>
          <w:lang w:eastAsia="fi-FI"/>
        </w:rPr>
        <w:instrText xml:space="preserve"> ADDIN EN.CITE.DATA </w:instrText>
      </w:r>
      <w:r w:rsidRPr="0019121F">
        <w:rPr>
          <w:sz w:val="22"/>
          <w:szCs w:val="22"/>
        </w:rPr>
      </w:r>
      <w:r w:rsidRPr="0019121F">
        <w:rPr>
          <w:sz w:val="22"/>
          <w:szCs w:val="22"/>
        </w:rPr>
        <w:fldChar w:fldCharType="end"/>
      </w:r>
      <w:r w:rsidRPr="0019121F">
        <w:rPr>
          <w:sz w:val="22"/>
          <w:szCs w:val="22"/>
        </w:rPr>
      </w:r>
      <w:r w:rsidRPr="0019121F">
        <w:rPr>
          <w:sz w:val="22"/>
          <w:szCs w:val="22"/>
        </w:rPr>
        <w:fldChar w:fldCharType="separate"/>
      </w:r>
      <w:r w:rsidRPr="00E34839">
        <w:rPr>
          <w:sz w:val="22"/>
          <w:szCs w:val="22"/>
        </w:rPr>
        <w:t>(Bauer et al. 2018, Bauer et al. 2019, Hyytiäinen et al. 2019)</w:t>
      </w:r>
      <w:r w:rsidRPr="0019121F">
        <w:rPr>
          <w:sz w:val="22"/>
          <w:szCs w:val="22"/>
        </w:rPr>
        <w:fldChar w:fldCharType="end"/>
      </w:r>
      <w:r w:rsidRPr="00E34839">
        <w:rPr>
          <w:sz w:val="22"/>
          <w:szCs w:val="22"/>
        </w:rPr>
        <w:t>.</w:t>
      </w:r>
    </w:p>
    <w:p w14:paraId="43C262EF" w14:textId="7F03F1ED" w:rsidR="00C33D95" w:rsidRPr="00E34839" w:rsidRDefault="00C33D95" w:rsidP="00352E56">
      <w:pPr>
        <w:autoSpaceDE w:val="0"/>
        <w:autoSpaceDN w:val="0"/>
        <w:adjustRightInd w:val="0"/>
        <w:spacing w:line="300" w:lineRule="exact"/>
        <w:rPr>
          <w:b/>
          <w:sz w:val="22"/>
          <w:szCs w:val="22"/>
        </w:rPr>
      </w:pPr>
      <w:r w:rsidRPr="00E34839">
        <w:rPr>
          <w:b/>
          <w:sz w:val="22"/>
          <w:szCs w:val="22"/>
        </w:rPr>
        <w:br w:type="page"/>
      </w:r>
    </w:p>
    <w:p w14:paraId="7DC6CA5F" w14:textId="059F1A58" w:rsidR="00F21AA4" w:rsidRPr="00416576" w:rsidRDefault="009F49C3" w:rsidP="000D5FA8">
      <w:pPr>
        <w:autoSpaceDE w:val="0"/>
        <w:autoSpaceDN w:val="0"/>
        <w:adjustRightInd w:val="0"/>
        <w:rPr>
          <w:b/>
          <w:sz w:val="28"/>
          <w:szCs w:val="28"/>
        </w:rPr>
      </w:pPr>
      <w:r w:rsidRPr="00416576">
        <w:rPr>
          <w:b/>
          <w:sz w:val="28"/>
          <w:szCs w:val="28"/>
        </w:rPr>
        <w:lastRenderedPageBreak/>
        <w:t>References</w:t>
      </w:r>
    </w:p>
    <w:p w14:paraId="4E4E9CFD" w14:textId="77777777" w:rsidR="00F21AA4" w:rsidRPr="001C7716" w:rsidRDefault="00F21AA4" w:rsidP="000D5FA8">
      <w:pPr>
        <w:autoSpaceDE w:val="0"/>
        <w:autoSpaceDN w:val="0"/>
        <w:adjustRightInd w:val="0"/>
        <w:rPr>
          <w:sz w:val="20"/>
          <w:szCs w:val="20"/>
        </w:rPr>
      </w:pPr>
    </w:p>
    <w:p w14:paraId="367316F6" w14:textId="77777777" w:rsidR="00551A9A" w:rsidRPr="00551A9A" w:rsidRDefault="00F21AA4" w:rsidP="00551A9A">
      <w:pPr>
        <w:pStyle w:val="EndNoteBibliography"/>
        <w:ind w:left="720" w:hanging="720"/>
      </w:pPr>
      <w:r w:rsidRPr="001C7716">
        <w:rPr>
          <w:sz w:val="20"/>
          <w:szCs w:val="20"/>
        </w:rPr>
        <w:fldChar w:fldCharType="begin"/>
      </w:r>
      <w:r w:rsidRPr="001C7716">
        <w:rPr>
          <w:sz w:val="20"/>
          <w:szCs w:val="20"/>
          <w:lang w:eastAsia="fi-FI"/>
        </w:rPr>
        <w:instrText xml:space="preserve"> ADDIN EN.REFLIST </w:instrText>
      </w:r>
      <w:r w:rsidRPr="001C7716">
        <w:rPr>
          <w:sz w:val="20"/>
          <w:szCs w:val="20"/>
        </w:rPr>
        <w:fldChar w:fldCharType="separate"/>
      </w:r>
      <w:r w:rsidR="00551A9A" w:rsidRPr="00551A9A">
        <w:t xml:space="preserve">Aberle, N., A. M. Malzahn, A. M. Lewandowska, and U. Sommer. 2015. Some like it hot: the protozooplankton-copepod link in a warming ocean. Marine Ecology Progress Series </w:t>
      </w:r>
      <w:r w:rsidR="00551A9A" w:rsidRPr="00551A9A">
        <w:rPr>
          <w:b/>
        </w:rPr>
        <w:t>519</w:t>
      </w:r>
      <w:r w:rsidR="00551A9A" w:rsidRPr="00551A9A">
        <w:t>:103-113.</w:t>
      </w:r>
    </w:p>
    <w:p w14:paraId="33C29FB1" w14:textId="77777777" w:rsidR="00551A9A" w:rsidRPr="00551A9A" w:rsidRDefault="00551A9A" w:rsidP="00551A9A">
      <w:pPr>
        <w:pStyle w:val="EndNoteBibliography"/>
        <w:ind w:left="720" w:hanging="720"/>
      </w:pPr>
      <w:r w:rsidRPr="00551A9A">
        <w:t xml:space="preserve">Al-Janabi, B., I. Kruse, A. Graiff, U. Karsten, and M. Wahl. 2016a. Genotypic variation influences tolerance to warming and acidification of early life-stage </w:t>
      </w:r>
      <w:r w:rsidRPr="00551A9A">
        <w:rPr>
          <w:i/>
        </w:rPr>
        <w:t>Fucus vesiculosus</w:t>
      </w:r>
      <w:r w:rsidRPr="00551A9A">
        <w:t xml:space="preserve"> L. (Phaeophyceae) in a seasonally fluctuating environment. Marine Biology </w:t>
      </w:r>
      <w:r w:rsidRPr="00551A9A">
        <w:rPr>
          <w:b/>
        </w:rPr>
        <w:t>163</w:t>
      </w:r>
      <w:r w:rsidRPr="00551A9A">
        <w:t>:14.</w:t>
      </w:r>
    </w:p>
    <w:p w14:paraId="099A2C84" w14:textId="77777777" w:rsidR="00551A9A" w:rsidRPr="00551A9A" w:rsidRDefault="00551A9A" w:rsidP="00551A9A">
      <w:pPr>
        <w:pStyle w:val="EndNoteBibliography"/>
        <w:ind w:left="720" w:hanging="720"/>
      </w:pPr>
      <w:r w:rsidRPr="00551A9A">
        <w:t xml:space="preserve">Al-Janabi, B., I. Kruse, A. Graiff, V. Winde, M. Lenz, and M. Wahl. 2016b. Buffering and amplifying interactions among OAW (Ocean Acidification &amp; Warming) and nutrient enrichment on early life-stage </w:t>
      </w:r>
      <w:r w:rsidRPr="00551A9A">
        <w:rPr>
          <w:i/>
        </w:rPr>
        <w:t>Fucus vesiculosus</w:t>
      </w:r>
      <w:r w:rsidRPr="00551A9A">
        <w:t xml:space="preserve"> L. (Phaeophyceae) and their carry over effects to hypoxia impact. Plos One </w:t>
      </w:r>
      <w:r w:rsidRPr="00551A9A">
        <w:rPr>
          <w:b/>
        </w:rPr>
        <w:t>11</w:t>
      </w:r>
      <w:r w:rsidRPr="00551A9A">
        <w:t>.</w:t>
      </w:r>
    </w:p>
    <w:p w14:paraId="62197926" w14:textId="77777777" w:rsidR="00551A9A" w:rsidRPr="00551A9A" w:rsidRDefault="00551A9A" w:rsidP="00551A9A">
      <w:pPr>
        <w:pStyle w:val="EndNoteBibliography"/>
        <w:ind w:left="720" w:hanging="720"/>
      </w:pPr>
      <w:r w:rsidRPr="00551A9A">
        <w:t xml:space="preserve">Andersson, A., H. E. M. Meier, M. Ripszam, O. Rowe, J. Wikner, P. Haglund, K. Eilola, C. Legrand, D. Figueroa, J. Paczkowska, E. Lindehoff, M. Tysklind, and R. Elmgren. 2015. Projected future climate change and Baltic Sea ecosystem management. Ambio </w:t>
      </w:r>
      <w:r w:rsidRPr="00551A9A">
        <w:rPr>
          <w:b/>
        </w:rPr>
        <w:t>44</w:t>
      </w:r>
      <w:r w:rsidRPr="00551A9A">
        <w:t>:S345-S356.</w:t>
      </w:r>
    </w:p>
    <w:p w14:paraId="0FEF1040" w14:textId="77777777" w:rsidR="00551A9A" w:rsidRPr="00551A9A" w:rsidRDefault="00551A9A" w:rsidP="00551A9A">
      <w:pPr>
        <w:pStyle w:val="EndNoteBibliography"/>
        <w:ind w:left="720" w:hanging="720"/>
      </w:pPr>
      <w:r w:rsidRPr="00551A9A">
        <w:t>Bartolino, V., P. Margonski, M. Lindegren, H. W. Linderholm, M. Cardinale, D. Rayner, H. Wennhage, and M. Casini. 2014. Forecasting fish stock dynamics under climate change: Baltic herring (</w:t>
      </w:r>
      <w:r w:rsidRPr="00551A9A">
        <w:rPr>
          <w:i/>
        </w:rPr>
        <w:t>Clupea harengus</w:t>
      </w:r>
      <w:r w:rsidRPr="00551A9A">
        <w:t xml:space="preserve">) as a case study. Fisheries Oceanography </w:t>
      </w:r>
      <w:r w:rsidRPr="00551A9A">
        <w:rPr>
          <w:b/>
        </w:rPr>
        <w:t>23</w:t>
      </w:r>
      <w:r w:rsidRPr="00551A9A">
        <w:t>:258-269.</w:t>
      </w:r>
    </w:p>
    <w:p w14:paraId="73B6A1EC" w14:textId="77777777" w:rsidR="00551A9A" w:rsidRPr="00551A9A" w:rsidRDefault="00551A9A" w:rsidP="00551A9A">
      <w:pPr>
        <w:pStyle w:val="EndNoteBibliography"/>
        <w:ind w:left="720" w:hanging="720"/>
      </w:pPr>
      <w:r w:rsidRPr="00551A9A">
        <w:t xml:space="preserve">Bartolino, V., H. D. Tian, U. Bergström, P. Jounela, E. Aro, C. Dieterich, H. E. M. Meier, M. Cardinale, B. Bland, and M. Casini. 2017. Spatio-temporal dynamics of a fish predator: Density-dependent and hydrographic effects on Baltic Sea cod population. Plos One </w:t>
      </w:r>
      <w:r w:rsidRPr="00551A9A">
        <w:rPr>
          <w:b/>
        </w:rPr>
        <w:t>12</w:t>
      </w:r>
      <w:r w:rsidRPr="00551A9A">
        <w:t>.</w:t>
      </w:r>
    </w:p>
    <w:p w14:paraId="481E1134" w14:textId="77777777" w:rsidR="00551A9A" w:rsidRPr="00551A9A" w:rsidRDefault="00551A9A" w:rsidP="00551A9A">
      <w:pPr>
        <w:pStyle w:val="EndNoteBibliography"/>
        <w:ind w:left="720" w:hanging="720"/>
      </w:pPr>
      <w:r w:rsidRPr="00551A9A">
        <w:t xml:space="preserve">Bauer, B., B. G. Gustafsson, K. Hyytiäinen, H. E. M. Meier, B. Muller-Karulis, S. Saraiva, and M. T. Tomczak. 2019. Food web and fisheries in the future Baltic Sea. Ambio </w:t>
      </w:r>
      <w:r w:rsidRPr="00551A9A">
        <w:rPr>
          <w:b/>
        </w:rPr>
        <w:t>48</w:t>
      </w:r>
      <w:r w:rsidRPr="00551A9A">
        <w:t>:1337-1349.</w:t>
      </w:r>
    </w:p>
    <w:p w14:paraId="637388D4" w14:textId="77777777" w:rsidR="00551A9A" w:rsidRPr="00551A9A" w:rsidRDefault="00551A9A" w:rsidP="00551A9A">
      <w:pPr>
        <w:pStyle w:val="EndNoteBibliography"/>
        <w:ind w:left="720" w:hanging="720"/>
      </w:pPr>
      <w:r w:rsidRPr="00551A9A">
        <w:t xml:space="preserve">Bauer, B., H. E. M. Meier, M. Casini, A. Hoff, P. Margonski, A. Orio, S. Saraiva, J. Steenbeek, and M. T. Tomczak. 2018. Reducing eutrophication increases spatial extent of communities supporting commercial fisheries: a model case study. Ices Journal of Marine Science </w:t>
      </w:r>
      <w:r w:rsidRPr="00551A9A">
        <w:rPr>
          <w:b/>
        </w:rPr>
        <w:t>75</w:t>
      </w:r>
      <w:r w:rsidRPr="00551A9A">
        <w:t>:1306-1317.</w:t>
      </w:r>
    </w:p>
    <w:p w14:paraId="4E9EFE67" w14:textId="77777777" w:rsidR="00551A9A" w:rsidRPr="00551A9A" w:rsidRDefault="00551A9A" w:rsidP="00551A9A">
      <w:pPr>
        <w:pStyle w:val="EndNoteBibliography"/>
        <w:ind w:left="720" w:hanging="720"/>
      </w:pPr>
      <w:r w:rsidRPr="00551A9A">
        <w:t xml:space="preserve">Bergen, B., S. Endres, A. Engel, M. Zark, T. Dittmar, U. Sommer, and K. Jurgens. 2016. Acidification and warming affect prominent bacteria in two seasonal phytoplankton bloom mesocosms. Environmental Microbiology </w:t>
      </w:r>
      <w:r w:rsidRPr="00551A9A">
        <w:rPr>
          <w:b/>
        </w:rPr>
        <w:t>18</w:t>
      </w:r>
      <w:r w:rsidRPr="00551A9A">
        <w:t>:4579-4595.</w:t>
      </w:r>
    </w:p>
    <w:p w14:paraId="24B45B51" w14:textId="77777777" w:rsidR="00551A9A" w:rsidRPr="00551A9A" w:rsidRDefault="00551A9A" w:rsidP="00551A9A">
      <w:pPr>
        <w:pStyle w:val="EndNoteBibliography"/>
        <w:ind w:left="720" w:hanging="720"/>
      </w:pPr>
      <w:r w:rsidRPr="00551A9A">
        <w:t xml:space="preserve">Berglund, J., U. Muren, U. Båmstedt, and A. Andersson. 2007. Efficiency of a phytoplankton-based and a bacteria-based food web in a pelagic marine system. Limnology and Oceanography </w:t>
      </w:r>
      <w:r w:rsidRPr="00551A9A">
        <w:rPr>
          <w:b/>
        </w:rPr>
        <w:t>52</w:t>
      </w:r>
      <w:r w:rsidRPr="00551A9A">
        <w:t>:121-131.</w:t>
      </w:r>
    </w:p>
    <w:p w14:paraId="37F40D57" w14:textId="77777777" w:rsidR="00551A9A" w:rsidRPr="00551A9A" w:rsidRDefault="00551A9A" w:rsidP="00551A9A">
      <w:pPr>
        <w:pStyle w:val="EndNoteBibliography"/>
        <w:ind w:left="720" w:hanging="720"/>
      </w:pPr>
      <w:r w:rsidRPr="00551A9A">
        <w:t xml:space="preserve">Bergstrom, L., O. Heikinheimo, R. Svirgsden, E. Kruze, L. Lozys, A. Lappalainen, L. Saks, A. Minde, J. Dainys, E. Jakubaviciute, K. Adjers, and J. Olsson. 2016. Long term changes in the status of coastal fish in the Baltic Sea. Estuarine Coastal and Shelf Science </w:t>
      </w:r>
      <w:r w:rsidRPr="00551A9A">
        <w:rPr>
          <w:b/>
        </w:rPr>
        <w:t>169</w:t>
      </w:r>
      <w:r w:rsidRPr="00551A9A">
        <w:t>:74-84.</w:t>
      </w:r>
    </w:p>
    <w:p w14:paraId="23198EBA" w14:textId="77777777" w:rsidR="00551A9A" w:rsidRPr="00551A9A" w:rsidRDefault="00551A9A" w:rsidP="00551A9A">
      <w:pPr>
        <w:pStyle w:val="EndNoteBibliography"/>
        <w:ind w:left="720" w:hanging="720"/>
      </w:pPr>
      <w:r w:rsidRPr="00551A9A">
        <w:t xml:space="preserve">Bermudez, R., M. Winder, A. Stuhr, A. K. Almen, J. Engstrom-Ost, and U. Riebesell. 2016. Effect of ocean acidification on the structure and fatty acid composition of a natural plankton community in the Baltic Sea. Biogeosciences </w:t>
      </w:r>
      <w:r w:rsidRPr="00551A9A">
        <w:rPr>
          <w:b/>
        </w:rPr>
        <w:t>13</w:t>
      </w:r>
      <w:r w:rsidRPr="00551A9A">
        <w:t>:6625-6635.</w:t>
      </w:r>
    </w:p>
    <w:p w14:paraId="1C1159F9" w14:textId="77777777" w:rsidR="00551A9A" w:rsidRPr="00551A9A" w:rsidRDefault="00551A9A" w:rsidP="00551A9A">
      <w:pPr>
        <w:pStyle w:val="EndNoteBibliography"/>
        <w:ind w:left="720" w:hanging="720"/>
      </w:pPr>
      <w:r w:rsidRPr="00551A9A">
        <w:t xml:space="preserve">Berner, C., M. Bertos-Fortis, J. Pinhassi, and C. Legrand. 2018. Response of microbial communities to changing climate conditions during summer cyanobacterial blooms in the Baltic Sea. Frontiers in Microbiology </w:t>
      </w:r>
      <w:r w:rsidRPr="00551A9A">
        <w:rPr>
          <w:b/>
        </w:rPr>
        <w:t>9</w:t>
      </w:r>
      <w:r w:rsidRPr="00551A9A">
        <w:t>.</w:t>
      </w:r>
    </w:p>
    <w:p w14:paraId="35B347D9" w14:textId="77777777" w:rsidR="00551A9A" w:rsidRPr="00551A9A" w:rsidRDefault="00551A9A" w:rsidP="00551A9A">
      <w:pPr>
        <w:pStyle w:val="EndNoteBibliography"/>
        <w:ind w:left="720" w:hanging="720"/>
      </w:pPr>
      <w:r w:rsidRPr="00551A9A">
        <w:t xml:space="preserve">Blindow, I., S. Dahlke, A. Dewart, S. Flugge, M. Hendreschke, A. Kerkow, and J. Meyer. 2016. Long-term and interannual changes of submerged macrophytes and their associated diaspore reservoir in a shallow southern Baltic Sea bay: influence of eutrophication and climate. Hydrobiologia </w:t>
      </w:r>
      <w:r w:rsidRPr="00551A9A">
        <w:rPr>
          <w:b/>
        </w:rPr>
        <w:t>778</w:t>
      </w:r>
      <w:r w:rsidRPr="00551A9A">
        <w:t>:121-136.</w:t>
      </w:r>
    </w:p>
    <w:p w14:paraId="1BE7D96E" w14:textId="77777777" w:rsidR="00551A9A" w:rsidRPr="00551A9A" w:rsidRDefault="00551A9A" w:rsidP="00551A9A">
      <w:pPr>
        <w:pStyle w:val="EndNoteBibliography"/>
        <w:ind w:left="720" w:hanging="720"/>
      </w:pPr>
      <w:r w:rsidRPr="00551A9A">
        <w:t>Brutemark, A., J. Engstrom-Ost, A. Vehmaa, and E. Gorokhova. 2015. Growth, toxicity and oxidative stress of a cultured cyanobacterium (</w:t>
      </w:r>
      <w:r w:rsidRPr="00551A9A">
        <w:rPr>
          <w:i/>
        </w:rPr>
        <w:t>Dolichospermum</w:t>
      </w:r>
      <w:r w:rsidRPr="00551A9A">
        <w:t xml:space="preserve"> sp.) under different CO2/pH and temperature conditions. Phycological Research </w:t>
      </w:r>
      <w:r w:rsidRPr="00551A9A">
        <w:rPr>
          <w:b/>
        </w:rPr>
        <w:t>63</w:t>
      </w:r>
      <w:r w:rsidRPr="00551A9A">
        <w:t>:56-63.</w:t>
      </w:r>
    </w:p>
    <w:p w14:paraId="4089EE58" w14:textId="77777777" w:rsidR="00551A9A" w:rsidRPr="00551A9A" w:rsidRDefault="00551A9A" w:rsidP="00551A9A">
      <w:pPr>
        <w:pStyle w:val="EndNoteBibliography"/>
        <w:ind w:left="720" w:hanging="720"/>
      </w:pPr>
      <w:r w:rsidRPr="00551A9A">
        <w:t xml:space="preserve">Casini, M., F. Kall, M. Hansson, M. Plikshs, T. Baranova, O. Karlsson, K. Lundstrom, S. Neuenfeldt, A. Gardmark, and J. Hjelm. 2016. Hypoxic areas, density-dependence and food </w:t>
      </w:r>
      <w:r w:rsidRPr="00551A9A">
        <w:lastRenderedPageBreak/>
        <w:t xml:space="preserve">limitation drive the body condition of a heavily exploited marine fish predator. Royal Society Open Science </w:t>
      </w:r>
      <w:r w:rsidRPr="00551A9A">
        <w:rPr>
          <w:b/>
        </w:rPr>
        <w:t>3</w:t>
      </w:r>
      <w:r w:rsidRPr="00551A9A">
        <w:t>:15.</w:t>
      </w:r>
    </w:p>
    <w:p w14:paraId="75B3A800" w14:textId="77777777" w:rsidR="00551A9A" w:rsidRPr="00551A9A" w:rsidRDefault="00551A9A" w:rsidP="00551A9A">
      <w:pPr>
        <w:pStyle w:val="EndNoteBibliography"/>
        <w:ind w:left="720" w:hanging="720"/>
      </w:pPr>
      <w:r w:rsidRPr="00551A9A">
        <w:t xml:space="preserve">Casini, M., J. Lövgren, J. Hjelm, M. Cardinale, J. C. Molinero, and G. Kornilovs. 2008. Multi-level trophic cascades in a heavily exploited open marine ecosystem. Proceedings of the Royal Society B-Biological Sciences </w:t>
      </w:r>
      <w:r w:rsidRPr="00551A9A">
        <w:rPr>
          <w:b/>
        </w:rPr>
        <w:t>275</w:t>
      </w:r>
      <w:r w:rsidRPr="00551A9A">
        <w:t>:1793-1801.</w:t>
      </w:r>
    </w:p>
    <w:p w14:paraId="22AD3A9A" w14:textId="77777777" w:rsidR="00551A9A" w:rsidRPr="00551A9A" w:rsidRDefault="00551A9A" w:rsidP="00551A9A">
      <w:pPr>
        <w:pStyle w:val="EndNoteBibliography"/>
        <w:ind w:left="720" w:hanging="720"/>
      </w:pPr>
      <w:r w:rsidRPr="00551A9A">
        <w:t xml:space="preserve">Chust, G., J. I. Allen, L. Bopp, C. Schrum, J. Holt, K. Tsiaras, M. Zavatarelli, M. Chifflet, H. Cannaby, I. Dadou, U. Daewel, S. L. Wakelin, E. Machu, D. Pushpadas, M. Butenschon, Y. Artioli, G. Petihakis, C. Smith, V. Garcon, K. Goubanova, B. Le Vu, B. A. Fach, B. Salihoglu, E. Clementi, and X. Irigoien. 2014. Biomass changes and trophic amplification of plankton in a warmer ocean. Global Change Biology </w:t>
      </w:r>
      <w:r w:rsidRPr="00551A9A">
        <w:rPr>
          <w:b/>
        </w:rPr>
        <w:t>20</w:t>
      </w:r>
      <w:r w:rsidRPr="00551A9A">
        <w:t>:2124-2139.</w:t>
      </w:r>
    </w:p>
    <w:p w14:paraId="2B4CAC78" w14:textId="77777777" w:rsidR="00551A9A" w:rsidRPr="00551A9A" w:rsidRDefault="00551A9A" w:rsidP="00551A9A">
      <w:pPr>
        <w:pStyle w:val="EndNoteBibliography"/>
        <w:ind w:left="720" w:hanging="720"/>
      </w:pPr>
      <w:r w:rsidRPr="00551A9A">
        <w:t xml:space="preserve">Dippner, J. W., B. Frundt, and C. Hammer. 2019. Lake or sea? The unknown future of central Baltic Sea herring. Frontiers in Ecology and Evolution </w:t>
      </w:r>
      <w:r w:rsidRPr="00551A9A">
        <w:rPr>
          <w:b/>
        </w:rPr>
        <w:t>7</w:t>
      </w:r>
      <w:r w:rsidRPr="00551A9A">
        <w:t>.</w:t>
      </w:r>
    </w:p>
    <w:p w14:paraId="121AADCF" w14:textId="77777777" w:rsidR="00551A9A" w:rsidRPr="00551A9A" w:rsidRDefault="00551A9A" w:rsidP="00551A9A">
      <w:pPr>
        <w:pStyle w:val="EndNoteBibliography"/>
        <w:ind w:left="720" w:hanging="720"/>
      </w:pPr>
      <w:r w:rsidRPr="00551A9A">
        <w:t>Ducklow, H. W., X. A. G. Morán, and A. E. Murray. 2010. Bacteria in the greenhouse: marine microbes and climate change. Environmental Microbiology:1-31.</w:t>
      </w:r>
    </w:p>
    <w:p w14:paraId="757BCF11" w14:textId="77777777" w:rsidR="00551A9A" w:rsidRPr="00551A9A" w:rsidRDefault="00551A9A" w:rsidP="00551A9A">
      <w:pPr>
        <w:pStyle w:val="EndNoteBibliography"/>
        <w:ind w:left="720" w:hanging="720"/>
      </w:pPr>
      <w:r w:rsidRPr="00551A9A">
        <w:t xml:space="preserve">Eero, M., H. C. Andersson, E. Almroth-Rosell, and B. R. MacKenzie. 2016. Has eutrophication promoted forage fish production in the Baltic Sea? Ambio </w:t>
      </w:r>
      <w:r w:rsidRPr="00551A9A">
        <w:rPr>
          <w:b/>
        </w:rPr>
        <w:t>45</w:t>
      </w:r>
      <w:r w:rsidRPr="00551A9A">
        <w:t>:649-660.</w:t>
      </w:r>
    </w:p>
    <w:p w14:paraId="2C6DCCFD" w14:textId="77777777" w:rsidR="00551A9A" w:rsidRPr="00551A9A" w:rsidRDefault="00551A9A" w:rsidP="00551A9A">
      <w:pPr>
        <w:pStyle w:val="EndNoteBibliography"/>
        <w:ind w:left="720" w:hanging="720"/>
      </w:pPr>
      <w:r w:rsidRPr="00551A9A">
        <w:t>Ehrnsten, E. 2020. Quantifying biomass and carbon processing of benthic fauna in a coastal sea–past, present and future. Dissertationes Schola Doctoralis Scientiae Circumiectalis, Alimentariae, Biologicae:1-64.</w:t>
      </w:r>
    </w:p>
    <w:p w14:paraId="2FDBF60D" w14:textId="77777777" w:rsidR="00551A9A" w:rsidRPr="00551A9A" w:rsidRDefault="00551A9A" w:rsidP="00551A9A">
      <w:pPr>
        <w:pStyle w:val="EndNoteBibliography"/>
        <w:ind w:left="720" w:hanging="720"/>
      </w:pPr>
      <w:r w:rsidRPr="00551A9A">
        <w:t>Ehrnsten, E., A. Norkko, B. Muller-Karulis, E. Gustafsson, and B. G. Gustafsson. 2020. The meagre future of benthic fauna in a coastal sea-Benthic responses to recovery from eutrophication in a changing climate. Global Change Biology:16.</w:t>
      </w:r>
    </w:p>
    <w:p w14:paraId="06A86C12" w14:textId="77777777" w:rsidR="00551A9A" w:rsidRPr="00551A9A" w:rsidRDefault="00551A9A" w:rsidP="00551A9A">
      <w:pPr>
        <w:pStyle w:val="EndNoteBibliography"/>
        <w:ind w:left="720" w:hanging="720"/>
      </w:pPr>
      <w:r w:rsidRPr="00551A9A">
        <w:t xml:space="preserve">Ehrnsten, E., A. Norkko, K. Timmermann, and B. G. Gustafsson. 2019a. Benthic-pelagic coupling in coastal seas–Modelling macrofaunal biomass and carbon processing in response to organic matter supply. Journal of Marine Systems </w:t>
      </w:r>
      <w:r w:rsidRPr="00551A9A">
        <w:rPr>
          <w:b/>
        </w:rPr>
        <w:t>196</w:t>
      </w:r>
      <w:r w:rsidRPr="00551A9A">
        <w:t>:36-47.</w:t>
      </w:r>
    </w:p>
    <w:p w14:paraId="7D0BA5AD" w14:textId="77777777" w:rsidR="00551A9A" w:rsidRPr="00551A9A" w:rsidRDefault="00551A9A" w:rsidP="00551A9A">
      <w:pPr>
        <w:pStyle w:val="EndNoteBibliography"/>
        <w:ind w:left="720" w:hanging="720"/>
      </w:pPr>
      <w:r w:rsidRPr="00551A9A">
        <w:t xml:space="preserve">Ehrnsten, E. S., B. Bauer, and B. G. Gustafsson. 2019b. Combined effects of environmental drivers on marine trophic groups-a systematic model comparison. Frontiers in Marine Science </w:t>
      </w:r>
      <w:r w:rsidRPr="00551A9A">
        <w:rPr>
          <w:b/>
        </w:rPr>
        <w:t>6</w:t>
      </w:r>
      <w:r w:rsidRPr="00551A9A">
        <w:t>:492.</w:t>
      </w:r>
    </w:p>
    <w:p w14:paraId="48C53F0C" w14:textId="77777777" w:rsidR="00551A9A" w:rsidRPr="00551A9A" w:rsidRDefault="00551A9A" w:rsidP="00551A9A">
      <w:pPr>
        <w:pStyle w:val="EndNoteBibliography"/>
        <w:ind w:left="720" w:hanging="720"/>
      </w:pPr>
      <w:r w:rsidRPr="00551A9A">
        <w:t xml:space="preserve">Eichner, M., B. Rost, and S. A. Kranz. 2014. Diversity of ocean acidification effects on marine N-2 fixers. Journal of Experimental Marine Biology and Ecology </w:t>
      </w:r>
      <w:r w:rsidRPr="00551A9A">
        <w:rPr>
          <w:b/>
        </w:rPr>
        <w:t>457</w:t>
      </w:r>
      <w:r w:rsidRPr="00551A9A">
        <w:t>:199-207.</w:t>
      </w:r>
    </w:p>
    <w:p w14:paraId="5FB6F7D6" w14:textId="77777777" w:rsidR="00551A9A" w:rsidRPr="00551A9A" w:rsidRDefault="00551A9A" w:rsidP="00551A9A">
      <w:pPr>
        <w:pStyle w:val="EndNoteBibliography"/>
        <w:ind w:left="720" w:hanging="720"/>
      </w:pPr>
      <w:r w:rsidRPr="00551A9A">
        <w:t xml:space="preserve">Friedland, R., T. Neumann, and G. Schernewski. 2012. Climate change and the Baltic Sea action plan: Model simulations on the future of the western Baltic Sea. Journal of Marine Systems </w:t>
      </w:r>
      <w:r w:rsidRPr="00551A9A">
        <w:rPr>
          <w:b/>
        </w:rPr>
        <w:t>105</w:t>
      </w:r>
      <w:r w:rsidRPr="00551A9A">
        <w:t>:175-186.</w:t>
      </w:r>
    </w:p>
    <w:p w14:paraId="7B3DB5ED" w14:textId="77777777" w:rsidR="00551A9A" w:rsidRPr="00551A9A" w:rsidRDefault="00551A9A" w:rsidP="00551A9A">
      <w:pPr>
        <w:pStyle w:val="EndNoteBibliography"/>
        <w:ind w:left="720" w:hanging="720"/>
      </w:pPr>
      <w:r w:rsidRPr="00551A9A">
        <w:t xml:space="preserve">Frommel, A. Y., A. Schubert, U. Piatkowski, and C. Clemmesen. 2013. Egg and early larval stages of Baltic cod, </w:t>
      </w:r>
      <w:r w:rsidRPr="00551A9A">
        <w:rPr>
          <w:i/>
        </w:rPr>
        <w:t>Gadus morhua</w:t>
      </w:r>
      <w:r w:rsidRPr="00551A9A">
        <w:t xml:space="preserve">, are robust to high levels of ocean acidification. Marine Biology </w:t>
      </w:r>
      <w:r w:rsidRPr="00551A9A">
        <w:rPr>
          <w:b/>
        </w:rPr>
        <w:t>160</w:t>
      </w:r>
      <w:r w:rsidRPr="00551A9A">
        <w:t>:1825-1834.</w:t>
      </w:r>
    </w:p>
    <w:p w14:paraId="13B9BB98" w14:textId="77777777" w:rsidR="00551A9A" w:rsidRPr="00551A9A" w:rsidRDefault="00551A9A" w:rsidP="00551A9A">
      <w:pPr>
        <w:pStyle w:val="EndNoteBibliography"/>
        <w:ind w:left="720" w:hanging="720"/>
      </w:pPr>
      <w:r w:rsidRPr="00551A9A">
        <w:t xml:space="preserve">Funkey, C. P., D. J. Conley, N. S. Reuss, C. Humborg, T. Jilbert, and C. P. Slomp. 2014. Hypoxia sustains Cyanobacteria blooms in the Baltic Sea. Environmental Science &amp; Technology </w:t>
      </w:r>
      <w:r w:rsidRPr="00551A9A">
        <w:rPr>
          <w:b/>
        </w:rPr>
        <w:t>48</w:t>
      </w:r>
      <w:r w:rsidRPr="00551A9A">
        <w:t>:2598-2602.</w:t>
      </w:r>
    </w:p>
    <w:p w14:paraId="1E2603EB" w14:textId="77777777" w:rsidR="00551A9A" w:rsidRPr="00551A9A" w:rsidRDefault="00551A9A" w:rsidP="00551A9A">
      <w:pPr>
        <w:pStyle w:val="EndNoteBibliography"/>
        <w:ind w:left="720" w:hanging="720"/>
      </w:pPr>
      <w:r w:rsidRPr="00551A9A">
        <w:t xml:space="preserve">Garzke, J., S. M. H. Ismar, and U. Sommer. 2015. Climate change affects low trophic level marine consumers: warming decreases copepod size and abundance. Oecologia </w:t>
      </w:r>
      <w:r w:rsidRPr="00551A9A">
        <w:rPr>
          <w:b/>
        </w:rPr>
        <w:t>177</w:t>
      </w:r>
      <w:r w:rsidRPr="00551A9A">
        <w:t>:849-860.</w:t>
      </w:r>
    </w:p>
    <w:p w14:paraId="118BD191" w14:textId="77777777" w:rsidR="00551A9A" w:rsidRPr="00551A9A" w:rsidRDefault="00551A9A" w:rsidP="00551A9A">
      <w:pPr>
        <w:pStyle w:val="EndNoteBibliography"/>
        <w:ind w:left="720" w:hanging="720"/>
      </w:pPr>
      <w:r w:rsidRPr="00551A9A">
        <w:t xml:space="preserve">Graiff, A., D. Liesner, U. Karsten, and I. Bartsch. 2015. Temperature tolerance of western Baltic Sea </w:t>
      </w:r>
      <w:r w:rsidRPr="00551A9A">
        <w:rPr>
          <w:i/>
        </w:rPr>
        <w:t>Fucus vesiculosus</w:t>
      </w:r>
      <w:r w:rsidRPr="00551A9A">
        <w:t xml:space="preserve"> - growth, photosynthesis and survival. Journal of Experimental Marine Biology and Ecology </w:t>
      </w:r>
      <w:r w:rsidRPr="00551A9A">
        <w:rPr>
          <w:b/>
        </w:rPr>
        <w:t>471</w:t>
      </w:r>
      <w:r w:rsidRPr="00551A9A">
        <w:t>:8-16.</w:t>
      </w:r>
    </w:p>
    <w:p w14:paraId="7A61BE64" w14:textId="77777777" w:rsidR="00551A9A" w:rsidRPr="00551A9A" w:rsidRDefault="00551A9A" w:rsidP="00551A9A">
      <w:pPr>
        <w:pStyle w:val="EndNoteBibliography"/>
        <w:ind w:left="720" w:hanging="720"/>
      </w:pPr>
      <w:r w:rsidRPr="00551A9A">
        <w:t xml:space="preserve">Griffiths, J. R., S. Lehtinen, S. Suikkanen, and M. Winder. 2020. Limited evidence for common interannual trends in Baltic Sea summer phytoplankton biomass. Plos One </w:t>
      </w:r>
      <w:r w:rsidRPr="00551A9A">
        <w:rPr>
          <w:b/>
        </w:rPr>
        <w:t>15</w:t>
      </w:r>
      <w:r w:rsidRPr="00551A9A">
        <w:t>:e0231690.</w:t>
      </w:r>
    </w:p>
    <w:p w14:paraId="05354CEE" w14:textId="77777777" w:rsidR="00551A9A" w:rsidRPr="00551A9A" w:rsidRDefault="00551A9A" w:rsidP="00551A9A">
      <w:pPr>
        <w:pStyle w:val="EndNoteBibliography"/>
        <w:ind w:left="720" w:hanging="720"/>
      </w:pPr>
      <w:r w:rsidRPr="00551A9A">
        <w:t xml:space="preserve">Groetsch, P. M. M., S. G. H. Simis, M. A. Eleveld, and S. W. M. Peters. 2016. Spring blooms in the Baltic Sea have weakened but lengthened from 2000 to 2014. Biogeosciences </w:t>
      </w:r>
      <w:r w:rsidRPr="00551A9A">
        <w:rPr>
          <w:b/>
        </w:rPr>
        <w:t>13</w:t>
      </w:r>
      <w:r w:rsidRPr="00551A9A">
        <w:t>:4959-4973.</w:t>
      </w:r>
    </w:p>
    <w:p w14:paraId="4539164D" w14:textId="77777777" w:rsidR="00551A9A" w:rsidRPr="00551A9A" w:rsidRDefault="00551A9A" w:rsidP="00551A9A">
      <w:pPr>
        <w:pStyle w:val="EndNoteBibliography"/>
        <w:ind w:left="720" w:hanging="720"/>
      </w:pPr>
      <w:r w:rsidRPr="00551A9A">
        <w:t xml:space="preserve">Gubelit, Y. I. 2015. Climatic impact on community of filamentous macroalgae in the Neva estuary (eastern Baltic Sea). Marine Pollution Bulletin </w:t>
      </w:r>
      <w:r w:rsidRPr="00551A9A">
        <w:rPr>
          <w:b/>
        </w:rPr>
        <w:t>91</w:t>
      </w:r>
      <w:r w:rsidRPr="00551A9A">
        <w:t>:166-172.</w:t>
      </w:r>
    </w:p>
    <w:p w14:paraId="7BEC8D2B" w14:textId="77777777" w:rsidR="00551A9A" w:rsidRPr="00551A9A" w:rsidRDefault="00551A9A" w:rsidP="00551A9A">
      <w:pPr>
        <w:pStyle w:val="EndNoteBibliography"/>
        <w:ind w:left="720" w:hanging="720"/>
      </w:pPr>
      <w:r w:rsidRPr="00551A9A">
        <w:lastRenderedPageBreak/>
        <w:t xml:space="preserve">Gustafsson, B. G., F. Schenk, T. Blenckner, K. Eilola, H. E. M. Meier, B. Muller-Karulis, T. Neumann, T. Ruoho-Airola, O. P. Savchuk, and E. Zorita. 2012. Reconstructing the development of Baltic Sea eutrophication 1850-2006. Ambio </w:t>
      </w:r>
      <w:r w:rsidRPr="00551A9A">
        <w:rPr>
          <w:b/>
        </w:rPr>
        <w:t>41</w:t>
      </w:r>
      <w:r w:rsidRPr="00551A9A">
        <w:t>:534-548.</w:t>
      </w:r>
    </w:p>
    <w:p w14:paraId="02F57C0E" w14:textId="77777777" w:rsidR="00551A9A" w:rsidRPr="00551A9A" w:rsidRDefault="00551A9A" w:rsidP="00551A9A">
      <w:pPr>
        <w:pStyle w:val="EndNoteBibliography"/>
        <w:ind w:left="720" w:hanging="720"/>
      </w:pPr>
      <w:r w:rsidRPr="00551A9A">
        <w:t xml:space="preserve">Gårdmark, A., M. Lindegren, S. Neuenfeldt, T. Blenckner, O. Heikinheimo, B. Muller-Karulis, S. Niiranen, M. T. Tomczak, E. Aro, A. Wikstrom, and C. Mollmann. 2013. Biological ensemble modeling to evaluate potential futures of living marine resources. Ecological Applications </w:t>
      </w:r>
      <w:r w:rsidRPr="00551A9A">
        <w:rPr>
          <w:b/>
        </w:rPr>
        <w:t>23</w:t>
      </w:r>
      <w:r w:rsidRPr="00551A9A">
        <w:t>:742-754.</w:t>
      </w:r>
    </w:p>
    <w:p w14:paraId="47E4AF0A" w14:textId="77777777" w:rsidR="00551A9A" w:rsidRPr="00551A9A" w:rsidRDefault="00551A9A" w:rsidP="00551A9A">
      <w:pPr>
        <w:pStyle w:val="EndNoteBibliography"/>
        <w:ind w:left="720" w:hanging="720"/>
      </w:pPr>
      <w:r w:rsidRPr="00551A9A">
        <w:t>Hinrichsen, H. H., B. Huwer, A. Makarchouk, C. Petereit, M. Schaber, and R. Voss. 2011. Climate-driven long-term trends in Baltic Sea oxygen concentrations and the potential consequences for eastern Baltic cod (</w:t>
      </w:r>
      <w:r w:rsidRPr="00551A9A">
        <w:rPr>
          <w:i/>
        </w:rPr>
        <w:t>Gadus morhua</w:t>
      </w:r>
      <w:r w:rsidRPr="00551A9A">
        <w:t xml:space="preserve">). Ices Journal of Marine Science </w:t>
      </w:r>
      <w:r w:rsidRPr="00551A9A">
        <w:rPr>
          <w:b/>
        </w:rPr>
        <w:t>68</w:t>
      </w:r>
      <w:r w:rsidRPr="00551A9A">
        <w:t>:2019-2028.</w:t>
      </w:r>
    </w:p>
    <w:p w14:paraId="6903D2DC" w14:textId="77777777" w:rsidR="00551A9A" w:rsidRPr="00551A9A" w:rsidRDefault="00551A9A" w:rsidP="00551A9A">
      <w:pPr>
        <w:pStyle w:val="EndNoteBibliography"/>
        <w:ind w:left="720" w:hanging="720"/>
      </w:pPr>
      <w:r w:rsidRPr="00551A9A">
        <w:t xml:space="preserve">Hjerne, O., S. Hajdu, U. Larsson, A. S. Downing, and M. Winder. 2019. Climate driven changes in timing, composition and magnitude of the Baltic Sea phytoplankton spring bloom. Frontiers in Marine Science </w:t>
      </w:r>
      <w:r w:rsidRPr="00551A9A">
        <w:rPr>
          <w:b/>
        </w:rPr>
        <w:t>6</w:t>
      </w:r>
      <w:r w:rsidRPr="00551A9A">
        <w:t>:15.</w:t>
      </w:r>
    </w:p>
    <w:p w14:paraId="2920345D" w14:textId="77777777" w:rsidR="00551A9A" w:rsidRPr="00551A9A" w:rsidRDefault="00551A9A" w:rsidP="00551A9A">
      <w:pPr>
        <w:pStyle w:val="EndNoteBibliography"/>
        <w:ind w:left="720" w:hanging="720"/>
      </w:pPr>
      <w:r w:rsidRPr="00551A9A">
        <w:t xml:space="preserve">Holopainen, R., M. Lehtiniemi, H. M. Meier, J. Albertsson, E. Gorokhova, J. Kotta, and M. Viitasalo. 2016. Impacts of changing climate on the non-indigenous invertebrates in the northern Baltic Sea by end of the twenty-first century. Biological Invasions </w:t>
      </w:r>
      <w:r w:rsidRPr="00551A9A">
        <w:rPr>
          <w:b/>
        </w:rPr>
        <w:t>18</w:t>
      </w:r>
      <w:r w:rsidRPr="00551A9A">
        <w:t>:3015-3032.</w:t>
      </w:r>
    </w:p>
    <w:p w14:paraId="4A2C0741" w14:textId="77777777" w:rsidR="00551A9A" w:rsidRPr="00551A9A" w:rsidRDefault="00551A9A" w:rsidP="00551A9A">
      <w:pPr>
        <w:pStyle w:val="EndNoteBibliography"/>
        <w:ind w:left="720" w:hanging="720"/>
      </w:pPr>
      <w:r w:rsidRPr="00551A9A">
        <w:t xml:space="preserve">Horn, H. G., M. Boersma, J. Garzke, M. G. J. Loder, U. Sommer, and N. Aberle. 2016. Effects of high CO2 and warming on a Baltic Sea microzooplankton community. Ices Journal of Marine Science </w:t>
      </w:r>
      <w:r w:rsidRPr="00551A9A">
        <w:rPr>
          <w:b/>
        </w:rPr>
        <w:t>73</w:t>
      </w:r>
      <w:r w:rsidRPr="00551A9A">
        <w:t>:772-782.</w:t>
      </w:r>
    </w:p>
    <w:p w14:paraId="1F627250" w14:textId="77777777" w:rsidR="00551A9A" w:rsidRPr="00551A9A" w:rsidRDefault="00551A9A" w:rsidP="00551A9A">
      <w:pPr>
        <w:pStyle w:val="EndNoteBibliography"/>
        <w:ind w:left="720" w:hanging="720"/>
      </w:pPr>
      <w:r w:rsidRPr="00551A9A">
        <w:t xml:space="preserve">Huttunen, I., H. Lehtonen, M. Huttunen, V. Piirainen, M. Korppoo, N. Veijalainen, M. Viitasalo, and B. Vehvilainen. 2015. Effects of climate change and agricultural adaptation on nutrient loading from Finnish catchments to the Baltic Sea. Science of the Total Environment </w:t>
      </w:r>
      <w:r w:rsidRPr="00551A9A">
        <w:rPr>
          <w:b/>
        </w:rPr>
        <w:t>529</w:t>
      </w:r>
      <w:r w:rsidRPr="00551A9A">
        <w:t>:168-181.</w:t>
      </w:r>
    </w:p>
    <w:p w14:paraId="2D56E7E5" w14:textId="77777777" w:rsidR="00551A9A" w:rsidRPr="00551A9A" w:rsidRDefault="00551A9A" w:rsidP="00551A9A">
      <w:pPr>
        <w:pStyle w:val="EndNoteBibliography"/>
        <w:ind w:left="720" w:hanging="720"/>
      </w:pPr>
      <w:r w:rsidRPr="00551A9A">
        <w:t>Hyytiäinen, K., B. Bauer, K. Bly Joyce, E. Ehrnsten, K. Eilola, B. G. Gustafsson, H. M. Meier, A. Norkko, S. Saraiva, and M. Tomczak. 2019. Provision of aquatic ecosystem services as a consequence of societal changes: The case of the Baltic Sea. Population Ecology.</w:t>
      </w:r>
    </w:p>
    <w:p w14:paraId="13E93EA5" w14:textId="77777777" w:rsidR="00551A9A" w:rsidRPr="00551A9A" w:rsidRDefault="00551A9A" w:rsidP="00551A9A">
      <w:pPr>
        <w:pStyle w:val="EndNoteBibliography"/>
        <w:ind w:left="720" w:hanging="720"/>
      </w:pPr>
      <w:r w:rsidRPr="00551A9A">
        <w:t xml:space="preserve">Hällfors, H., H. Backer, J. M. Leppänen, S. Hällfors, G. Hällfors, and H. Kuosa. 2013. The northern Baltic Sea phytoplankton communities in 1903-1911 and 1993-2005: a comparison of historical and modern species data. Hydrobiologia </w:t>
      </w:r>
      <w:r w:rsidRPr="00551A9A">
        <w:rPr>
          <w:b/>
        </w:rPr>
        <w:t>707</w:t>
      </w:r>
      <w:r w:rsidRPr="00551A9A">
        <w:t>:109-133.</w:t>
      </w:r>
    </w:p>
    <w:p w14:paraId="0E2E5E0D" w14:textId="77777777" w:rsidR="00551A9A" w:rsidRPr="00551A9A" w:rsidRDefault="00551A9A" w:rsidP="00551A9A">
      <w:pPr>
        <w:pStyle w:val="EndNoteBibliography"/>
        <w:ind w:left="720" w:hanging="720"/>
      </w:pPr>
      <w:r w:rsidRPr="00551A9A">
        <w:t xml:space="preserve">Hänninen, J., I. Vuorinen, M. Rajasilta, and P. C. Reid. 2015. Response of the Baltic and North Seas to river runoff from the Baltic watershed - Physical and biological changes. Progress in Oceanography </w:t>
      </w:r>
      <w:r w:rsidRPr="00551A9A">
        <w:rPr>
          <w:b/>
        </w:rPr>
        <w:t>138</w:t>
      </w:r>
      <w:r w:rsidRPr="00551A9A">
        <w:t>:91-104.</w:t>
      </w:r>
    </w:p>
    <w:p w14:paraId="3CC222A8" w14:textId="77777777" w:rsidR="00551A9A" w:rsidRPr="00551A9A" w:rsidRDefault="00551A9A" w:rsidP="00551A9A">
      <w:pPr>
        <w:pStyle w:val="EndNoteBibliography"/>
        <w:ind w:left="720" w:hanging="720"/>
      </w:pPr>
      <w:r w:rsidRPr="00551A9A">
        <w:t>IPCC. 2019. Summary for Policymakers.</w:t>
      </w:r>
      <w:r w:rsidRPr="00551A9A">
        <w:rPr>
          <w:i/>
        </w:rPr>
        <w:t>in</w:t>
      </w:r>
      <w:r w:rsidRPr="00551A9A">
        <w:t xml:space="preserve"> H.-O. Pörtner, D. C. Roberts, V. Masson-Delmotte, P. Zhai, M. Tignor, E. Poloczanska, K. Mintenbeck, A. Alegría, M. Nicolai, A. Okem, J. Petzold, B. Rama, and N. M. Weyer, editors. IPCC Special Report on the Ocean and Cryosphere in a Changing Climate.</w:t>
      </w:r>
    </w:p>
    <w:p w14:paraId="1BAF5FBC" w14:textId="77777777" w:rsidR="00551A9A" w:rsidRPr="00551A9A" w:rsidRDefault="00551A9A" w:rsidP="00551A9A">
      <w:pPr>
        <w:pStyle w:val="EndNoteBibliography"/>
        <w:ind w:left="720" w:hanging="720"/>
      </w:pPr>
      <w:r w:rsidRPr="00551A9A">
        <w:t xml:space="preserve">Ito, M., M. Scotti, M. Franz, F. R. Barboza, B. Buchholz, M. Zimmer, T. Guy-Haim, and M. Wahl. 2019. Effects of temperature on carbon circulation in macroalgal food webs are mediated by herbivores. Marine Biology </w:t>
      </w:r>
      <w:r w:rsidRPr="00551A9A">
        <w:rPr>
          <w:b/>
        </w:rPr>
        <w:t>166</w:t>
      </w:r>
      <w:r w:rsidRPr="00551A9A">
        <w:t>:11.</w:t>
      </w:r>
    </w:p>
    <w:p w14:paraId="175D8A3B" w14:textId="77777777" w:rsidR="00551A9A" w:rsidRPr="00551A9A" w:rsidRDefault="00551A9A" w:rsidP="00551A9A">
      <w:pPr>
        <w:pStyle w:val="EndNoteBibliography"/>
        <w:ind w:left="720" w:hanging="720"/>
      </w:pPr>
      <w:r w:rsidRPr="00551A9A">
        <w:t xml:space="preserve">Jakubowska, M., M. Jerzak, M. Normant, D. Burska, and J. Drzazgowski. 2013. Effect of carbon dioxide -induced water acidification on the physiological processes of the Baltic isopod </w:t>
      </w:r>
      <w:r w:rsidRPr="00551A9A">
        <w:rPr>
          <w:i/>
        </w:rPr>
        <w:t>Saduria entomon</w:t>
      </w:r>
      <w:r w:rsidRPr="00551A9A">
        <w:t xml:space="preserve">. Journal of Shellfish Research </w:t>
      </w:r>
      <w:r w:rsidRPr="00551A9A">
        <w:rPr>
          <w:b/>
        </w:rPr>
        <w:t>32</w:t>
      </w:r>
      <w:r w:rsidRPr="00551A9A">
        <w:t>:825-834.</w:t>
      </w:r>
    </w:p>
    <w:p w14:paraId="58B50AE3" w14:textId="77777777" w:rsidR="00551A9A" w:rsidRPr="00551A9A" w:rsidRDefault="00551A9A" w:rsidP="00551A9A">
      <w:pPr>
        <w:pStyle w:val="EndNoteBibliography"/>
        <w:ind w:left="720" w:hanging="720"/>
      </w:pPr>
      <w:r w:rsidRPr="00551A9A">
        <w:t xml:space="preserve">Jansson, A., S. Lischka, T. Boxhammer, K. G. Schulz, and J. Norkko. 2016. Survival and settling of larval </w:t>
      </w:r>
      <w:r w:rsidRPr="00551A9A">
        <w:rPr>
          <w:i/>
        </w:rPr>
        <w:t>Macoma balthica</w:t>
      </w:r>
      <w:r w:rsidRPr="00551A9A">
        <w:t xml:space="preserve"> in a large-scale mesocosm experiment at different f CO2 levels. Biogeosciences </w:t>
      </w:r>
      <w:r w:rsidRPr="00551A9A">
        <w:rPr>
          <w:b/>
        </w:rPr>
        <w:t>13</w:t>
      </w:r>
      <w:r w:rsidRPr="00551A9A">
        <w:t>:3377-3385.</w:t>
      </w:r>
    </w:p>
    <w:p w14:paraId="5607191B" w14:textId="77777777" w:rsidR="00551A9A" w:rsidRPr="00551A9A" w:rsidRDefault="00551A9A" w:rsidP="00551A9A">
      <w:pPr>
        <w:pStyle w:val="EndNoteBibliography"/>
        <w:ind w:left="720" w:hanging="720"/>
      </w:pPr>
      <w:r w:rsidRPr="00551A9A">
        <w:t xml:space="preserve">Johannesson, K., K. Smolarz, M. Grahn, and C. Andre. 2011. The future of Baltic Sea populations: Local extinction or evolutionary rescue? Ambio </w:t>
      </w:r>
      <w:r w:rsidRPr="00551A9A">
        <w:rPr>
          <w:b/>
        </w:rPr>
        <w:t>40</w:t>
      </w:r>
      <w:r w:rsidRPr="00551A9A">
        <w:t>:179-190.</w:t>
      </w:r>
    </w:p>
    <w:p w14:paraId="617F8D49" w14:textId="77777777" w:rsidR="00551A9A" w:rsidRPr="00551A9A" w:rsidRDefault="00551A9A" w:rsidP="00551A9A">
      <w:pPr>
        <w:pStyle w:val="EndNoteBibliography"/>
        <w:ind w:left="720" w:hanging="720"/>
      </w:pPr>
      <w:r w:rsidRPr="00551A9A">
        <w:t xml:space="preserve">Jones, M. C., and W. W. Cheung. 2015. Multi-model ensemble projections of climate change effects on global marine biodiversity. Ices Journal of Marine Science </w:t>
      </w:r>
      <w:r w:rsidRPr="00551A9A">
        <w:rPr>
          <w:b/>
        </w:rPr>
        <w:t>72</w:t>
      </w:r>
      <w:r w:rsidRPr="00551A9A">
        <w:t>:741-752.</w:t>
      </w:r>
    </w:p>
    <w:p w14:paraId="5CB9176B" w14:textId="77777777" w:rsidR="00551A9A" w:rsidRPr="00551A9A" w:rsidRDefault="00551A9A" w:rsidP="00551A9A">
      <w:pPr>
        <w:pStyle w:val="EndNoteBibliography"/>
        <w:ind w:left="720" w:hanging="720"/>
      </w:pPr>
      <w:r w:rsidRPr="00551A9A">
        <w:t xml:space="preserve">Jonsson, P. R., J. Kotta, H. C. Andersson, K. Herkul, E. Virtanen, A. N. Sandman, and K. Johannesson. 2018. High climate velocity and population fragmentation may constrain </w:t>
      </w:r>
      <w:r w:rsidRPr="00551A9A">
        <w:lastRenderedPageBreak/>
        <w:t xml:space="preserve">climate-driven range shift of the key habitat former Fucus vesiculosus. Diversity and Distributions </w:t>
      </w:r>
      <w:r w:rsidRPr="00551A9A">
        <w:rPr>
          <w:b/>
        </w:rPr>
        <w:t>24</w:t>
      </w:r>
      <w:r w:rsidRPr="00551A9A">
        <w:t>:892-905.</w:t>
      </w:r>
    </w:p>
    <w:p w14:paraId="5E57548F" w14:textId="77777777" w:rsidR="00551A9A" w:rsidRPr="00551A9A" w:rsidRDefault="00551A9A" w:rsidP="00551A9A">
      <w:pPr>
        <w:pStyle w:val="EndNoteBibliography"/>
        <w:ind w:left="720" w:hanging="720"/>
      </w:pPr>
      <w:r w:rsidRPr="00551A9A">
        <w:t xml:space="preserve">Jänes, H., K. Herkul, and J. Kotta. 2017. Environmental niche separation between native and non-native benthic invertebrate species: Case study of the northern Baltic Sea. Marine Environmental Research </w:t>
      </w:r>
      <w:r w:rsidRPr="00551A9A">
        <w:rPr>
          <w:b/>
        </w:rPr>
        <w:t>131</w:t>
      </w:r>
      <w:r w:rsidRPr="00551A9A">
        <w:t>:123-133.</w:t>
      </w:r>
    </w:p>
    <w:p w14:paraId="64FEA27A" w14:textId="77777777" w:rsidR="00551A9A" w:rsidRPr="00551A9A" w:rsidRDefault="00551A9A" w:rsidP="00551A9A">
      <w:pPr>
        <w:pStyle w:val="EndNoteBibliography"/>
        <w:ind w:left="720" w:hanging="720"/>
      </w:pPr>
      <w:r w:rsidRPr="00551A9A">
        <w:t xml:space="preserve">Kahru, M., R. Elmgren, and O. P. Savchuk. 2016. Changing seasonality of the Baltic Sea. Biogeosciences </w:t>
      </w:r>
      <w:r w:rsidRPr="00551A9A">
        <w:rPr>
          <w:b/>
        </w:rPr>
        <w:t>13</w:t>
      </w:r>
      <w:r w:rsidRPr="00551A9A">
        <w:t>:1009-1018.</w:t>
      </w:r>
    </w:p>
    <w:p w14:paraId="40056B0A" w14:textId="77777777" w:rsidR="00551A9A" w:rsidRPr="00551A9A" w:rsidRDefault="00551A9A" w:rsidP="00551A9A">
      <w:pPr>
        <w:pStyle w:val="EndNoteBibliography"/>
        <w:ind w:left="720" w:hanging="720"/>
      </w:pPr>
      <w:r w:rsidRPr="00551A9A">
        <w:t xml:space="preserve">Klais, R., T. Tamminen, A. Kremp, K. Spilling, B. W. An, S. Hajdu, and K. Olli. 2013. Spring phytoplankton communities shaped by interannual weather variability and dispersal limitation: Mechanisms of climate change effects on key coastal primary producers. Limnology and Oceanography </w:t>
      </w:r>
      <w:r w:rsidRPr="00551A9A">
        <w:rPr>
          <w:b/>
        </w:rPr>
        <w:t>58</w:t>
      </w:r>
      <w:r w:rsidRPr="00551A9A">
        <w:t>:753-762.</w:t>
      </w:r>
    </w:p>
    <w:p w14:paraId="0B5D4497" w14:textId="77777777" w:rsidR="00551A9A" w:rsidRPr="00551A9A" w:rsidRDefault="00551A9A" w:rsidP="00551A9A">
      <w:pPr>
        <w:pStyle w:val="EndNoteBibliography"/>
        <w:ind w:left="720" w:hanging="720"/>
      </w:pPr>
      <w:r w:rsidRPr="00551A9A">
        <w:t xml:space="preserve">Klais, R., T. Tamminen, A. Kremp, K. Spilling, and K. Olli. 2011. Decadal-scale changes of dinoflagellates and diatoms in the anomalous Baltic Sea spring bloom. Plos One </w:t>
      </w:r>
      <w:r w:rsidRPr="00551A9A">
        <w:rPr>
          <w:b/>
        </w:rPr>
        <w:t>6</w:t>
      </w:r>
      <w:r w:rsidRPr="00551A9A">
        <w:t>.</w:t>
      </w:r>
    </w:p>
    <w:p w14:paraId="380F1F7A" w14:textId="77777777" w:rsidR="00551A9A" w:rsidRPr="00551A9A" w:rsidRDefault="00551A9A" w:rsidP="00551A9A">
      <w:pPr>
        <w:pStyle w:val="EndNoteBibliography"/>
        <w:ind w:left="720" w:hanging="720"/>
      </w:pPr>
      <w:r w:rsidRPr="00551A9A">
        <w:t xml:space="preserve">Klauschies, T., B. Bauer, N. Aberle-Malzahn, U. Sommer, and U. Gaedke. 2012. Climate change effects on phytoplankton depend on cell size and food web structure. Marine Biology </w:t>
      </w:r>
      <w:r w:rsidRPr="00551A9A">
        <w:rPr>
          <w:b/>
        </w:rPr>
        <w:t>159</w:t>
      </w:r>
      <w:r w:rsidRPr="00551A9A">
        <w:t>:2455-2478.</w:t>
      </w:r>
    </w:p>
    <w:p w14:paraId="1E2842A2" w14:textId="77777777" w:rsidR="00551A9A" w:rsidRPr="00551A9A" w:rsidRDefault="00551A9A" w:rsidP="00551A9A">
      <w:pPr>
        <w:pStyle w:val="EndNoteBibliography"/>
        <w:ind w:left="720" w:hanging="720"/>
      </w:pPr>
      <w:r w:rsidRPr="00551A9A">
        <w:t xml:space="preserve">Korpinen, S., T. Honkanen, O. Vesakoski, A. Hemmi, R. Koivikko, J. Loponen, and V. Jormalainen. 2007. Macroalgal communities face the challenge of changing biotic interactions: Review with focus on the Baltic Sea. Ambio </w:t>
      </w:r>
      <w:r w:rsidRPr="00551A9A">
        <w:rPr>
          <w:b/>
        </w:rPr>
        <w:t>36</w:t>
      </w:r>
      <w:r w:rsidRPr="00551A9A">
        <w:t>:203-211.</w:t>
      </w:r>
    </w:p>
    <w:p w14:paraId="022A7BB0" w14:textId="77777777" w:rsidR="00551A9A" w:rsidRPr="00551A9A" w:rsidRDefault="00551A9A" w:rsidP="00551A9A">
      <w:pPr>
        <w:pStyle w:val="EndNoteBibliography"/>
        <w:ind w:left="720" w:hanging="720"/>
      </w:pPr>
      <w:r w:rsidRPr="00551A9A">
        <w:t xml:space="preserve">Kotta, J., J. Vanhatalo, H. Jänes, H. Orav-Kotta, L. Rugiu, V. Jormalainen, I. Bobsien, M. Viitasalo, E. Virtanen, and A. N. Sandman. 2019. Integrating experimental and distribution data to predict future species patterns. Scientific reports </w:t>
      </w:r>
      <w:r w:rsidRPr="00551A9A">
        <w:rPr>
          <w:b/>
        </w:rPr>
        <w:t>9</w:t>
      </w:r>
      <w:r w:rsidRPr="00551A9A">
        <w:t>:1821.</w:t>
      </w:r>
    </w:p>
    <w:p w14:paraId="50157E47" w14:textId="77777777" w:rsidR="00551A9A" w:rsidRPr="00551A9A" w:rsidRDefault="00551A9A" w:rsidP="00551A9A">
      <w:pPr>
        <w:pStyle w:val="EndNoteBibliography"/>
        <w:ind w:left="720" w:hanging="720"/>
      </w:pPr>
      <w:r w:rsidRPr="00551A9A">
        <w:t xml:space="preserve">Kremp, A., A. Godhe, J. Egardt, S. Dupont, S. Suikkanen, S. Casabianca, and A. Penna. 2012. Intraspecific variability in the response of bloom-forming marine microalgae to changed climate conditions. Ecology and Evolution </w:t>
      </w:r>
      <w:r w:rsidRPr="00551A9A">
        <w:rPr>
          <w:b/>
        </w:rPr>
        <w:t>2</w:t>
      </w:r>
      <w:r w:rsidRPr="00551A9A">
        <w:t>:1195-1207.</w:t>
      </w:r>
    </w:p>
    <w:p w14:paraId="63FCD71F" w14:textId="77777777" w:rsidR="00551A9A" w:rsidRPr="00551A9A" w:rsidRDefault="00551A9A" w:rsidP="00551A9A">
      <w:pPr>
        <w:pStyle w:val="EndNoteBibliography"/>
        <w:ind w:left="720" w:hanging="720"/>
      </w:pPr>
      <w:r w:rsidRPr="00551A9A">
        <w:t xml:space="preserve">Kremp, A., J. Oja, A. H. LeTortorec, P. Hakanen, P. Tahvanainen, J. Tuimala, and S. Suikkanen. 2016. Diverse seed banks favour adaptation of microalgal populations to future climate conditions. Environmental Microbiology </w:t>
      </w:r>
      <w:r w:rsidRPr="00551A9A">
        <w:rPr>
          <w:b/>
        </w:rPr>
        <w:t>18</w:t>
      </w:r>
      <w:r w:rsidRPr="00551A9A">
        <w:t>:679-691.</w:t>
      </w:r>
    </w:p>
    <w:p w14:paraId="666EC6A4" w14:textId="77777777" w:rsidR="00551A9A" w:rsidRPr="00551A9A" w:rsidRDefault="00551A9A" w:rsidP="00551A9A">
      <w:pPr>
        <w:pStyle w:val="EndNoteBibliography"/>
        <w:ind w:left="720" w:hanging="720"/>
      </w:pPr>
      <w:r w:rsidRPr="00551A9A">
        <w:t xml:space="preserve">Kuosa, H., V. Fleming-Lehtinen, S. Lehtinen, M. Lehtiniemi, H. Nygard, M. Raateoja, J. Raitaniemi, J. Tuimala, L. Uusitalo, and S. Suikkanen. 2017. A retrospective view of the development of the Gulf of Bothnia ecosystem. Journal of Marine Systems </w:t>
      </w:r>
      <w:r w:rsidRPr="00551A9A">
        <w:rPr>
          <w:b/>
        </w:rPr>
        <w:t>167</w:t>
      </w:r>
      <w:r w:rsidRPr="00551A9A">
        <w:t>:78-92.</w:t>
      </w:r>
    </w:p>
    <w:p w14:paraId="3A833370" w14:textId="77777777" w:rsidR="00551A9A" w:rsidRPr="00551A9A" w:rsidRDefault="00551A9A" w:rsidP="00551A9A">
      <w:pPr>
        <w:pStyle w:val="EndNoteBibliography"/>
        <w:ind w:left="720" w:hanging="720"/>
      </w:pPr>
      <w:r w:rsidRPr="00551A9A">
        <w:t xml:space="preserve">Lappalainen, J., E. A. Virtanen, K. Kallio, S. Junttila, and M. Viitasalo. 2019. Substrate limitation of a habitat-forming genus Fucus under different water clarity scenarios in the northern Baltic Sea. Estuarine Coastal and Shelf Science </w:t>
      </w:r>
      <w:r w:rsidRPr="00551A9A">
        <w:rPr>
          <w:b/>
        </w:rPr>
        <w:t>218</w:t>
      </w:r>
      <w:r w:rsidRPr="00551A9A">
        <w:t>:31-38.</w:t>
      </w:r>
    </w:p>
    <w:p w14:paraId="2DEA508F" w14:textId="77777777" w:rsidR="00551A9A" w:rsidRPr="00551A9A" w:rsidRDefault="00551A9A" w:rsidP="00551A9A">
      <w:pPr>
        <w:pStyle w:val="EndNoteBibliography"/>
        <w:ind w:left="720" w:hanging="720"/>
      </w:pPr>
      <w:r w:rsidRPr="00551A9A">
        <w:t xml:space="preserve">Lefebure, R., R. Degerman, A. Andersson, S. Larsson, L. O. Eriksson, U. Bamstedt, and P. Bystrom. 2013. Impacts of elevated terrestrial nutrient loads and temperature on pelagic food-web efficiency and fish production. Global Change Biology </w:t>
      </w:r>
      <w:r w:rsidRPr="00551A9A">
        <w:rPr>
          <w:b/>
        </w:rPr>
        <w:t>19</w:t>
      </w:r>
      <w:r w:rsidRPr="00551A9A">
        <w:t>:1358-1372.</w:t>
      </w:r>
    </w:p>
    <w:p w14:paraId="1462F3DA" w14:textId="77777777" w:rsidR="00551A9A" w:rsidRPr="00551A9A" w:rsidRDefault="00551A9A" w:rsidP="00551A9A">
      <w:pPr>
        <w:pStyle w:val="EndNoteBibliography"/>
        <w:ind w:left="720" w:hanging="720"/>
      </w:pPr>
      <w:r w:rsidRPr="00551A9A">
        <w:t xml:space="preserve">Lewandowska, A. M., D. G. Boyce, M. Hofmann, B. Matthiessen, U. Sommer, and B. Worm. 2014. Effects of sea surface warming on marine plankton. Ecology Letters </w:t>
      </w:r>
      <w:r w:rsidRPr="00551A9A">
        <w:rPr>
          <w:b/>
        </w:rPr>
        <w:t>17</w:t>
      </w:r>
      <w:r w:rsidRPr="00551A9A">
        <w:t>:614-623.</w:t>
      </w:r>
    </w:p>
    <w:p w14:paraId="4D381CD7" w14:textId="77777777" w:rsidR="00551A9A" w:rsidRPr="00551A9A" w:rsidRDefault="00551A9A" w:rsidP="00551A9A">
      <w:pPr>
        <w:pStyle w:val="EndNoteBibliography"/>
        <w:ind w:left="720" w:hanging="720"/>
      </w:pPr>
      <w:r w:rsidRPr="00551A9A">
        <w:t xml:space="preserve">Lewandowska, A. M., P. Breithaupt, H. Hillebrand, H. G. Hoppe, K. Jurgens, and U. Sommer. 2012. Responses of primary productivity to increased temperature and phytoplankton diversity. Journal of Sea Research </w:t>
      </w:r>
      <w:r w:rsidRPr="00551A9A">
        <w:rPr>
          <w:b/>
        </w:rPr>
        <w:t>72</w:t>
      </w:r>
      <w:r w:rsidRPr="00551A9A">
        <w:t>:87-93.</w:t>
      </w:r>
    </w:p>
    <w:p w14:paraId="1C5A63E4" w14:textId="77777777" w:rsidR="00551A9A" w:rsidRPr="00551A9A" w:rsidRDefault="00551A9A" w:rsidP="00551A9A">
      <w:pPr>
        <w:pStyle w:val="EndNoteBibliography"/>
        <w:ind w:left="720" w:hanging="720"/>
      </w:pPr>
      <w:r w:rsidRPr="00551A9A">
        <w:t xml:space="preserve">Lindegren, M., R. Diekmann, and C. Möllmann. 2010. Regime shifts, resilience and recovery of a cod stock. Marine Ecology Progress Series </w:t>
      </w:r>
      <w:r w:rsidRPr="00551A9A">
        <w:rPr>
          <w:b/>
        </w:rPr>
        <w:t>402</w:t>
      </w:r>
      <w:r w:rsidRPr="00551A9A">
        <w:t>:239-253.</w:t>
      </w:r>
    </w:p>
    <w:p w14:paraId="719E2B07" w14:textId="77777777" w:rsidR="00551A9A" w:rsidRPr="00551A9A" w:rsidRDefault="00551A9A" w:rsidP="00551A9A">
      <w:pPr>
        <w:pStyle w:val="EndNoteBibliography"/>
        <w:ind w:left="720" w:hanging="720"/>
      </w:pPr>
      <w:r w:rsidRPr="00551A9A">
        <w:t xml:space="preserve">Lindh, M. V., L. Riemann, F. Baltar, C. Romero-Oliva, P. S. Salomon, E. Graneli, and J. Pinhassi. 2013. Consequences of increased temperature and acidification on bacterioplankton community composition during a mesocosm spring bloom in the Baltic Sea. Environmental Microbiology Reports </w:t>
      </w:r>
      <w:r w:rsidRPr="00551A9A">
        <w:rPr>
          <w:b/>
        </w:rPr>
        <w:t>5</w:t>
      </w:r>
      <w:r w:rsidRPr="00551A9A">
        <w:t>:252-262.</w:t>
      </w:r>
    </w:p>
    <w:p w14:paraId="1EFF410F" w14:textId="77777777" w:rsidR="00551A9A" w:rsidRPr="00551A9A" w:rsidRDefault="00551A9A" w:rsidP="00551A9A">
      <w:pPr>
        <w:pStyle w:val="EndNoteBibliography"/>
        <w:ind w:left="720" w:hanging="720"/>
      </w:pPr>
      <w:r w:rsidRPr="00551A9A">
        <w:t xml:space="preserve">Lischka, S., L. T. Bach, K. G. Schulz, and U. Riebesell. 2017. Ciliate and mesozooplankton community response to increasing CO2 levels in the Baltic Sea: insights from a large-scale mesocosm experiment. Biogeosciences </w:t>
      </w:r>
      <w:r w:rsidRPr="00551A9A">
        <w:rPr>
          <w:b/>
        </w:rPr>
        <w:t>14</w:t>
      </w:r>
      <w:r w:rsidRPr="00551A9A">
        <w:t>:447-466.</w:t>
      </w:r>
    </w:p>
    <w:p w14:paraId="17ADBC62" w14:textId="77777777" w:rsidR="00551A9A" w:rsidRPr="00551A9A" w:rsidRDefault="00551A9A" w:rsidP="00551A9A">
      <w:pPr>
        <w:pStyle w:val="EndNoteBibliography"/>
        <w:ind w:left="720" w:hanging="720"/>
      </w:pPr>
      <w:r w:rsidRPr="00551A9A">
        <w:lastRenderedPageBreak/>
        <w:t xml:space="preserve">MacKenzie, B. R., H. E. M. Meier, M. Lindegren, S. Neuenfeldt, M. Eero, T. Blenckner, M. T. Tomczak, and S. Niiranen. 2012. Impact of climate change on fish population dynamics in the Baltic Sea: a dynamical downscaling investigation. Ambio </w:t>
      </w:r>
      <w:r w:rsidRPr="00551A9A">
        <w:rPr>
          <w:b/>
        </w:rPr>
        <w:t>41</w:t>
      </w:r>
      <w:r w:rsidRPr="00551A9A">
        <w:t>:626-636.</w:t>
      </w:r>
    </w:p>
    <w:p w14:paraId="47DDFF99" w14:textId="77777777" w:rsidR="00551A9A" w:rsidRPr="00551A9A" w:rsidRDefault="00551A9A" w:rsidP="00551A9A">
      <w:pPr>
        <w:pStyle w:val="EndNoteBibliography"/>
        <w:ind w:left="720" w:hanging="720"/>
      </w:pPr>
      <w:r w:rsidRPr="00551A9A">
        <w:t xml:space="preserve">Meier, H. E. M., H. C. Andersson, K. Eilola, B. G. Gustafsson, I. Kuznetsov, B. Muller-Karulis, T. Neumann, and O. P. Savchuk. 2011a. Hypoxia in future climates: A model ensemble study for the Baltic Sea. Geophysical Research Letters </w:t>
      </w:r>
      <w:r w:rsidRPr="00551A9A">
        <w:rPr>
          <w:b/>
        </w:rPr>
        <w:t>38</w:t>
      </w:r>
      <w:r w:rsidRPr="00551A9A">
        <w:t>.</w:t>
      </w:r>
    </w:p>
    <w:p w14:paraId="4C9E89A9" w14:textId="77777777" w:rsidR="00551A9A" w:rsidRPr="00551A9A" w:rsidRDefault="00551A9A" w:rsidP="00551A9A">
      <w:pPr>
        <w:pStyle w:val="EndNoteBibliography"/>
        <w:ind w:left="720" w:hanging="720"/>
      </w:pPr>
      <w:r w:rsidRPr="00551A9A">
        <w:t xml:space="preserve">Meier, H. E. M., C. Dieterich, K. Eilola, M. Gröger, A. Höglund, H. Radtke, S. Saraiva, and I. Wåhlström. 2019a. Future projections of record-breaking sea surface temperature and cyanobacteria bloom events in the Baltic Sea. Ambio </w:t>
      </w:r>
      <w:r w:rsidRPr="00551A9A">
        <w:rPr>
          <w:b/>
        </w:rPr>
        <w:t>48</w:t>
      </w:r>
      <w:r w:rsidRPr="00551A9A">
        <w:t>:1362-1376.</w:t>
      </w:r>
    </w:p>
    <w:p w14:paraId="723748CC" w14:textId="77777777" w:rsidR="00551A9A" w:rsidRPr="00551A9A" w:rsidRDefault="00551A9A" w:rsidP="00551A9A">
      <w:pPr>
        <w:pStyle w:val="EndNoteBibliography"/>
        <w:ind w:left="720" w:hanging="720"/>
      </w:pPr>
      <w:r w:rsidRPr="00551A9A">
        <w:t xml:space="preserve">Meier, H. E. M., M. Edman, K. Eilola, M. Placke, T. Neumann, H. C. Andersson, S. E. Brunnabend, C. Dieterich, C. Frauen, R. Friedland, M. Groger, B. G. Gustafsson, E. Gustafsson, A. Isaev, M. Kniebusch, I. Kuznetsov, B. Muller-Karulis, M. Naumann, A. Omstedt, V. Ryabchenko, S. Saraiva, and O. P. Savchuk. 2019b. Assessment of Uncertainties in Scenario Simulations of Biogeochemical Cycles in the Baltic Sea. Frontiers in Marine Science </w:t>
      </w:r>
      <w:r w:rsidRPr="00551A9A">
        <w:rPr>
          <w:b/>
        </w:rPr>
        <w:t>6</w:t>
      </w:r>
      <w:r w:rsidRPr="00551A9A">
        <w:t>.</w:t>
      </w:r>
    </w:p>
    <w:p w14:paraId="609604F6" w14:textId="77777777" w:rsidR="00551A9A" w:rsidRPr="00551A9A" w:rsidRDefault="00551A9A" w:rsidP="00551A9A">
      <w:pPr>
        <w:pStyle w:val="EndNoteBibliography"/>
        <w:ind w:left="720" w:hanging="720"/>
      </w:pPr>
      <w:r w:rsidRPr="00551A9A">
        <w:t xml:space="preserve">Meier, H. E. M., M. K. Edman, K. J. Eilola, M. Placke, T. Neumann, H. C. Andersson, S.-E. Brunnabend, C. Dieterich, C. Frauen, R. Friedland, M. Gröger, B. G. Gustafsson, E. Gustafsson, A. Isaev, M. Kniebusch, I. Kuznetsov, B. Müller-Karulis, A. Omstedt, V. Ryabchenko, S. Saraiva, and O. P. Savchuk. 2018. Assessment of Eutrophication Abatement Scenarios for the Baltic Sea by Multi-Model Ensemble Simulations. Frontiers in Marine Science </w:t>
      </w:r>
      <w:r w:rsidRPr="00551A9A">
        <w:rPr>
          <w:b/>
        </w:rPr>
        <w:t>5</w:t>
      </w:r>
      <w:r w:rsidRPr="00551A9A">
        <w:t>.</w:t>
      </w:r>
    </w:p>
    <w:p w14:paraId="6FF18316" w14:textId="77777777" w:rsidR="00551A9A" w:rsidRPr="00551A9A" w:rsidRDefault="00551A9A" w:rsidP="00551A9A">
      <w:pPr>
        <w:pStyle w:val="EndNoteBibliography"/>
        <w:ind w:left="720" w:hanging="720"/>
      </w:pPr>
      <w:r w:rsidRPr="00551A9A">
        <w:t xml:space="preserve">Meier, H. E. M., K. Eilola, and E. Almroth. 2011b. Climate-related changes in marine ecosystems simulated with a 3-dimensional coupled physical-biogeochemical model of the Baltic Sea. Climate Research </w:t>
      </w:r>
      <w:r w:rsidRPr="00551A9A">
        <w:rPr>
          <w:b/>
        </w:rPr>
        <w:t>48</w:t>
      </w:r>
      <w:r w:rsidRPr="00551A9A">
        <w:t>:31-55.</w:t>
      </w:r>
    </w:p>
    <w:p w14:paraId="53D44101" w14:textId="77777777" w:rsidR="00551A9A" w:rsidRPr="00551A9A" w:rsidRDefault="00551A9A" w:rsidP="00551A9A">
      <w:pPr>
        <w:pStyle w:val="EndNoteBibliography"/>
        <w:ind w:left="720" w:hanging="720"/>
      </w:pPr>
      <w:r w:rsidRPr="00551A9A">
        <w:t xml:space="preserve">Meier, H. E. M., R. Hordoir, H. C. Andersson, C. Dieterich, K. Eilola, B. G. Gustafsson, A. Hoglund, and S. Schimanke. 2012a. Modeling the combined impact of changing climate and changing nutrient loads on the Baltic Sea environment in an ensemble of transient simulations for 1961-2099. Climate Dynamics </w:t>
      </w:r>
      <w:r w:rsidRPr="00551A9A">
        <w:rPr>
          <w:b/>
        </w:rPr>
        <w:t>39</w:t>
      </w:r>
      <w:r w:rsidRPr="00551A9A">
        <w:t>:2421-2441.</w:t>
      </w:r>
    </w:p>
    <w:p w14:paraId="672797A2" w14:textId="77777777" w:rsidR="00551A9A" w:rsidRPr="00551A9A" w:rsidRDefault="00551A9A" w:rsidP="00551A9A">
      <w:pPr>
        <w:pStyle w:val="EndNoteBibliography"/>
        <w:ind w:left="720" w:hanging="720"/>
      </w:pPr>
      <w:r w:rsidRPr="00551A9A">
        <w:t xml:space="preserve">Meier, H. E. M., B. Muller-Karulis, H. C. Andersson, C. Dieterich, K. Eilola, B. G. Gustafsson, A. Hoglund, R. Hordoir, I. Kuznetsov, T. Neumann, Z. Ranjbar, O. P. Savchuk, and S. Schimanke. 2012b. Impact of climate change on ecological quality indicators and biogeochemical fluxes in the Baltic Sea: a multi-model ensemble study. Ambio </w:t>
      </w:r>
      <w:r w:rsidRPr="00551A9A">
        <w:rPr>
          <w:b/>
        </w:rPr>
        <w:t>41</w:t>
      </w:r>
      <w:r w:rsidRPr="00551A9A">
        <w:t>:558-573.</w:t>
      </w:r>
    </w:p>
    <w:p w14:paraId="14D84795" w14:textId="77777777" w:rsidR="00551A9A" w:rsidRPr="00551A9A" w:rsidRDefault="00551A9A" w:rsidP="00551A9A">
      <w:pPr>
        <w:pStyle w:val="EndNoteBibliography"/>
        <w:ind w:left="720" w:hanging="720"/>
      </w:pPr>
      <w:r w:rsidRPr="00551A9A">
        <w:t xml:space="preserve">Moustaka-Gouni, M., K. A. Kormas, M. Scotti, E. Vardaka, and U. Sommer. 2016. Warming and acidification effects on planktonic heterotrophic pico- and nanoflagellates in a mesocosm experiment. Protist </w:t>
      </w:r>
      <w:r w:rsidRPr="00551A9A">
        <w:rPr>
          <w:b/>
        </w:rPr>
        <w:t>167</w:t>
      </w:r>
      <w:r w:rsidRPr="00551A9A">
        <w:t>:389-410.</w:t>
      </w:r>
    </w:p>
    <w:p w14:paraId="11507000" w14:textId="77777777" w:rsidR="00551A9A" w:rsidRPr="00551A9A" w:rsidRDefault="00551A9A" w:rsidP="00551A9A">
      <w:pPr>
        <w:pStyle w:val="EndNoteBibliography"/>
        <w:ind w:left="720" w:hanging="720"/>
      </w:pPr>
      <w:r w:rsidRPr="00551A9A">
        <w:t xml:space="preserve">Mäkinen, K., I. Vuorinen, and J. Hanninen. 2017. Climate-induced hydrography change favours small-bodied zooplankton in a coastal ecosystem. Hydrobiologia </w:t>
      </w:r>
      <w:r w:rsidRPr="00551A9A">
        <w:rPr>
          <w:b/>
        </w:rPr>
        <w:t>792</w:t>
      </w:r>
      <w:r w:rsidRPr="00551A9A">
        <w:t>:83-96.</w:t>
      </w:r>
    </w:p>
    <w:p w14:paraId="4EE816BB" w14:textId="77777777" w:rsidR="00551A9A" w:rsidRPr="00551A9A" w:rsidRDefault="00551A9A" w:rsidP="00551A9A">
      <w:pPr>
        <w:pStyle w:val="EndNoteBibliography"/>
        <w:ind w:left="720" w:hanging="720"/>
      </w:pPr>
      <w:r w:rsidRPr="00551A9A">
        <w:t xml:space="preserve">Möllmann, C., R. Diekmann, B. Muller-Karulis, G. Kornilovs, M. Plikshs, and P. Axe. 2009. Reorganization of a large marine ecosystem due to atmospheric and anthropogenic pressure: a discontinuous regime shift in the Central Baltic Sea. Global Change Biology </w:t>
      </w:r>
      <w:r w:rsidRPr="00551A9A">
        <w:rPr>
          <w:b/>
        </w:rPr>
        <w:t>15</w:t>
      </w:r>
      <w:r w:rsidRPr="00551A9A">
        <w:t>:1377-1393.</w:t>
      </w:r>
    </w:p>
    <w:p w14:paraId="3EB4BC33" w14:textId="77777777" w:rsidR="00551A9A" w:rsidRPr="00551A9A" w:rsidRDefault="00551A9A" w:rsidP="00551A9A">
      <w:pPr>
        <w:pStyle w:val="EndNoteBibliography"/>
        <w:ind w:left="720" w:hanging="720"/>
      </w:pPr>
      <w:r w:rsidRPr="00551A9A">
        <w:t xml:space="preserve">Neumann, T., K. Eilola, B. Gustafsson, B. Muller-Karulis, I. Kuznetsov, H. E. M. Meier, and O. P. Savchuk. 2012. Extremes of temperature, oxygen and blooms in the Baltic Sea in a changing climate. Ambio </w:t>
      </w:r>
      <w:r w:rsidRPr="00551A9A">
        <w:rPr>
          <w:b/>
        </w:rPr>
        <w:t>41</w:t>
      </w:r>
      <w:r w:rsidRPr="00551A9A">
        <w:t>:574-585.</w:t>
      </w:r>
    </w:p>
    <w:p w14:paraId="5EF107EF" w14:textId="77777777" w:rsidR="00551A9A" w:rsidRPr="00551A9A" w:rsidRDefault="00551A9A" w:rsidP="00551A9A">
      <w:pPr>
        <w:pStyle w:val="EndNoteBibliography"/>
        <w:ind w:left="720" w:hanging="720"/>
      </w:pPr>
      <w:r w:rsidRPr="00551A9A">
        <w:t xml:space="preserve">Niiranen, S., J. Yletyinen, M. T. Tomczak, T. Blenckner, O. Hjerne, B. R. MacKenzie, B. Muller-Karulis, T. Neumann, and H. E. M. Meier. 2013. Combined effects of global climate change and regional ecosystem drivers on an exploited marine food web. Global Change Biology </w:t>
      </w:r>
      <w:r w:rsidRPr="00551A9A">
        <w:rPr>
          <w:b/>
        </w:rPr>
        <w:t>19</w:t>
      </w:r>
      <w:r w:rsidRPr="00551A9A">
        <w:t>:3327-3342.</w:t>
      </w:r>
    </w:p>
    <w:p w14:paraId="6BA4AA7D" w14:textId="77777777" w:rsidR="00551A9A" w:rsidRPr="00551A9A" w:rsidRDefault="00551A9A" w:rsidP="00551A9A">
      <w:pPr>
        <w:pStyle w:val="EndNoteBibliography"/>
        <w:ind w:left="720" w:hanging="720"/>
      </w:pPr>
      <w:r w:rsidRPr="00551A9A">
        <w:t xml:space="preserve">Nydahl, A., S. Panigrahi, and J. Wikner. 2013. Increased microbial activity in a warmer and wetter climate enhances the risk of coastal hypoxia. Fems Microbiology Ecology </w:t>
      </w:r>
      <w:r w:rsidRPr="00551A9A">
        <w:rPr>
          <w:b/>
        </w:rPr>
        <w:t>85</w:t>
      </w:r>
      <w:r w:rsidRPr="00551A9A">
        <w:t>:338-347.</w:t>
      </w:r>
    </w:p>
    <w:p w14:paraId="0DAE2306" w14:textId="77777777" w:rsidR="00551A9A" w:rsidRPr="00551A9A" w:rsidRDefault="00551A9A" w:rsidP="00551A9A">
      <w:pPr>
        <w:pStyle w:val="EndNoteBibliography"/>
        <w:ind w:left="720" w:hanging="720"/>
      </w:pPr>
      <w:r w:rsidRPr="00551A9A">
        <w:t xml:space="preserve">Olli, K., R. Klais, T. Tamminen, R. Ptacnik, and T. Andersen. 2011. Long term changes in the Baltic Sea phytoplankton community. Boreal Environment Research </w:t>
      </w:r>
      <w:r w:rsidRPr="00551A9A">
        <w:rPr>
          <w:b/>
        </w:rPr>
        <w:t>16</w:t>
      </w:r>
      <w:r w:rsidRPr="00551A9A">
        <w:t>:3-14.</w:t>
      </w:r>
    </w:p>
    <w:p w14:paraId="11012C33" w14:textId="77777777" w:rsidR="00551A9A" w:rsidRPr="00551A9A" w:rsidRDefault="00551A9A" w:rsidP="00551A9A">
      <w:pPr>
        <w:pStyle w:val="EndNoteBibliography"/>
        <w:ind w:left="720" w:hanging="720"/>
      </w:pPr>
      <w:r w:rsidRPr="00551A9A">
        <w:lastRenderedPageBreak/>
        <w:t xml:space="preserve">Olofsson, M., S. Suikkanen, J. Kobos, N. Wasmund, and B. Karlson. 2020. Basin-specific changes in filamentous cyanobacteria community composition across four decades in the Baltic Sea. Harmful Algae </w:t>
      </w:r>
      <w:r w:rsidRPr="00551A9A">
        <w:rPr>
          <w:b/>
        </w:rPr>
        <w:t>91</w:t>
      </w:r>
      <w:r w:rsidRPr="00551A9A">
        <w:t>:12.</w:t>
      </w:r>
    </w:p>
    <w:p w14:paraId="4675E2BB" w14:textId="77777777" w:rsidR="00551A9A" w:rsidRPr="00551A9A" w:rsidRDefault="00551A9A" w:rsidP="00551A9A">
      <w:pPr>
        <w:pStyle w:val="EndNoteBibliography"/>
        <w:ind w:left="720" w:hanging="720"/>
      </w:pPr>
      <w:r w:rsidRPr="00551A9A">
        <w:t xml:space="preserve">Olofsson, M., A. Torstensson, M. Karlberg, F. S. Steinhoff, J. Dinasquet, L. Riemann, M. Chierici, and A. Wulff. 2019. Limited response of a spring bloom community inoculated with filamentous cyanobacteria to elevated temperature and pCO(2). Botanica Marina </w:t>
      </w:r>
      <w:r w:rsidRPr="00551A9A">
        <w:rPr>
          <w:b/>
        </w:rPr>
        <w:t>62</w:t>
      </w:r>
      <w:r w:rsidRPr="00551A9A">
        <w:t>:3-16.</w:t>
      </w:r>
    </w:p>
    <w:p w14:paraId="61E50E09" w14:textId="77777777" w:rsidR="00551A9A" w:rsidRPr="00551A9A" w:rsidRDefault="00551A9A" w:rsidP="00551A9A">
      <w:pPr>
        <w:pStyle w:val="EndNoteBibliography"/>
        <w:ind w:left="720" w:hanging="720"/>
      </w:pPr>
      <w:r w:rsidRPr="00551A9A">
        <w:t xml:space="preserve">Olsson, J., M. T. Tomczak, H. Ojaveer, A. Gårdmark, A. Pollumae, B. Muller-Karulis, D. Ustups, G. E. Dinesen, H. Peltonen, I. Putnis, L. Szymanek, M. Simm, O. Heikinheimo, P. Gasyukov, P. Axe, and L. Bergström. 2015. Temporal development of coastal ecosystems in the Baltic Sea over the past two decades. Ices Journal of Marine Science </w:t>
      </w:r>
      <w:r w:rsidRPr="00551A9A">
        <w:rPr>
          <w:b/>
        </w:rPr>
        <w:t>72</w:t>
      </w:r>
      <w:r w:rsidRPr="00551A9A">
        <w:t>:2539-2548.</w:t>
      </w:r>
    </w:p>
    <w:p w14:paraId="5284D4A1" w14:textId="77777777" w:rsidR="00551A9A" w:rsidRPr="00551A9A" w:rsidRDefault="00551A9A" w:rsidP="00551A9A">
      <w:pPr>
        <w:pStyle w:val="EndNoteBibliography"/>
        <w:ind w:left="720" w:hanging="720"/>
      </w:pPr>
      <w:r w:rsidRPr="00551A9A">
        <w:t xml:space="preserve">Otto, S. A., R. Diekmann, J. Flinkman, G. Kornilovs, and C. Mollmann. 2014a. Habitat heterogeneity determines climate impact on zooplankton community structure and dynamics. Plos One </w:t>
      </w:r>
      <w:r w:rsidRPr="00551A9A">
        <w:rPr>
          <w:b/>
        </w:rPr>
        <w:t>9</w:t>
      </w:r>
      <w:r w:rsidRPr="00551A9A">
        <w:t>.</w:t>
      </w:r>
    </w:p>
    <w:p w14:paraId="18F86AB5" w14:textId="77777777" w:rsidR="00551A9A" w:rsidRPr="00551A9A" w:rsidRDefault="00551A9A" w:rsidP="00551A9A">
      <w:pPr>
        <w:pStyle w:val="EndNoteBibliography"/>
        <w:ind w:left="720" w:hanging="720"/>
      </w:pPr>
      <w:r w:rsidRPr="00551A9A">
        <w:t xml:space="preserve">Otto, S. A., G. Kornilovs, M. Llope, and C. Mollmann. 2014b. Interactions among density, climate, and food web effects determine long-term life cycle dynamics of a key copepod. Marine Ecology Progress Series </w:t>
      </w:r>
      <w:r w:rsidRPr="00551A9A">
        <w:rPr>
          <w:b/>
        </w:rPr>
        <w:t>498</w:t>
      </w:r>
      <w:r w:rsidRPr="00551A9A">
        <w:t>:73-U408.</w:t>
      </w:r>
    </w:p>
    <w:p w14:paraId="0363256D" w14:textId="77777777" w:rsidR="00551A9A" w:rsidRPr="00551A9A" w:rsidRDefault="00551A9A" w:rsidP="00551A9A">
      <w:pPr>
        <w:pStyle w:val="EndNoteBibliography"/>
        <w:ind w:left="720" w:hanging="720"/>
      </w:pPr>
      <w:r w:rsidRPr="00551A9A">
        <w:t xml:space="preserve">Pajusalu, L., G. Martin, T. Paalme, and A. Pollumae. 2016. The effect of CO2 enrichment on net photosynthesis of the red alga </w:t>
      </w:r>
      <w:r w:rsidRPr="00551A9A">
        <w:rPr>
          <w:i/>
        </w:rPr>
        <w:t>Furcellaria lumbricalis</w:t>
      </w:r>
      <w:r w:rsidRPr="00551A9A">
        <w:t xml:space="preserve"> in a brackish water environment. Peerj </w:t>
      </w:r>
      <w:r w:rsidRPr="00551A9A">
        <w:rPr>
          <w:b/>
        </w:rPr>
        <w:t>4</w:t>
      </w:r>
      <w:r w:rsidRPr="00551A9A">
        <w:t>:21.</w:t>
      </w:r>
    </w:p>
    <w:p w14:paraId="367188BB" w14:textId="77777777" w:rsidR="00551A9A" w:rsidRPr="00551A9A" w:rsidRDefault="00551A9A" w:rsidP="00551A9A">
      <w:pPr>
        <w:pStyle w:val="EndNoteBibliography"/>
        <w:ind w:left="720" w:hanging="720"/>
      </w:pPr>
      <w:r w:rsidRPr="00551A9A">
        <w:t xml:space="preserve">Pajusalu, L., G. Martin, and A. Pollumae. 2013. Results of laboratory and field experiments of the direct effect of increasing CO2 on net primary production of macroalgal species in brackish-water ecosystems. Proceedings of the Estonian Academy of Sciences </w:t>
      </w:r>
      <w:r w:rsidRPr="00551A9A">
        <w:rPr>
          <w:b/>
        </w:rPr>
        <w:t>62</w:t>
      </w:r>
      <w:r w:rsidRPr="00551A9A">
        <w:t>:148-154.</w:t>
      </w:r>
    </w:p>
    <w:p w14:paraId="352E83F7" w14:textId="77777777" w:rsidR="00551A9A" w:rsidRPr="00551A9A" w:rsidRDefault="00551A9A" w:rsidP="00551A9A">
      <w:pPr>
        <w:pStyle w:val="EndNoteBibliography"/>
        <w:ind w:left="720" w:hanging="720"/>
      </w:pPr>
      <w:r w:rsidRPr="00551A9A">
        <w:t xml:space="preserve">Pajusalu, L., G. Martin, A. Pollumae, K. Torn, and T. Paalme. 2015. Direct effects of increased CO2 concentrations in seawater on the net primary production of charophytes in a shallow, coastal, brackish-water ecosystem. Boreal Environment Research </w:t>
      </w:r>
      <w:r w:rsidRPr="00551A9A">
        <w:rPr>
          <w:b/>
        </w:rPr>
        <w:t>20</w:t>
      </w:r>
      <w:r w:rsidRPr="00551A9A">
        <w:t>:413-422.</w:t>
      </w:r>
    </w:p>
    <w:p w14:paraId="5EE141A6" w14:textId="77777777" w:rsidR="00551A9A" w:rsidRPr="00551A9A" w:rsidRDefault="00551A9A" w:rsidP="00551A9A">
      <w:pPr>
        <w:pStyle w:val="EndNoteBibliography"/>
        <w:ind w:left="720" w:hanging="720"/>
      </w:pPr>
      <w:r w:rsidRPr="00551A9A">
        <w:t xml:space="preserve">Pansch, C., A. Nasrolahi, Y. S. Appelhans, and M. Wahl. 2012. Impacts of ocean warming and acidification on the larval development of the barnacle </w:t>
      </w:r>
      <w:r w:rsidRPr="00551A9A">
        <w:rPr>
          <w:i/>
        </w:rPr>
        <w:t>Amphibalanus improvisus</w:t>
      </w:r>
      <w:r w:rsidRPr="00551A9A">
        <w:t xml:space="preserve">. Journal of Experimental Marine Biology and Ecology </w:t>
      </w:r>
      <w:r w:rsidRPr="00551A9A">
        <w:rPr>
          <w:b/>
        </w:rPr>
        <w:t>420</w:t>
      </w:r>
      <w:r w:rsidRPr="00551A9A">
        <w:t>:48-55.</w:t>
      </w:r>
    </w:p>
    <w:p w14:paraId="3A0341AE" w14:textId="77777777" w:rsidR="00551A9A" w:rsidRPr="00551A9A" w:rsidRDefault="00551A9A" w:rsidP="00551A9A">
      <w:pPr>
        <w:pStyle w:val="EndNoteBibliography"/>
        <w:ind w:left="720" w:hanging="720"/>
      </w:pPr>
      <w:r w:rsidRPr="00551A9A">
        <w:t xml:space="preserve">Pansch, C., M. Scotti, F. R. Barboza, B. Al-Janabi, J. Brakel, E. Briski, B. Bucholz, M. Franz, M. Ito, F. Paiva, M. Saha, Y. Sawall, F. Weinberger, and M. Wahl. 2018. Heat waves and their significance for a temperate benthic community: A near-natural experimental approach. Global Change Biology </w:t>
      </w:r>
      <w:r w:rsidRPr="00551A9A">
        <w:rPr>
          <w:b/>
        </w:rPr>
        <w:t>24</w:t>
      </w:r>
      <w:r w:rsidRPr="00551A9A">
        <w:t>:4357-4367.</w:t>
      </w:r>
    </w:p>
    <w:p w14:paraId="0B5B581F" w14:textId="77777777" w:rsidR="00551A9A" w:rsidRPr="00551A9A" w:rsidRDefault="00551A9A" w:rsidP="00551A9A">
      <w:pPr>
        <w:pStyle w:val="EndNoteBibliography"/>
        <w:ind w:left="720" w:hanging="720"/>
      </w:pPr>
      <w:r w:rsidRPr="00551A9A">
        <w:t xml:space="preserve">Paul, C., B. Matthiessen, and U. Sommer. 2015. Warming, but not enhanced CO2 concentration, quantitatively and qualitatively affects phytoplankton biomass. Marine Ecology Progress Series </w:t>
      </w:r>
      <w:r w:rsidRPr="00551A9A">
        <w:rPr>
          <w:b/>
        </w:rPr>
        <w:t>528</w:t>
      </w:r>
      <w:r w:rsidRPr="00551A9A">
        <w:t>:39-51.</w:t>
      </w:r>
    </w:p>
    <w:p w14:paraId="0544BF33" w14:textId="77777777" w:rsidR="00551A9A" w:rsidRPr="00551A9A" w:rsidRDefault="00551A9A" w:rsidP="00551A9A">
      <w:pPr>
        <w:pStyle w:val="EndNoteBibliography"/>
        <w:ind w:left="720" w:hanging="720"/>
      </w:pPr>
      <w:r w:rsidRPr="00551A9A">
        <w:t xml:space="preserve">Paul, C., U. Sommer, J. Garzke, M. Moustaka-Gouni, A. Paul, and B. Matthiessen. 2016. Effects of increased CO2 concentration on nutrient limited coastal summer plankton depend on temperature. Limnology and Oceanography </w:t>
      </w:r>
      <w:r w:rsidRPr="00551A9A">
        <w:rPr>
          <w:b/>
        </w:rPr>
        <w:t>61</w:t>
      </w:r>
      <w:r w:rsidRPr="00551A9A">
        <w:t>:853-868.</w:t>
      </w:r>
    </w:p>
    <w:p w14:paraId="1DBB9901" w14:textId="77777777" w:rsidR="00551A9A" w:rsidRPr="00551A9A" w:rsidRDefault="00551A9A" w:rsidP="00551A9A">
      <w:pPr>
        <w:pStyle w:val="EndNoteBibliography"/>
        <w:ind w:left="720" w:hanging="720"/>
      </w:pPr>
      <w:r w:rsidRPr="00551A9A">
        <w:t xml:space="preserve">Pekcan-Hekim, Z., A. Gårdmark, A. M. L. Karlson, P. Kauppila, M. Bergenius, and L. Bergström. 2016. The role of climate and fisheries on the temporal changes in the Bothnian Bay foodweb. Ices Journal of Marine Science </w:t>
      </w:r>
      <w:r w:rsidRPr="00551A9A">
        <w:rPr>
          <w:b/>
        </w:rPr>
        <w:t>73</w:t>
      </w:r>
      <w:r w:rsidRPr="00551A9A">
        <w:t>:1739-1749.</w:t>
      </w:r>
    </w:p>
    <w:p w14:paraId="3DCC625F" w14:textId="77777777" w:rsidR="00551A9A" w:rsidRPr="00551A9A" w:rsidRDefault="00551A9A" w:rsidP="00551A9A">
      <w:pPr>
        <w:pStyle w:val="EndNoteBibliography"/>
        <w:ind w:left="720" w:hanging="720"/>
      </w:pPr>
      <w:r w:rsidRPr="00551A9A">
        <w:t xml:space="preserve">Pekcan-Hekim, Z., L. Urho, H. Auvinen, O. Heikinheimo, J. Lappalainen, J. Raitaniemi, and P. Soderkultalahti. 2011. Climate warming and pikeperch year-class catches in the Baltic Sea. Ambio </w:t>
      </w:r>
      <w:r w:rsidRPr="00551A9A">
        <w:rPr>
          <w:b/>
        </w:rPr>
        <w:t>40</w:t>
      </w:r>
      <w:r w:rsidRPr="00551A9A">
        <w:t>:447-456.</w:t>
      </w:r>
    </w:p>
    <w:p w14:paraId="42969AD7" w14:textId="77777777" w:rsidR="00551A9A" w:rsidRPr="00551A9A" w:rsidRDefault="00551A9A" w:rsidP="00551A9A">
      <w:pPr>
        <w:pStyle w:val="EndNoteBibliography"/>
        <w:ind w:left="720" w:hanging="720"/>
      </w:pPr>
      <w:r w:rsidRPr="00551A9A">
        <w:t>Pihlainen, S., M. Zandersen, K. Hyytiäinen, H. E. Andersen, A. Bartosova, B. Gustafsson, M. Jabloun, M. McCrackin, H. M. Meier, and J. E. Olesen. 2020. Impacts of changing society and climate on nutrient loading to the Baltic Sea. Science of the Total Environment:138935.</w:t>
      </w:r>
    </w:p>
    <w:p w14:paraId="75F887D7" w14:textId="77777777" w:rsidR="00551A9A" w:rsidRPr="00551A9A" w:rsidRDefault="00551A9A" w:rsidP="00551A9A">
      <w:pPr>
        <w:pStyle w:val="EndNoteBibliography"/>
        <w:ind w:left="720" w:hanging="720"/>
      </w:pPr>
      <w:r w:rsidRPr="00551A9A">
        <w:t xml:space="preserve">Reusch, T. B. H., J. Dierking, H. C. Andersson, E. Bonsdorff, J. Carstensen, M. Casini, M. Czajkowski, B. Hasler, K. Hinsby, K. Hyytiainen, K. Johannesson, S. Jomaa, V. Jormalainen, H. Kuosa, S. Kurland, L. Laikre, B. R. MacKenzie, P. Margonski, F. Melzner, D. Oesterwind, H. Ojaveer, J. C. Refsgaard, A. Sandstrom, G. Schwarz, K. Tonderski, M. </w:t>
      </w:r>
      <w:r w:rsidRPr="00551A9A">
        <w:lastRenderedPageBreak/>
        <w:t xml:space="preserve">Winder, and M. Zandersen. 2018. The Baltic Sea as a time machine for the future coastal ocean. Science Advances </w:t>
      </w:r>
      <w:r w:rsidRPr="00551A9A">
        <w:rPr>
          <w:b/>
        </w:rPr>
        <w:t>4</w:t>
      </w:r>
      <w:r w:rsidRPr="00551A9A">
        <w:t>.</w:t>
      </w:r>
    </w:p>
    <w:p w14:paraId="3DD3713D" w14:textId="77777777" w:rsidR="00551A9A" w:rsidRPr="00551A9A" w:rsidRDefault="00551A9A" w:rsidP="00551A9A">
      <w:pPr>
        <w:pStyle w:val="EndNoteBibliography"/>
        <w:ind w:left="720" w:hanging="720"/>
      </w:pPr>
      <w:r w:rsidRPr="00551A9A">
        <w:t xml:space="preserve">Rinne, H., and S. Salovius-Lauren. 2020. The status of brown macroalgae </w:t>
      </w:r>
      <w:r w:rsidRPr="00551A9A">
        <w:rPr>
          <w:i/>
        </w:rPr>
        <w:t>Fucus</w:t>
      </w:r>
      <w:r w:rsidRPr="00551A9A">
        <w:t xml:space="preserve"> spp. and its relation to environmental variation in the Finnish marine area, northern Baltic Sea. Ambio </w:t>
      </w:r>
      <w:r w:rsidRPr="00551A9A">
        <w:rPr>
          <w:b/>
        </w:rPr>
        <w:t>49</w:t>
      </w:r>
      <w:r w:rsidRPr="00551A9A">
        <w:t>:118-129.</w:t>
      </w:r>
    </w:p>
    <w:p w14:paraId="6F515553" w14:textId="77777777" w:rsidR="00551A9A" w:rsidRPr="00551A9A" w:rsidRDefault="00551A9A" w:rsidP="00551A9A">
      <w:pPr>
        <w:pStyle w:val="EndNoteBibliography"/>
        <w:ind w:left="720" w:hanging="720"/>
      </w:pPr>
      <w:r w:rsidRPr="00551A9A">
        <w:t xml:space="preserve">Rothäusler, E., L. Rugiu, and V. Jormalainen. 2018. Forecast climate change conditions sustain growth and physiology but hamper reproduction in range-margin populations of a foundation rockweed species. Marine Environmental Research </w:t>
      </w:r>
      <w:r w:rsidRPr="00551A9A">
        <w:rPr>
          <w:b/>
        </w:rPr>
        <w:t>141</w:t>
      </w:r>
      <w:r w:rsidRPr="00551A9A">
        <w:t>:205-213.</w:t>
      </w:r>
    </w:p>
    <w:p w14:paraId="0146793B" w14:textId="77777777" w:rsidR="00551A9A" w:rsidRPr="00551A9A" w:rsidRDefault="00551A9A" w:rsidP="00551A9A">
      <w:pPr>
        <w:pStyle w:val="EndNoteBibliography"/>
        <w:ind w:left="720" w:hanging="720"/>
      </w:pPr>
      <w:r w:rsidRPr="00551A9A">
        <w:t xml:space="preserve">Rothäusler, E., C. Uebermuth, F. Haavisto, and V. Jormalainen. 2019. Living on the edge: Gamete release and subsequent fertilisation in </w:t>
      </w:r>
      <w:r w:rsidRPr="00551A9A">
        <w:rPr>
          <w:i/>
        </w:rPr>
        <w:t>Fucus vesiculosus</w:t>
      </w:r>
      <w:r w:rsidRPr="00551A9A">
        <w:t xml:space="preserve"> (Phaeophyceae) are weakened by climate change-forced hyposaline conditions. Phycologia </w:t>
      </w:r>
      <w:r w:rsidRPr="00551A9A">
        <w:rPr>
          <w:b/>
        </w:rPr>
        <w:t>58</w:t>
      </w:r>
      <w:r w:rsidRPr="00551A9A">
        <w:t>:111-114.</w:t>
      </w:r>
    </w:p>
    <w:p w14:paraId="2BB05828" w14:textId="77777777" w:rsidR="00551A9A" w:rsidRPr="00551A9A" w:rsidRDefault="00551A9A" w:rsidP="00551A9A">
      <w:pPr>
        <w:pStyle w:val="EndNoteBibliography"/>
        <w:ind w:left="720" w:hanging="720"/>
      </w:pPr>
      <w:r w:rsidRPr="00551A9A">
        <w:t xml:space="preserve">Rousi, H., A. O. Laine, H. Peltonen, P. Kangas, A. B. Andersin, J. Rissanen, E. Sandberg-Kilpi, and E. Bonsdorff. 2013. Long-term changes in coastal zoobenthos in the northern Baltic Sea: the role of abiotic environmental factors. Ices Journal of Marine Science </w:t>
      </w:r>
      <w:r w:rsidRPr="00551A9A">
        <w:rPr>
          <w:b/>
        </w:rPr>
        <w:t>70</w:t>
      </w:r>
      <w:r w:rsidRPr="00551A9A">
        <w:t>:440-451.</w:t>
      </w:r>
    </w:p>
    <w:p w14:paraId="6707F214" w14:textId="77777777" w:rsidR="00551A9A" w:rsidRPr="00551A9A" w:rsidRDefault="00551A9A" w:rsidP="00551A9A">
      <w:pPr>
        <w:pStyle w:val="EndNoteBibliography"/>
        <w:ind w:left="720" w:hanging="720"/>
      </w:pPr>
      <w:r w:rsidRPr="00551A9A">
        <w:t xml:space="preserve">Rugiu, L., I. Manninen, E. Rothausler, and V. Jormalainen. 2018a. Tolerance and potential for adaptation of a Baltic Sea rockweed under predicted climate change conditions. Marine Environmental Research </w:t>
      </w:r>
      <w:r w:rsidRPr="00551A9A">
        <w:rPr>
          <w:b/>
        </w:rPr>
        <w:t>134</w:t>
      </w:r>
      <w:r w:rsidRPr="00551A9A">
        <w:t>:76-84.</w:t>
      </w:r>
    </w:p>
    <w:p w14:paraId="21B62D2A" w14:textId="77777777" w:rsidR="00551A9A" w:rsidRPr="00551A9A" w:rsidRDefault="00551A9A" w:rsidP="00551A9A">
      <w:pPr>
        <w:pStyle w:val="EndNoteBibliography"/>
        <w:ind w:left="720" w:hanging="720"/>
      </w:pPr>
      <w:r w:rsidRPr="00551A9A">
        <w:t xml:space="preserve">Rugiu, L., I. Manninen, E. Rothausler, and V. Jormalainen. 2018b. Tolerance to climate change of the clonally reproducing endemic Baltic seaweed, </w:t>
      </w:r>
      <w:r w:rsidRPr="00551A9A">
        <w:rPr>
          <w:i/>
        </w:rPr>
        <w:t>Fucus radicans</w:t>
      </w:r>
      <w:r w:rsidRPr="00551A9A">
        <w:t xml:space="preserve">: is phenotypic plasticity enough? Journal of Phycology </w:t>
      </w:r>
      <w:r w:rsidRPr="00551A9A">
        <w:rPr>
          <w:b/>
        </w:rPr>
        <w:t>54</w:t>
      </w:r>
      <w:r w:rsidRPr="00551A9A">
        <w:t>:888-898.</w:t>
      </w:r>
    </w:p>
    <w:p w14:paraId="50AEAECF" w14:textId="77777777" w:rsidR="00551A9A" w:rsidRPr="00551A9A" w:rsidRDefault="00551A9A" w:rsidP="00551A9A">
      <w:pPr>
        <w:pStyle w:val="EndNoteBibliography"/>
        <w:ind w:left="720" w:hanging="720"/>
      </w:pPr>
      <w:r w:rsidRPr="00551A9A">
        <w:t xml:space="preserve">Rugiu, L., I. Manninen, J. Sjoroos, and V. Jormalainen. 2018c. Variations in tolerance to climate change in a key littoral herbivore. Marine Biology </w:t>
      </w:r>
      <w:r w:rsidRPr="00551A9A">
        <w:rPr>
          <w:b/>
        </w:rPr>
        <w:t>165</w:t>
      </w:r>
      <w:r w:rsidRPr="00551A9A">
        <w:t>.</w:t>
      </w:r>
    </w:p>
    <w:p w14:paraId="3A59D57A" w14:textId="77777777" w:rsidR="00551A9A" w:rsidRPr="00551A9A" w:rsidRDefault="00551A9A" w:rsidP="00551A9A">
      <w:pPr>
        <w:pStyle w:val="EndNoteBibliography"/>
        <w:ind w:left="720" w:hanging="720"/>
      </w:pPr>
      <w:r w:rsidRPr="00551A9A">
        <w:t xml:space="preserve">Ryabchenko, V. A., L. N. Karlin, A. V. Isaev, R. E. Vankevich, T. R. Eremina, M. S. Molchanov, and O. P. Savchuk. 2016. Model estimates of the eutrophication of the Baltic Sea in the contemporary and future climate. Oceanology </w:t>
      </w:r>
      <w:r w:rsidRPr="00551A9A">
        <w:rPr>
          <w:b/>
        </w:rPr>
        <w:t>56</w:t>
      </w:r>
      <w:r w:rsidRPr="00551A9A">
        <w:t>:36-45.</w:t>
      </w:r>
    </w:p>
    <w:p w14:paraId="0D9B98C3" w14:textId="77777777" w:rsidR="00551A9A" w:rsidRPr="00551A9A" w:rsidRDefault="00551A9A" w:rsidP="00551A9A">
      <w:pPr>
        <w:pStyle w:val="EndNoteBibliography"/>
        <w:ind w:left="720" w:hanging="720"/>
      </w:pPr>
      <w:r w:rsidRPr="00551A9A">
        <w:t xml:space="preserve">Sahla, M., H. Tolvanen, A. Ruuskanen, and L. Kurvinen. 2020. Assessing long term change of </w:t>
      </w:r>
      <w:r w:rsidRPr="00551A9A">
        <w:rPr>
          <w:i/>
        </w:rPr>
        <w:t>Fucus</w:t>
      </w:r>
      <w:r w:rsidRPr="00551A9A">
        <w:t xml:space="preserve"> spp. communities in the northern Baltic Sea using monitoring data and spatial modeling. Estuarine, Coastal and Shelf Science </w:t>
      </w:r>
      <w:r w:rsidRPr="00551A9A">
        <w:rPr>
          <w:b/>
        </w:rPr>
        <w:t>245</w:t>
      </w:r>
      <w:r w:rsidRPr="00551A9A">
        <w:t>:107023.</w:t>
      </w:r>
    </w:p>
    <w:p w14:paraId="5A1912F2" w14:textId="77777777" w:rsidR="00551A9A" w:rsidRPr="00551A9A" w:rsidRDefault="00551A9A" w:rsidP="00551A9A">
      <w:pPr>
        <w:pStyle w:val="EndNoteBibliography"/>
        <w:ind w:left="720" w:hanging="720"/>
      </w:pPr>
      <w:r w:rsidRPr="00551A9A">
        <w:t xml:space="preserve">Salo, T., J. Mattila, and J. Eklöf. 2020. Long-term warming affects ecosystem functioning through species turnover and intraspecific trait variation. Oikos </w:t>
      </w:r>
      <w:r w:rsidRPr="00551A9A">
        <w:rPr>
          <w:b/>
        </w:rPr>
        <w:t>129</w:t>
      </w:r>
      <w:r w:rsidRPr="00551A9A">
        <w:t>:283-295.</w:t>
      </w:r>
    </w:p>
    <w:p w14:paraId="76C0E6B7" w14:textId="77777777" w:rsidR="00551A9A" w:rsidRPr="00551A9A" w:rsidRDefault="00551A9A" w:rsidP="00551A9A">
      <w:pPr>
        <w:pStyle w:val="EndNoteBibliography"/>
        <w:ind w:left="720" w:hanging="720"/>
      </w:pPr>
      <w:r w:rsidRPr="00551A9A">
        <w:t xml:space="preserve">Saraiva, S., H. E. M. Meier, H. Andersson, A. Hoglund, C. Dieterich, M. Groger, R. Hordoir, and K. Eilola. 2018. Baltic Sea ecosystem response to various nutrient load scenarios in present and future climates. Climate Dynamics </w:t>
      </w:r>
      <w:r w:rsidRPr="00551A9A">
        <w:rPr>
          <w:b/>
        </w:rPr>
        <w:t>52</w:t>
      </w:r>
      <w:r w:rsidRPr="00551A9A">
        <w:t>:3369-3387.</w:t>
      </w:r>
    </w:p>
    <w:p w14:paraId="03F2BD98" w14:textId="77777777" w:rsidR="00551A9A" w:rsidRPr="00551A9A" w:rsidRDefault="00551A9A" w:rsidP="00551A9A">
      <w:pPr>
        <w:pStyle w:val="EndNoteBibliography"/>
        <w:ind w:left="720" w:hanging="720"/>
      </w:pPr>
      <w:r w:rsidRPr="00551A9A">
        <w:t xml:space="preserve">Saraiva, S., H. E. M. Meier, H. Andersson, A. Hoglund, C. Dieterich, M. Groger, R. Hordoir, and K. Eilola. 2019. Uncertainties in projections of the Baltic Sea ecosystem driven by an ensemble of Global Climate Models. Frontiers in Earth Science </w:t>
      </w:r>
      <w:r w:rsidRPr="00551A9A">
        <w:rPr>
          <w:b/>
        </w:rPr>
        <w:t>6</w:t>
      </w:r>
      <w:r w:rsidRPr="00551A9A">
        <w:t>.</w:t>
      </w:r>
    </w:p>
    <w:p w14:paraId="696ACCC8" w14:textId="77777777" w:rsidR="00551A9A" w:rsidRPr="00551A9A" w:rsidRDefault="00551A9A" w:rsidP="00551A9A">
      <w:pPr>
        <w:pStyle w:val="EndNoteBibliography"/>
        <w:ind w:left="720" w:hanging="720"/>
      </w:pPr>
      <w:r w:rsidRPr="00551A9A">
        <w:t xml:space="preserve">Skogen, M. D., K. Eilola, J. L. S. Hansen, H. E. M. Meier, M. S. Molchanov, and V. A. Ryabchenko. 2014. Eutrophication status of the North Sea, Skagerrak, Kattegat and the Baltic Sea in present and future climates: A model study. Journal of Marine Systems </w:t>
      </w:r>
      <w:r w:rsidRPr="00551A9A">
        <w:rPr>
          <w:b/>
        </w:rPr>
        <w:t>132</w:t>
      </w:r>
      <w:r w:rsidRPr="00551A9A">
        <w:t>:174-184.</w:t>
      </w:r>
    </w:p>
    <w:p w14:paraId="2A584162" w14:textId="77777777" w:rsidR="00551A9A" w:rsidRPr="00551A9A" w:rsidRDefault="00551A9A" w:rsidP="00551A9A">
      <w:pPr>
        <w:pStyle w:val="EndNoteBibliography"/>
        <w:ind w:left="720" w:hanging="720"/>
      </w:pPr>
      <w:r w:rsidRPr="00551A9A">
        <w:t xml:space="preserve">Snickars, M., B. Weigel, and E. Bonsdorff. 2015. Impact of eutrophication and climate change on fish and zoobenthos in coastal waters of the Baltic Sea. Marine Biology </w:t>
      </w:r>
      <w:r w:rsidRPr="00551A9A">
        <w:rPr>
          <w:b/>
        </w:rPr>
        <w:t>162</w:t>
      </w:r>
      <w:r w:rsidRPr="00551A9A">
        <w:t>:141-151.</w:t>
      </w:r>
    </w:p>
    <w:p w14:paraId="799822D9" w14:textId="77777777" w:rsidR="00551A9A" w:rsidRPr="00551A9A" w:rsidRDefault="00551A9A" w:rsidP="00551A9A">
      <w:pPr>
        <w:pStyle w:val="EndNoteBibliography"/>
        <w:ind w:left="720" w:hanging="720"/>
      </w:pPr>
      <w:r w:rsidRPr="00551A9A">
        <w:t xml:space="preserve">Sommer, U., N. Aberle, K. Lengfellner, and A. Lewandowska. 2012. The Baltic Sea spring phytoplankton bloom in a changing climate: an experimental approach. Marine Biology </w:t>
      </w:r>
      <w:r w:rsidRPr="00551A9A">
        <w:rPr>
          <w:b/>
        </w:rPr>
        <w:t>159</w:t>
      </w:r>
      <w:r w:rsidRPr="00551A9A">
        <w:t>:2479-2490.</w:t>
      </w:r>
    </w:p>
    <w:p w14:paraId="55BE21DE" w14:textId="77777777" w:rsidR="00551A9A" w:rsidRPr="00551A9A" w:rsidRDefault="00551A9A" w:rsidP="00551A9A">
      <w:pPr>
        <w:pStyle w:val="EndNoteBibliography"/>
        <w:ind w:left="720" w:hanging="720"/>
      </w:pPr>
      <w:r w:rsidRPr="00551A9A">
        <w:t xml:space="preserve">Sommer, U., and A. Lewandowska. 2011. Climate change and the phytoplankton spring bloom: warming and overwintering zooplankton have similar effects on phytoplankton. Global Change Biology </w:t>
      </w:r>
      <w:r w:rsidRPr="00551A9A">
        <w:rPr>
          <w:b/>
        </w:rPr>
        <w:t>17</w:t>
      </w:r>
      <w:r w:rsidRPr="00551A9A">
        <w:t>:154-162.</w:t>
      </w:r>
    </w:p>
    <w:p w14:paraId="50ACD850" w14:textId="77777777" w:rsidR="00551A9A" w:rsidRPr="00551A9A" w:rsidRDefault="00551A9A" w:rsidP="00551A9A">
      <w:pPr>
        <w:pStyle w:val="EndNoteBibliography"/>
        <w:ind w:left="720" w:hanging="720"/>
      </w:pPr>
      <w:r w:rsidRPr="00551A9A">
        <w:t xml:space="preserve">Sommer, U., C. Paul, and M. Moustaka-Gouni. 2015. Warming and ocean acidification effects on phytoplankton - From species shifts to size shifts within species in a mesocosm experiment. Plos One </w:t>
      </w:r>
      <w:r w:rsidRPr="00551A9A">
        <w:rPr>
          <w:b/>
        </w:rPr>
        <w:t>10</w:t>
      </w:r>
      <w:r w:rsidRPr="00551A9A">
        <w:t>.</w:t>
      </w:r>
    </w:p>
    <w:p w14:paraId="3F09DB60" w14:textId="77777777" w:rsidR="00551A9A" w:rsidRPr="00551A9A" w:rsidRDefault="00551A9A" w:rsidP="00551A9A">
      <w:pPr>
        <w:pStyle w:val="EndNoteBibliography"/>
        <w:ind w:left="720" w:hanging="720"/>
      </w:pPr>
      <w:r w:rsidRPr="00551A9A">
        <w:lastRenderedPageBreak/>
        <w:t xml:space="preserve">Sparrevohn, C. R., M. Lindegren, and B. R. Mackenzie. 2013. Climate-induced response of commercially important flatfish species during the 20th century. Fisheries Oceanography </w:t>
      </w:r>
      <w:r w:rsidRPr="00551A9A">
        <w:rPr>
          <w:b/>
        </w:rPr>
        <w:t>22</w:t>
      </w:r>
      <w:r w:rsidRPr="00551A9A">
        <w:t>:400-408.</w:t>
      </w:r>
    </w:p>
    <w:p w14:paraId="30B92084" w14:textId="77777777" w:rsidR="00551A9A" w:rsidRPr="00551A9A" w:rsidRDefault="00551A9A" w:rsidP="00551A9A">
      <w:pPr>
        <w:pStyle w:val="EndNoteBibliography"/>
        <w:ind w:left="720" w:hanging="720"/>
      </w:pPr>
      <w:r w:rsidRPr="00551A9A">
        <w:t xml:space="preserve">Stiasny, M. H., F. H. Mittermayer, M. Sswat, R. Voss, F. Jutfelt, M. Chierici, V. Puvanendran, A. Mortensen, T. B. H. Reusch, and C. Clemmesen. 2016. Ocean acidification effects on Atlantic cod larval survival and recruitment to the fished population. Plos One </w:t>
      </w:r>
      <w:r w:rsidRPr="00551A9A">
        <w:rPr>
          <w:b/>
        </w:rPr>
        <w:t>11</w:t>
      </w:r>
      <w:r w:rsidRPr="00551A9A">
        <w:t>.</w:t>
      </w:r>
    </w:p>
    <w:p w14:paraId="07E19C7D" w14:textId="77777777" w:rsidR="00551A9A" w:rsidRPr="00551A9A" w:rsidRDefault="00551A9A" w:rsidP="00551A9A">
      <w:pPr>
        <w:pStyle w:val="EndNoteBibliography"/>
        <w:ind w:left="720" w:hanging="720"/>
      </w:pPr>
      <w:r w:rsidRPr="00551A9A">
        <w:t xml:space="preserve">Strååt, K. D., C. M. Morth, and E. Undeman. 2018. Future export of particulate and dissolved organic carbon from land to coastal zones of the Baltic Sea. Journal of Marine Systems </w:t>
      </w:r>
      <w:r w:rsidRPr="00551A9A">
        <w:rPr>
          <w:b/>
        </w:rPr>
        <w:t>177</w:t>
      </w:r>
      <w:r w:rsidRPr="00551A9A">
        <w:t>:8-20.</w:t>
      </w:r>
    </w:p>
    <w:p w14:paraId="3B69245F" w14:textId="77777777" w:rsidR="00551A9A" w:rsidRPr="00551A9A" w:rsidRDefault="00551A9A" w:rsidP="00551A9A">
      <w:pPr>
        <w:pStyle w:val="EndNoteBibliography"/>
        <w:ind w:left="720" w:hanging="720"/>
      </w:pPr>
      <w:r w:rsidRPr="00551A9A">
        <w:t xml:space="preserve">Suikkanen, S., S. Pulina, J. Engström-Öst, M. Lehtiniemi, S. Lehtinen, and A. Brutemark. 2013. Climate change and eutrophication induced shifts in northern summer plankton communities. Plos One </w:t>
      </w:r>
      <w:r w:rsidRPr="00551A9A">
        <w:rPr>
          <w:b/>
        </w:rPr>
        <w:t>8</w:t>
      </w:r>
      <w:r w:rsidRPr="00551A9A">
        <w:t>.</w:t>
      </w:r>
    </w:p>
    <w:p w14:paraId="2D0F16C7" w14:textId="77777777" w:rsidR="00551A9A" w:rsidRPr="00551A9A" w:rsidRDefault="00551A9A" w:rsidP="00551A9A">
      <w:pPr>
        <w:pStyle w:val="EndNoteBibliography"/>
        <w:ind w:left="720" w:hanging="720"/>
      </w:pPr>
      <w:r w:rsidRPr="00551A9A">
        <w:t xml:space="preserve">Svensson, F., E. Karlsson, A. Gårdmark, J. Olsson, A. Adill, J. Zie, P. Snoeijs, and J. S. Eklöf. 2017. In situ warming strengthens trophic cascades in a coastal food web. Oikos </w:t>
      </w:r>
      <w:r w:rsidRPr="00551A9A">
        <w:rPr>
          <w:b/>
        </w:rPr>
        <w:t>126</w:t>
      </w:r>
      <w:r w:rsidRPr="00551A9A">
        <w:t>:1150-1161.</w:t>
      </w:r>
    </w:p>
    <w:p w14:paraId="3D47AAFD" w14:textId="77777777" w:rsidR="00551A9A" w:rsidRPr="00551A9A" w:rsidRDefault="00551A9A" w:rsidP="00551A9A">
      <w:pPr>
        <w:pStyle w:val="EndNoteBibliography"/>
        <w:ind w:left="720" w:hanging="720"/>
      </w:pPr>
      <w:r w:rsidRPr="00551A9A">
        <w:t xml:space="preserve">Takolander, A., M. Cabeza, and E. Leskinen. 2017a. Climate change can cause complex responses in Baltic Sea macroalgae: A systematic review. Journal of Sea Research </w:t>
      </w:r>
      <w:r w:rsidRPr="00551A9A">
        <w:rPr>
          <w:b/>
        </w:rPr>
        <w:t>123</w:t>
      </w:r>
      <w:r w:rsidRPr="00551A9A">
        <w:t>:16-29.</w:t>
      </w:r>
    </w:p>
    <w:p w14:paraId="32D29D69" w14:textId="77777777" w:rsidR="00551A9A" w:rsidRPr="00551A9A" w:rsidRDefault="00551A9A" w:rsidP="00551A9A">
      <w:pPr>
        <w:pStyle w:val="EndNoteBibliography"/>
        <w:ind w:left="720" w:hanging="720"/>
      </w:pPr>
      <w:r w:rsidRPr="00551A9A">
        <w:t xml:space="preserve">Takolander, A., E. Leskinen, and M. Cabeza. 2017b. Synergistic effects of extreme temperature and low salinity on foundational macroalga Fucus vesiculosus in the northern Baltic Sea. Journal of Experimental Marine Biology and Ecology </w:t>
      </w:r>
      <w:r w:rsidRPr="00551A9A">
        <w:rPr>
          <w:b/>
        </w:rPr>
        <w:t>495</w:t>
      </w:r>
      <w:r w:rsidRPr="00551A9A">
        <w:t>:110-118.</w:t>
      </w:r>
    </w:p>
    <w:p w14:paraId="3A2E50DA" w14:textId="77777777" w:rsidR="00551A9A" w:rsidRPr="00551A9A" w:rsidRDefault="00551A9A" w:rsidP="00551A9A">
      <w:pPr>
        <w:pStyle w:val="EndNoteBibliography"/>
        <w:ind w:left="720" w:hanging="720"/>
      </w:pPr>
      <w:r w:rsidRPr="00551A9A">
        <w:t xml:space="preserve">Timmermann, K., J. Norkko, U. Janas, A. Norkko, B. G. Gustafsson, and E. Bonsdorff. 2012. Modelling macrofaunal biomass in relation to hypoxia and nutrient loading. Journal of Marine Systems </w:t>
      </w:r>
      <w:r w:rsidRPr="00551A9A">
        <w:rPr>
          <w:b/>
        </w:rPr>
        <w:t>105</w:t>
      </w:r>
      <w:r w:rsidRPr="00551A9A">
        <w:t>:60-69.</w:t>
      </w:r>
    </w:p>
    <w:p w14:paraId="7FE11D83" w14:textId="77777777" w:rsidR="00551A9A" w:rsidRPr="00551A9A" w:rsidRDefault="00551A9A" w:rsidP="00551A9A">
      <w:pPr>
        <w:pStyle w:val="EndNoteBibliography"/>
        <w:ind w:left="720" w:hanging="720"/>
      </w:pPr>
      <w:r w:rsidRPr="00551A9A">
        <w:t>Torn, K., A. Peterson, and K. Herkul. 2020. Predicting the impact of climate change on the distribution of the key habitat-forming species in the NE Baltic Sea. Journal of Coastal Research:177-181.</w:t>
      </w:r>
    </w:p>
    <w:p w14:paraId="1C7A160E" w14:textId="77777777" w:rsidR="00551A9A" w:rsidRPr="00551A9A" w:rsidRDefault="00551A9A" w:rsidP="00551A9A">
      <w:pPr>
        <w:pStyle w:val="EndNoteBibliography"/>
        <w:ind w:left="720" w:hanging="720"/>
      </w:pPr>
      <w:r w:rsidRPr="00551A9A">
        <w:t>Wahl, M., F. J. Werner, B. Buchholz, S. Raddatz, A. Graiff, B. Matthiessen, U. Karsten, C. Hiebenthal, J. Hamer, M. Ito, E. Gulzow, G. Rilov, and T. Guy-Haim. 2019. Season affects strength and direction of the interactive impacts of ocean warming and biotic stress in a coastal seaweed ecosystem. Limnology and Oceanography:21.</w:t>
      </w:r>
    </w:p>
    <w:p w14:paraId="4C9476F7" w14:textId="77777777" w:rsidR="00551A9A" w:rsidRPr="00551A9A" w:rsidRDefault="00551A9A" w:rsidP="00551A9A">
      <w:pPr>
        <w:pStyle w:val="EndNoteBibliography"/>
        <w:ind w:left="720" w:hanging="720"/>
      </w:pPr>
      <w:r w:rsidRPr="00551A9A">
        <w:t xml:space="preserve">Wasmund, N., G. Nausch, M. Gerth, S. Busch, C. Burmeister, R. Hansen, and B. Sadkowiak. 2019. Extension of the growing season of phytoplankton in the western Baltic Sea in response to climate change. Marine Ecology Progress Series </w:t>
      </w:r>
      <w:r w:rsidRPr="00551A9A">
        <w:rPr>
          <w:b/>
        </w:rPr>
        <w:t>622</w:t>
      </w:r>
      <w:r w:rsidRPr="00551A9A">
        <w:t>:1-16.</w:t>
      </w:r>
    </w:p>
    <w:p w14:paraId="6EF1F28C" w14:textId="77777777" w:rsidR="00551A9A" w:rsidRPr="00551A9A" w:rsidRDefault="00551A9A" w:rsidP="00551A9A">
      <w:pPr>
        <w:pStyle w:val="EndNoteBibliography"/>
        <w:ind w:left="720" w:hanging="720"/>
      </w:pPr>
      <w:r w:rsidRPr="00551A9A">
        <w:t xml:space="preserve">Wasmund, N., J. Tuimala, S. Suikkanen, L. Vandepitte, and A. Kraberg. 2011. Long-term trends in phytoplankton composition in the western and central Baltic Sea. Journal of Marine Systems </w:t>
      </w:r>
      <w:r w:rsidRPr="00551A9A">
        <w:rPr>
          <w:b/>
        </w:rPr>
        <w:t>87</w:t>
      </w:r>
      <w:r w:rsidRPr="00551A9A">
        <w:t>:145-159.</w:t>
      </w:r>
    </w:p>
    <w:p w14:paraId="3A522F47" w14:textId="77777777" w:rsidR="00551A9A" w:rsidRPr="00551A9A" w:rsidRDefault="00551A9A" w:rsidP="00551A9A">
      <w:pPr>
        <w:pStyle w:val="EndNoteBibliography"/>
        <w:ind w:left="720" w:hanging="720"/>
      </w:pPr>
      <w:r w:rsidRPr="00551A9A">
        <w:t xml:space="preserve">Vehmaa, A., A. K. Almen, A. Brutemark, A. Paul, U. Riebesell, S. Furuhagen, and J. Engstrom-Ost. 2016. Ocean acidification challenges copepod phenotypic plasticity. Biogeosciences </w:t>
      </w:r>
      <w:r w:rsidRPr="00551A9A">
        <w:rPr>
          <w:b/>
        </w:rPr>
        <w:t>13</w:t>
      </w:r>
      <w:r w:rsidRPr="00551A9A">
        <w:t>:6171-6182.</w:t>
      </w:r>
    </w:p>
    <w:p w14:paraId="0E598E97" w14:textId="77777777" w:rsidR="00551A9A" w:rsidRPr="00551A9A" w:rsidRDefault="00551A9A" w:rsidP="00551A9A">
      <w:pPr>
        <w:pStyle w:val="EndNoteBibliography"/>
        <w:ind w:left="720" w:hanging="720"/>
      </w:pPr>
      <w:r w:rsidRPr="00551A9A">
        <w:t xml:space="preserve">Vehmaa, A., H. Hogfors, E. Gorokhova, A. Brutemark, T. Holmborn, and J. Engstrom-Ost. 2013. Projected marine climate change: effects on copepod oxidative status and reproduction. Ecology and Evolution </w:t>
      </w:r>
      <w:r w:rsidRPr="00551A9A">
        <w:rPr>
          <w:b/>
        </w:rPr>
        <w:t>3</w:t>
      </w:r>
      <w:r w:rsidRPr="00551A9A">
        <w:t>:4548-4557.</w:t>
      </w:r>
    </w:p>
    <w:p w14:paraId="0C117396" w14:textId="77777777" w:rsidR="00551A9A" w:rsidRPr="00551A9A" w:rsidRDefault="00551A9A" w:rsidP="00551A9A">
      <w:pPr>
        <w:pStyle w:val="EndNoteBibliography"/>
        <w:ind w:left="720" w:hanging="720"/>
      </w:pPr>
      <w:r w:rsidRPr="00551A9A">
        <w:t xml:space="preserve">Weigel, B., H. C. Andersson, H. E. M. Meier, T. Blenckner, M. Snickars, and E. Bonsdorff. 2015. Long-term progression and drivers of coastal zoobenthos in a changing system. Marine Ecology Progress Series </w:t>
      </w:r>
      <w:r w:rsidRPr="00551A9A">
        <w:rPr>
          <w:b/>
        </w:rPr>
        <w:t>528</w:t>
      </w:r>
      <w:r w:rsidRPr="00551A9A">
        <w:t>:141-159.</w:t>
      </w:r>
    </w:p>
    <w:p w14:paraId="0A2743C0" w14:textId="77777777" w:rsidR="00551A9A" w:rsidRPr="00551A9A" w:rsidRDefault="00551A9A" w:rsidP="00551A9A">
      <w:pPr>
        <w:pStyle w:val="EndNoteBibliography"/>
        <w:ind w:left="720" w:hanging="720"/>
      </w:pPr>
      <w:r w:rsidRPr="00551A9A">
        <w:t xml:space="preserve">Werner, F. J., A. Graiff, and B. Matthiessen. 2016. Temperature effects on seaweed-sustaining top-down control vary with season. Oecologia </w:t>
      </w:r>
      <w:r w:rsidRPr="00551A9A">
        <w:rPr>
          <w:b/>
        </w:rPr>
        <w:t>180</w:t>
      </w:r>
      <w:r w:rsidRPr="00551A9A">
        <w:t>:889-901.</w:t>
      </w:r>
    </w:p>
    <w:p w14:paraId="6435F027" w14:textId="77777777" w:rsidR="00551A9A" w:rsidRPr="00551A9A" w:rsidRDefault="00551A9A" w:rsidP="00551A9A">
      <w:pPr>
        <w:pStyle w:val="EndNoteBibliography"/>
        <w:ind w:left="720" w:hanging="720"/>
      </w:pPr>
      <w:r w:rsidRPr="00551A9A">
        <w:t xml:space="preserve">Werner, F. J., and B. Matthiessen. 2017. Warming has stronger direct than indirect effects on benthic microalgae in a seaweed system in spring. Marine Biology </w:t>
      </w:r>
      <w:r w:rsidRPr="00551A9A">
        <w:rPr>
          <w:b/>
        </w:rPr>
        <w:t>164</w:t>
      </w:r>
      <w:r w:rsidRPr="00551A9A">
        <w:t>.</w:t>
      </w:r>
    </w:p>
    <w:p w14:paraId="49B022AC" w14:textId="77777777" w:rsidR="00551A9A" w:rsidRPr="00551A9A" w:rsidRDefault="00551A9A" w:rsidP="00551A9A">
      <w:pPr>
        <w:pStyle w:val="EndNoteBibliography"/>
        <w:ind w:left="720" w:hanging="720"/>
      </w:pPr>
      <w:r w:rsidRPr="00551A9A">
        <w:t xml:space="preserve">Wikner, J., and A. Andersson. 2012. Increased freshwater discharge shifts the trophic balance in the coastal zone of the northern Baltic Sea. Global Change Biology </w:t>
      </w:r>
      <w:r w:rsidRPr="00551A9A">
        <w:rPr>
          <w:b/>
        </w:rPr>
        <w:t>18</w:t>
      </w:r>
      <w:r w:rsidRPr="00551A9A">
        <w:t>:2509-2519.</w:t>
      </w:r>
    </w:p>
    <w:p w14:paraId="0D32F653" w14:textId="77777777" w:rsidR="00551A9A" w:rsidRPr="00551A9A" w:rsidRDefault="00551A9A" w:rsidP="00551A9A">
      <w:pPr>
        <w:pStyle w:val="EndNoteBibliography"/>
        <w:ind w:left="720" w:hanging="720"/>
      </w:pPr>
      <w:r w:rsidRPr="00551A9A">
        <w:lastRenderedPageBreak/>
        <w:t xml:space="preserve">Virtanen, E. A., M. Viitasalo, J. Lappalainen, and A. Moilanen. 2018. Evaluation, gap analysis, and potential expansion of the Finnish marine protected area network. Frontiers in Marine Science </w:t>
      </w:r>
      <w:r w:rsidRPr="00551A9A">
        <w:rPr>
          <w:b/>
        </w:rPr>
        <w:t>5</w:t>
      </w:r>
      <w:r w:rsidRPr="00551A9A">
        <w:t>:402.</w:t>
      </w:r>
    </w:p>
    <w:p w14:paraId="53633AB1" w14:textId="77777777" w:rsidR="00551A9A" w:rsidRPr="00551A9A" w:rsidRDefault="00551A9A" w:rsidP="00551A9A">
      <w:pPr>
        <w:pStyle w:val="EndNoteBibliography"/>
        <w:ind w:left="720" w:hanging="720"/>
      </w:pPr>
      <w:r w:rsidRPr="00551A9A">
        <w:t xml:space="preserve">Wood, H. L., H. N. Skold, and S. P. Eriksson. 2014. Health and population-dependent effects of ocean acidification on the marine isopod </w:t>
      </w:r>
      <w:r w:rsidRPr="00551A9A">
        <w:rPr>
          <w:i/>
        </w:rPr>
        <w:t>Idotea balthica</w:t>
      </w:r>
      <w:r w:rsidRPr="00551A9A">
        <w:t xml:space="preserve">. Marine Biology </w:t>
      </w:r>
      <w:r w:rsidRPr="00551A9A">
        <w:rPr>
          <w:b/>
        </w:rPr>
        <w:t>161</w:t>
      </w:r>
      <w:r w:rsidRPr="00551A9A">
        <w:t>:2423-2431.</w:t>
      </w:r>
    </w:p>
    <w:p w14:paraId="5BC33000" w14:textId="77777777" w:rsidR="00551A9A" w:rsidRPr="00551A9A" w:rsidRDefault="00551A9A" w:rsidP="00551A9A">
      <w:pPr>
        <w:pStyle w:val="EndNoteBibliography"/>
        <w:ind w:left="720" w:hanging="720"/>
      </w:pPr>
      <w:r w:rsidRPr="00551A9A">
        <w:t xml:space="preserve">Voss, R., H. H. Hinrichsen, M. F. Quaas, J. O. Schmidt, and O. Tahvonen. 2011. Temperature change and Baltic sprat: from observations to ecological-economic modelling. Ices Journal of Marine Science </w:t>
      </w:r>
      <w:r w:rsidRPr="00551A9A">
        <w:rPr>
          <w:b/>
        </w:rPr>
        <w:t>68</w:t>
      </w:r>
      <w:r w:rsidRPr="00551A9A">
        <w:t>:1244-1256.</w:t>
      </w:r>
    </w:p>
    <w:p w14:paraId="187958F0" w14:textId="77777777" w:rsidR="00551A9A" w:rsidRPr="00551A9A" w:rsidRDefault="00551A9A" w:rsidP="00551A9A">
      <w:pPr>
        <w:pStyle w:val="EndNoteBibliography"/>
        <w:ind w:left="720" w:hanging="720"/>
      </w:pPr>
      <w:r w:rsidRPr="00551A9A">
        <w:t xml:space="preserve">Wulff, A., M. Karlberg, M. Olofsson, A. Torstensson, L. Riemann, F. S. Steinhoff, M. Mohlin, N. Ekstrand, and M. Chierici. 2018. Ocean acidification and desalination: climate-driven change in a Baltic Sea summer microplanktonic community. Marine Biology </w:t>
      </w:r>
      <w:r w:rsidRPr="00551A9A">
        <w:rPr>
          <w:b/>
        </w:rPr>
        <w:t>165</w:t>
      </w:r>
      <w:r w:rsidRPr="00551A9A">
        <w:t>.</w:t>
      </w:r>
    </w:p>
    <w:p w14:paraId="1C621D91" w14:textId="77777777" w:rsidR="00551A9A" w:rsidRPr="00551A9A" w:rsidRDefault="00551A9A" w:rsidP="00551A9A">
      <w:pPr>
        <w:pStyle w:val="EndNoteBibliography"/>
        <w:ind w:left="720" w:hanging="720"/>
      </w:pPr>
      <w:r w:rsidRPr="00551A9A">
        <w:t xml:space="preserve">Vuorinen, I., J. Hänninen, M. Rajasilta, P. Laine, J. Eklund, F. Montesino-Pouzols, F. Corona, K. Junker, H. E. M. Meier, and J. W. Dippner. 2015. Scenario simulations of future salinity and ecological consequences in the Baltic Sea and adjacent North Sea areas - Implications for environmental monitoring. Ecological Indicators </w:t>
      </w:r>
      <w:r w:rsidRPr="00551A9A">
        <w:rPr>
          <w:b/>
        </w:rPr>
        <w:t>53</w:t>
      </w:r>
      <w:r w:rsidRPr="00551A9A">
        <w:t>:294-294.</w:t>
      </w:r>
    </w:p>
    <w:p w14:paraId="2BF368FA" w14:textId="77777777" w:rsidR="00551A9A" w:rsidRPr="00551A9A" w:rsidRDefault="00551A9A" w:rsidP="00551A9A">
      <w:pPr>
        <w:pStyle w:val="EndNoteBibliography"/>
        <w:ind w:left="720" w:hanging="720"/>
      </w:pPr>
      <w:r w:rsidRPr="00551A9A">
        <w:t>Wåhlström, I., A. Höglund, E. Almroth‐Rosell, B. R. MacKenzie, M. Gröger, K. Eilola, M. Plikshs, and H. C. Andersson. 2020. Combined climate change and nutrient load impacts on future habitats and eutrophication indicators in a eutrophic coastal sea. Limnology and Oceanography.</w:t>
      </w:r>
    </w:p>
    <w:p w14:paraId="6E69070E" w14:textId="7251172F" w:rsidR="007233FC" w:rsidRPr="001C7716" w:rsidRDefault="00F21AA4" w:rsidP="000D5FA8">
      <w:pPr>
        <w:autoSpaceDE w:val="0"/>
        <w:autoSpaceDN w:val="0"/>
        <w:adjustRightInd w:val="0"/>
        <w:rPr>
          <w:sz w:val="20"/>
          <w:szCs w:val="20"/>
        </w:rPr>
      </w:pPr>
      <w:r w:rsidRPr="001C7716">
        <w:rPr>
          <w:sz w:val="20"/>
          <w:szCs w:val="20"/>
        </w:rPr>
        <w:fldChar w:fldCharType="end"/>
      </w:r>
    </w:p>
    <w:sectPr w:rsidR="007233FC" w:rsidRPr="001C7716" w:rsidSect="001C7716">
      <w:headerReference w:type="default" r:id="rId8"/>
      <w:type w:val="continuous"/>
      <w:pgSz w:w="11906" w:h="16838" w:code="9"/>
      <w:pgMar w:top="1247"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985553A" w14:textId="77777777" w:rsidR="00A93966" w:rsidRDefault="00A93966">
      <w:r>
        <w:separator/>
      </w:r>
    </w:p>
  </w:endnote>
  <w:endnote w:type="continuationSeparator" w:id="0">
    <w:p w14:paraId="6FEB8AF3" w14:textId="77777777" w:rsidR="00A93966" w:rsidRDefault="00A93966">
      <w:r>
        <w:continuationSeparator/>
      </w:r>
    </w:p>
  </w:endnote>
  <w:endnote w:type="continuationNotice" w:id="1">
    <w:p w14:paraId="08E8A72A" w14:textId="77777777" w:rsidR="00A93966" w:rsidRDefault="00A9396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Lucida Grande">
    <w:altName w:val="Arial"/>
    <w:charset w:val="00"/>
    <w:family w:val="auto"/>
    <w:pitch w:val="variable"/>
    <w:sig w:usb0="E1000AEF" w:usb1="5000A1FF" w:usb2="00000000" w:usb3="00000000" w:csb0="000001B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C911AB" w14:textId="77777777" w:rsidR="00A93966" w:rsidRDefault="00A93966">
      <w:r>
        <w:separator/>
      </w:r>
    </w:p>
  </w:footnote>
  <w:footnote w:type="continuationSeparator" w:id="0">
    <w:p w14:paraId="08599664" w14:textId="77777777" w:rsidR="00A93966" w:rsidRDefault="00A93966">
      <w:r>
        <w:continuationSeparator/>
      </w:r>
    </w:p>
  </w:footnote>
  <w:footnote w:type="continuationNotice" w:id="1">
    <w:p w14:paraId="2C8E0668" w14:textId="77777777" w:rsidR="00A93966" w:rsidRDefault="00A9396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23510837"/>
      <w:docPartObj>
        <w:docPartGallery w:val="Page Numbers (Top of Page)"/>
        <w:docPartUnique/>
      </w:docPartObj>
    </w:sdtPr>
    <w:sdtContent>
      <w:p w14:paraId="4E40A1E4" w14:textId="77777777" w:rsidR="00032CCD" w:rsidRDefault="00032CCD">
        <w:pPr>
          <w:pStyle w:val="Yltunniste"/>
          <w:jc w:val="right"/>
        </w:pPr>
        <w:r>
          <w:fldChar w:fldCharType="begin"/>
        </w:r>
        <w:r>
          <w:instrText>PAGE   \* MERGEFORMAT</w:instrText>
        </w:r>
        <w:r>
          <w:fldChar w:fldCharType="separate"/>
        </w:r>
        <w:r>
          <w:rPr>
            <w:lang w:val="fi-FI"/>
          </w:rPr>
          <w:t>2</w:t>
        </w:r>
        <w:r>
          <w:fldChar w:fldCharType="end"/>
        </w:r>
      </w:p>
    </w:sdtContent>
  </w:sdt>
  <w:p w14:paraId="208F80C5" w14:textId="77777777" w:rsidR="00032CCD" w:rsidRDefault="00032CCD">
    <w:pPr>
      <w:pStyle w:val="Yltunnist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2DF67E8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2A5145F"/>
    <w:multiLevelType w:val="hybridMultilevel"/>
    <w:tmpl w:val="B75E011A"/>
    <w:lvl w:ilvl="0" w:tplc="351AB240">
      <w:start w:val="5"/>
      <w:numFmt w:val="decimal"/>
      <w:lvlText w:val="%1."/>
      <w:lvlJc w:val="left"/>
      <w:pPr>
        <w:ind w:left="720" w:hanging="360"/>
      </w:pPr>
      <w:rPr>
        <w:rFonts w:hint="default"/>
      </w:rPr>
    </w:lvl>
    <w:lvl w:ilvl="1" w:tplc="040B0019">
      <w:start w:val="1"/>
      <w:numFmt w:val="lowerLetter"/>
      <w:lvlText w:val="%2."/>
      <w:lvlJc w:val="left"/>
      <w:pPr>
        <w:ind w:left="1440" w:hanging="360"/>
      </w:pPr>
    </w:lvl>
    <w:lvl w:ilvl="2" w:tplc="040B001B">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2" w15:restartNumberingAfterBreak="0">
    <w:nsid w:val="14930908"/>
    <w:multiLevelType w:val="hybridMultilevel"/>
    <w:tmpl w:val="2C228F94"/>
    <w:lvl w:ilvl="0" w:tplc="040B0017">
      <w:start w:val="1"/>
      <w:numFmt w:val="lowerLetter"/>
      <w:lvlText w:val="%1)"/>
      <w:lvlJc w:val="left"/>
      <w:pPr>
        <w:ind w:left="720" w:hanging="3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3" w15:restartNumberingAfterBreak="0">
    <w:nsid w:val="14E95D05"/>
    <w:multiLevelType w:val="multilevel"/>
    <w:tmpl w:val="A8544AB0"/>
    <w:lvl w:ilvl="0">
      <w:start w:val="5"/>
      <w:numFmt w:val="decimal"/>
      <w:lvlText w:val="%1."/>
      <w:lvlJc w:val="left"/>
      <w:pPr>
        <w:ind w:left="360" w:hanging="360"/>
      </w:pPr>
      <w:rPr>
        <w:rFonts w:hint="default"/>
      </w:rPr>
    </w:lvl>
    <w:lvl w:ilvl="1">
      <w:start w:val="1"/>
      <w:numFmt w:val="decimal"/>
      <w:lvlText w:val="%1.%2."/>
      <w:lvlJc w:val="left"/>
      <w:pPr>
        <w:ind w:left="3977"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17B8248D"/>
    <w:multiLevelType w:val="multilevel"/>
    <w:tmpl w:val="D5E09AE2"/>
    <w:lvl w:ilvl="0">
      <w:start w:val="5"/>
      <w:numFmt w:val="decimal"/>
      <w:lvlText w:val="%1."/>
      <w:lvlJc w:val="left"/>
      <w:pPr>
        <w:ind w:left="360" w:hanging="360"/>
      </w:pPr>
      <w:rPr>
        <w:rFonts w:hint="default"/>
      </w:rPr>
    </w:lvl>
    <w:lvl w:ilvl="1">
      <w:start w:val="1"/>
      <w:numFmt w:val="decimal"/>
      <w:lvlText w:val="%1.%2."/>
      <w:lvlJc w:val="left"/>
      <w:pPr>
        <w:ind w:left="3977" w:hanging="432"/>
      </w:pPr>
      <w:rPr>
        <w:rFonts w:hint="default"/>
      </w:rPr>
    </w:lvl>
    <w:lvl w:ilvl="2">
      <w:start w:val="1"/>
      <w:numFmt w:val="decimal"/>
      <w:lvlText w:val="%1.%2.%3."/>
      <w:lvlJc w:val="left"/>
      <w:pPr>
        <w:ind w:left="1224" w:hanging="504"/>
      </w:pPr>
      <w:rPr>
        <w:rFonts w:hint="default"/>
      </w:rPr>
    </w:lvl>
    <w:lvl w:ilvl="3">
      <w:start w:val="1"/>
      <w:numFmt w:val="bullet"/>
      <w:lvlText w:val=""/>
      <w:lvlJc w:val="left"/>
      <w:pPr>
        <w:ind w:left="1728" w:hanging="648"/>
      </w:pPr>
      <w:rPr>
        <w:rFonts w:ascii="Symbol" w:hAnsi="Symbol"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2D1B2E3F"/>
    <w:multiLevelType w:val="multilevel"/>
    <w:tmpl w:val="D1702FB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313F7C3E"/>
    <w:multiLevelType w:val="multilevel"/>
    <w:tmpl w:val="5EC8AD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39A64E8C"/>
    <w:multiLevelType w:val="hybridMultilevel"/>
    <w:tmpl w:val="336C03AC"/>
    <w:lvl w:ilvl="0" w:tplc="040B000F">
      <w:start w:val="1"/>
      <w:numFmt w:val="decimal"/>
      <w:lvlText w:val="%1."/>
      <w:lvlJc w:val="left"/>
      <w:pPr>
        <w:ind w:left="720" w:hanging="3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8" w15:restartNumberingAfterBreak="0">
    <w:nsid w:val="40F54AFA"/>
    <w:multiLevelType w:val="multilevel"/>
    <w:tmpl w:val="44CA4FC6"/>
    <w:lvl w:ilvl="0">
      <w:start w:val="5"/>
      <w:numFmt w:val="decimal"/>
      <w:lvlText w:val="%1"/>
      <w:lvlJc w:val="left"/>
      <w:pPr>
        <w:ind w:left="480" w:hanging="480"/>
      </w:pPr>
      <w:rPr>
        <w:rFonts w:cs="Times New Roman" w:hint="default"/>
      </w:rPr>
    </w:lvl>
    <w:lvl w:ilvl="1">
      <w:start w:val="4"/>
      <w:numFmt w:val="decimal"/>
      <w:lvlText w:val="%1.%2"/>
      <w:lvlJc w:val="left"/>
      <w:pPr>
        <w:ind w:left="480" w:hanging="48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440" w:hanging="1440"/>
      </w:pPr>
      <w:rPr>
        <w:rFonts w:cs="Times New Roman" w:hint="default"/>
      </w:rPr>
    </w:lvl>
  </w:abstractNum>
  <w:abstractNum w:abstractNumId="9" w15:restartNumberingAfterBreak="0">
    <w:nsid w:val="4206191B"/>
    <w:multiLevelType w:val="multilevel"/>
    <w:tmpl w:val="F3CEAF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4BB004E"/>
    <w:multiLevelType w:val="multilevel"/>
    <w:tmpl w:val="E00A98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492F55F4"/>
    <w:multiLevelType w:val="hybridMultilevel"/>
    <w:tmpl w:val="84926C1A"/>
    <w:lvl w:ilvl="0" w:tplc="E124BA7E">
      <w:start w:val="1"/>
      <w:numFmt w:val="bullet"/>
      <w:lvlText w:val=""/>
      <w:lvlJc w:val="left"/>
      <w:pPr>
        <w:ind w:left="720" w:hanging="360"/>
      </w:pPr>
      <w:rPr>
        <w:rFonts w:ascii="Symbol" w:hAnsi="Symbol" w:hint="default"/>
      </w:rPr>
    </w:lvl>
    <w:lvl w:ilvl="1" w:tplc="040B0003" w:tentative="1">
      <w:start w:val="1"/>
      <w:numFmt w:val="bullet"/>
      <w:lvlText w:val="o"/>
      <w:lvlJc w:val="left"/>
      <w:pPr>
        <w:ind w:left="1440" w:hanging="360"/>
      </w:pPr>
      <w:rPr>
        <w:rFonts w:ascii="Courier New" w:hAnsi="Courier New" w:cs="Arial"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Arial"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Arial" w:hint="default"/>
      </w:rPr>
    </w:lvl>
    <w:lvl w:ilvl="8" w:tplc="040B0005" w:tentative="1">
      <w:start w:val="1"/>
      <w:numFmt w:val="bullet"/>
      <w:lvlText w:val=""/>
      <w:lvlJc w:val="left"/>
      <w:pPr>
        <w:ind w:left="6480" w:hanging="360"/>
      </w:pPr>
      <w:rPr>
        <w:rFonts w:ascii="Wingdings" w:hAnsi="Wingdings" w:hint="default"/>
      </w:rPr>
    </w:lvl>
  </w:abstractNum>
  <w:abstractNum w:abstractNumId="12" w15:restartNumberingAfterBreak="0">
    <w:nsid w:val="57B03F45"/>
    <w:multiLevelType w:val="multilevel"/>
    <w:tmpl w:val="A8544AB0"/>
    <w:lvl w:ilvl="0">
      <w:start w:val="5"/>
      <w:numFmt w:val="decimal"/>
      <w:lvlText w:val="%1."/>
      <w:lvlJc w:val="left"/>
      <w:pPr>
        <w:ind w:left="360" w:hanging="360"/>
      </w:pPr>
      <w:rPr>
        <w:rFonts w:hint="default"/>
      </w:rPr>
    </w:lvl>
    <w:lvl w:ilvl="1">
      <w:start w:val="1"/>
      <w:numFmt w:val="decimal"/>
      <w:lvlText w:val="%1.%2."/>
      <w:lvlJc w:val="left"/>
      <w:pPr>
        <w:ind w:left="3977"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5E716766"/>
    <w:multiLevelType w:val="multilevel"/>
    <w:tmpl w:val="E56CF9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618A356D"/>
    <w:multiLevelType w:val="multilevel"/>
    <w:tmpl w:val="CC8C9B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637662F6"/>
    <w:multiLevelType w:val="multilevel"/>
    <w:tmpl w:val="85406C94"/>
    <w:lvl w:ilvl="0">
      <w:start w:val="5"/>
      <w:numFmt w:val="decimal"/>
      <w:lvlText w:val="%1"/>
      <w:lvlJc w:val="left"/>
      <w:pPr>
        <w:ind w:left="810" w:hanging="810"/>
      </w:pPr>
      <w:rPr>
        <w:rFonts w:hint="default"/>
      </w:rPr>
    </w:lvl>
    <w:lvl w:ilvl="1">
      <w:start w:val="2"/>
      <w:numFmt w:val="decimal"/>
      <w:lvlText w:val="%1.%2"/>
      <w:lvlJc w:val="left"/>
      <w:pPr>
        <w:ind w:left="810" w:hanging="810"/>
      </w:pPr>
      <w:rPr>
        <w:rFonts w:hint="default"/>
      </w:rPr>
    </w:lvl>
    <w:lvl w:ilvl="2">
      <w:start w:val="5"/>
      <w:numFmt w:val="decimal"/>
      <w:lvlText w:val="%1.%2.%3"/>
      <w:lvlJc w:val="left"/>
      <w:pPr>
        <w:ind w:left="810" w:hanging="810"/>
      </w:pPr>
      <w:rPr>
        <w:rFonts w:hint="default"/>
      </w:rPr>
    </w:lvl>
    <w:lvl w:ilvl="3">
      <w:start w:val="5"/>
      <w:numFmt w:val="decimal"/>
      <w:lvlText w:val="%1.%2.%3.%4"/>
      <w:lvlJc w:val="left"/>
      <w:pPr>
        <w:ind w:left="810" w:hanging="810"/>
      </w:pPr>
      <w:rPr>
        <w:rFonts w:hint="default"/>
      </w:rPr>
    </w:lvl>
    <w:lvl w:ilvl="4">
      <w:start w:val="6"/>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6" w15:restartNumberingAfterBreak="0">
    <w:nsid w:val="67516732"/>
    <w:multiLevelType w:val="hybridMultilevel"/>
    <w:tmpl w:val="336C03AC"/>
    <w:lvl w:ilvl="0" w:tplc="040B000F">
      <w:start w:val="1"/>
      <w:numFmt w:val="decimal"/>
      <w:lvlText w:val="%1."/>
      <w:lvlJc w:val="left"/>
      <w:pPr>
        <w:ind w:left="720" w:hanging="3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7" w15:restartNumberingAfterBreak="0">
    <w:nsid w:val="6A3F4DBA"/>
    <w:multiLevelType w:val="hybridMultilevel"/>
    <w:tmpl w:val="3BA6DE5C"/>
    <w:lvl w:ilvl="0" w:tplc="040B000F">
      <w:start w:val="1"/>
      <w:numFmt w:val="decimal"/>
      <w:lvlText w:val="%1."/>
      <w:lvlJc w:val="left"/>
      <w:pPr>
        <w:ind w:left="720" w:hanging="3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8" w15:restartNumberingAfterBreak="0">
    <w:nsid w:val="6A545C94"/>
    <w:multiLevelType w:val="multilevel"/>
    <w:tmpl w:val="E63408A4"/>
    <w:lvl w:ilvl="0">
      <w:start w:val="5"/>
      <w:numFmt w:val="decimal"/>
      <w:lvlText w:val="%1."/>
      <w:lvlJc w:val="left"/>
      <w:pPr>
        <w:ind w:left="360" w:hanging="360"/>
      </w:pPr>
      <w:rPr>
        <w:rFonts w:hint="default"/>
      </w:rPr>
    </w:lvl>
    <w:lvl w:ilvl="1">
      <w:start w:val="1"/>
      <w:numFmt w:val="decimal"/>
      <w:lvlText w:val="%1.%2."/>
      <w:lvlJc w:val="left"/>
      <w:pPr>
        <w:ind w:left="3977" w:hanging="432"/>
      </w:pPr>
      <w:rPr>
        <w:rFonts w:hint="default"/>
      </w:rPr>
    </w:lvl>
    <w:lvl w:ilvl="2">
      <w:start w:val="1"/>
      <w:numFmt w:val="bullet"/>
      <w:lvlText w:val=""/>
      <w:lvlJc w:val="left"/>
      <w:pPr>
        <w:ind w:left="1224" w:hanging="504"/>
      </w:pPr>
      <w:rPr>
        <w:rFonts w:ascii="Symbol" w:hAnsi="Symbol"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76DF1FEC"/>
    <w:multiLevelType w:val="multilevel"/>
    <w:tmpl w:val="768EAC70"/>
    <w:lvl w:ilvl="0">
      <w:start w:val="5"/>
      <w:numFmt w:val="decimal"/>
      <w:lvlText w:val="%1"/>
      <w:lvlJc w:val="left"/>
      <w:pPr>
        <w:ind w:left="810" w:hanging="810"/>
      </w:pPr>
      <w:rPr>
        <w:rFonts w:hint="default"/>
      </w:rPr>
    </w:lvl>
    <w:lvl w:ilvl="1">
      <w:start w:val="2"/>
      <w:numFmt w:val="decimal"/>
      <w:lvlText w:val="%1.%2"/>
      <w:lvlJc w:val="left"/>
      <w:pPr>
        <w:ind w:left="990" w:hanging="810"/>
      </w:pPr>
      <w:rPr>
        <w:rFonts w:hint="default"/>
      </w:rPr>
    </w:lvl>
    <w:lvl w:ilvl="2">
      <w:start w:val="5"/>
      <w:numFmt w:val="decimal"/>
      <w:lvlText w:val="%1.%2.%3"/>
      <w:lvlJc w:val="left"/>
      <w:pPr>
        <w:ind w:left="1170" w:hanging="810"/>
      </w:pPr>
      <w:rPr>
        <w:rFonts w:hint="default"/>
      </w:rPr>
    </w:lvl>
    <w:lvl w:ilvl="3">
      <w:start w:val="5"/>
      <w:numFmt w:val="decimal"/>
      <w:lvlText w:val="%1.%2.%3.%4"/>
      <w:lvlJc w:val="left"/>
      <w:pPr>
        <w:ind w:left="1350" w:hanging="810"/>
      </w:pPr>
      <w:rPr>
        <w:rFonts w:hint="default"/>
      </w:rPr>
    </w:lvl>
    <w:lvl w:ilvl="4">
      <w:start w:val="6"/>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2880" w:hanging="1440"/>
      </w:pPr>
      <w:rPr>
        <w:rFonts w:hint="default"/>
      </w:rPr>
    </w:lvl>
  </w:abstractNum>
  <w:abstractNum w:abstractNumId="20" w15:restartNumberingAfterBreak="0">
    <w:nsid w:val="79ED55A4"/>
    <w:multiLevelType w:val="multilevel"/>
    <w:tmpl w:val="563C9582"/>
    <w:lvl w:ilvl="0">
      <w:start w:val="5"/>
      <w:numFmt w:val="decimal"/>
      <w:lvlText w:val="%1"/>
      <w:lvlJc w:val="left"/>
      <w:pPr>
        <w:ind w:left="810" w:hanging="810"/>
      </w:pPr>
      <w:rPr>
        <w:rFonts w:hint="default"/>
      </w:rPr>
    </w:lvl>
    <w:lvl w:ilvl="1">
      <w:start w:val="2"/>
      <w:numFmt w:val="decimal"/>
      <w:lvlText w:val="%1.%2"/>
      <w:lvlJc w:val="left"/>
      <w:pPr>
        <w:ind w:left="810" w:hanging="810"/>
      </w:pPr>
      <w:rPr>
        <w:rFonts w:hint="default"/>
      </w:rPr>
    </w:lvl>
    <w:lvl w:ilvl="2">
      <w:start w:val="5"/>
      <w:numFmt w:val="decimal"/>
      <w:lvlText w:val="%1.%2.%3"/>
      <w:lvlJc w:val="left"/>
      <w:pPr>
        <w:ind w:left="810" w:hanging="810"/>
      </w:pPr>
      <w:rPr>
        <w:rFonts w:hint="default"/>
      </w:rPr>
    </w:lvl>
    <w:lvl w:ilvl="3">
      <w:start w:val="5"/>
      <w:numFmt w:val="decimal"/>
      <w:lvlText w:val="%1.%2.%3.%4"/>
      <w:lvlJc w:val="left"/>
      <w:pPr>
        <w:ind w:left="810" w:hanging="810"/>
      </w:pPr>
      <w:rPr>
        <w:rFonts w:hint="default"/>
      </w:rPr>
    </w:lvl>
    <w:lvl w:ilvl="4">
      <w:start w:val="6"/>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17"/>
  </w:num>
  <w:num w:numId="2">
    <w:abstractNumId w:val="1"/>
  </w:num>
  <w:num w:numId="3">
    <w:abstractNumId w:val="3"/>
  </w:num>
  <w:num w:numId="4">
    <w:abstractNumId w:val="0"/>
  </w:num>
  <w:num w:numId="5">
    <w:abstractNumId w:val="18"/>
  </w:num>
  <w:num w:numId="6">
    <w:abstractNumId w:val="4"/>
  </w:num>
  <w:num w:numId="7">
    <w:abstractNumId w:val="11"/>
  </w:num>
  <w:num w:numId="8">
    <w:abstractNumId w:val="8"/>
  </w:num>
  <w:num w:numId="9">
    <w:abstractNumId w:val="12"/>
  </w:num>
  <w:num w:numId="10">
    <w:abstractNumId w:val="2"/>
  </w:num>
  <w:num w:numId="11">
    <w:abstractNumId w:val="10"/>
  </w:num>
  <w:num w:numId="12">
    <w:abstractNumId w:val="5"/>
  </w:num>
  <w:num w:numId="13">
    <w:abstractNumId w:val="9"/>
  </w:num>
  <w:num w:numId="14">
    <w:abstractNumId w:val="13"/>
  </w:num>
  <w:num w:numId="15">
    <w:abstractNumId w:val="14"/>
  </w:num>
  <w:num w:numId="16">
    <w:abstractNumId w:val="16"/>
  </w:num>
  <w:num w:numId="17">
    <w:abstractNumId w:val="7"/>
  </w:num>
  <w:num w:numId="18">
    <w:abstractNumId w:val="19"/>
  </w:num>
  <w:num w:numId="19">
    <w:abstractNumId w:val="15"/>
  </w:num>
  <w:num w:numId="20">
    <w:abstractNumId w:val="20"/>
  </w:num>
  <w:num w:numId="2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567"/>
  <w:hyphenationZone w:val="425"/>
  <w:drawingGridHorizontalSpacing w:val="120"/>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dzprff01xrts1evwt3xdf0jw2xst0rtzd2t&quot;&gt;My EndNote Library 2020&lt;record-ids&gt;&lt;item&gt;18&lt;/item&gt;&lt;item&gt;26&lt;/item&gt;&lt;item&gt;28&lt;/item&gt;&lt;item&gt;37&lt;/item&gt;&lt;item&gt;53&lt;/item&gt;&lt;item&gt;54&lt;/item&gt;&lt;item&gt;55&lt;/item&gt;&lt;item&gt;57&lt;/item&gt;&lt;item&gt;58&lt;/item&gt;&lt;item&gt;60&lt;/item&gt;&lt;item&gt;75&lt;/item&gt;&lt;item&gt;113&lt;/item&gt;&lt;item&gt;153&lt;/item&gt;&lt;item&gt;233&lt;/item&gt;&lt;item&gt;240&lt;/item&gt;&lt;item&gt;267&lt;/item&gt;&lt;item&gt;268&lt;/item&gt;&lt;item&gt;282&lt;/item&gt;&lt;item&gt;315&lt;/item&gt;&lt;item&gt;321&lt;/item&gt;&lt;item&gt;335&lt;/item&gt;&lt;item&gt;339&lt;/item&gt;&lt;item&gt;429&lt;/item&gt;&lt;item&gt;443&lt;/item&gt;&lt;item&gt;446&lt;/item&gt;&lt;item&gt;459&lt;/item&gt;&lt;item&gt;464&lt;/item&gt;&lt;item&gt;465&lt;/item&gt;&lt;item&gt;486&lt;/item&gt;&lt;item&gt;491&lt;/item&gt;&lt;item&gt;510&lt;/item&gt;&lt;item&gt;513&lt;/item&gt;&lt;item&gt;527&lt;/item&gt;&lt;item&gt;541&lt;/item&gt;&lt;item&gt;565&lt;/item&gt;&lt;item&gt;700&lt;/item&gt;&lt;item&gt;856&lt;/item&gt;&lt;item&gt;1145&lt;/item&gt;&lt;item&gt;1149&lt;/item&gt;&lt;item&gt;1354&lt;/item&gt;&lt;item&gt;1358&lt;/item&gt;&lt;item&gt;1361&lt;/item&gt;&lt;item&gt;1362&lt;/item&gt;&lt;item&gt;1366&lt;/item&gt;&lt;item&gt;1369&lt;/item&gt;&lt;item&gt;1376&lt;/item&gt;&lt;item&gt;1381&lt;/item&gt;&lt;item&gt;1477&lt;/item&gt;&lt;item&gt;1583&lt;/item&gt;&lt;item&gt;1659&lt;/item&gt;&lt;item&gt;1660&lt;/item&gt;&lt;item&gt;1667&lt;/item&gt;&lt;item&gt;1676&lt;/item&gt;&lt;item&gt;1685&lt;/item&gt;&lt;item&gt;1703&lt;/item&gt;&lt;item&gt;1710&lt;/item&gt;&lt;item&gt;1719&lt;/item&gt;&lt;item&gt;1730&lt;/item&gt;&lt;item&gt;1735&lt;/item&gt;&lt;item&gt;1748&lt;/item&gt;&lt;item&gt;1750&lt;/item&gt;&lt;item&gt;1758&lt;/item&gt;&lt;item&gt;1764&lt;/item&gt;&lt;item&gt;1768&lt;/item&gt;&lt;item&gt;1779&lt;/item&gt;&lt;item&gt;1792&lt;/item&gt;&lt;item&gt;1793&lt;/item&gt;&lt;item&gt;1799&lt;/item&gt;&lt;item&gt;1810&lt;/item&gt;&lt;item&gt;1811&lt;/item&gt;&lt;item&gt;1814&lt;/item&gt;&lt;item&gt;1824&lt;/item&gt;&lt;item&gt;1836&lt;/item&gt;&lt;item&gt;1851&lt;/item&gt;&lt;item&gt;1933&lt;/item&gt;&lt;item&gt;1940&lt;/item&gt;&lt;item&gt;1950&lt;/item&gt;&lt;item&gt;1953&lt;/item&gt;&lt;item&gt;1975&lt;/item&gt;&lt;item&gt;1977&lt;/item&gt;&lt;item&gt;1983&lt;/item&gt;&lt;item&gt;1986&lt;/item&gt;&lt;item&gt;2002&lt;/item&gt;&lt;item&gt;2015&lt;/item&gt;&lt;item&gt;2016&lt;/item&gt;&lt;item&gt;2021&lt;/item&gt;&lt;item&gt;2034&lt;/item&gt;&lt;item&gt;2037&lt;/item&gt;&lt;item&gt;2039&lt;/item&gt;&lt;item&gt;2041&lt;/item&gt;&lt;item&gt;2049&lt;/item&gt;&lt;item&gt;2061&lt;/item&gt;&lt;item&gt;2064&lt;/item&gt;&lt;item&gt;2069&lt;/item&gt;&lt;item&gt;2085&lt;/item&gt;&lt;item&gt;2091&lt;/item&gt;&lt;item&gt;2093&lt;/item&gt;&lt;item&gt;2094&lt;/item&gt;&lt;item&gt;2097&lt;/item&gt;&lt;item&gt;2098&lt;/item&gt;&lt;item&gt;2099&lt;/item&gt;&lt;item&gt;2100&lt;/item&gt;&lt;item&gt;2105&lt;/item&gt;&lt;item&gt;2106&lt;/item&gt;&lt;item&gt;2108&lt;/item&gt;&lt;item&gt;2109&lt;/item&gt;&lt;item&gt;2110&lt;/item&gt;&lt;item&gt;2113&lt;/item&gt;&lt;item&gt;2114&lt;/item&gt;&lt;item&gt;2116&lt;/item&gt;&lt;item&gt;2117&lt;/item&gt;&lt;item&gt;2118&lt;/item&gt;&lt;item&gt;2120&lt;/item&gt;&lt;item&gt;2124&lt;/item&gt;&lt;item&gt;2125&lt;/item&gt;&lt;item&gt;2128&lt;/item&gt;&lt;item&gt;2130&lt;/item&gt;&lt;item&gt;2132&lt;/item&gt;&lt;item&gt;2133&lt;/item&gt;&lt;item&gt;2134&lt;/item&gt;&lt;item&gt;2135&lt;/item&gt;&lt;item&gt;2138&lt;/item&gt;&lt;item&gt;2156&lt;/item&gt;&lt;item&gt;2157&lt;/item&gt;&lt;item&gt;2170&lt;/item&gt;&lt;item&gt;2174&lt;/item&gt;&lt;item&gt;2182&lt;/item&gt;&lt;item&gt;2185&lt;/item&gt;&lt;item&gt;2186&lt;/item&gt;&lt;item&gt;2188&lt;/item&gt;&lt;item&gt;2200&lt;/item&gt;&lt;item&gt;2201&lt;/item&gt;&lt;item&gt;2213&lt;/item&gt;&lt;item&gt;2258&lt;/item&gt;&lt;item&gt;2260&lt;/item&gt;&lt;item&gt;2268&lt;/item&gt;&lt;item&gt;2292&lt;/item&gt;&lt;item&gt;2293&lt;/item&gt;&lt;item&gt;2298&lt;/item&gt;&lt;item&gt;2451&lt;/item&gt;&lt;item&gt;2459&lt;/item&gt;&lt;item&gt;2474&lt;/item&gt;&lt;/record-ids&gt;&lt;/item&gt;&lt;/Libraries&gt;"/>
  </w:docVars>
  <w:rsids>
    <w:rsidRoot w:val="006935C1"/>
    <w:rsid w:val="00000C85"/>
    <w:rsid w:val="00000E5C"/>
    <w:rsid w:val="0000193F"/>
    <w:rsid w:val="00001D9E"/>
    <w:rsid w:val="00002CB3"/>
    <w:rsid w:val="00003B51"/>
    <w:rsid w:val="00003CFD"/>
    <w:rsid w:val="000048D2"/>
    <w:rsid w:val="00005E5D"/>
    <w:rsid w:val="00006659"/>
    <w:rsid w:val="000067B9"/>
    <w:rsid w:val="0000689B"/>
    <w:rsid w:val="00006CFB"/>
    <w:rsid w:val="0000724F"/>
    <w:rsid w:val="00010CCA"/>
    <w:rsid w:val="00012943"/>
    <w:rsid w:val="00013221"/>
    <w:rsid w:val="0001446A"/>
    <w:rsid w:val="000152BB"/>
    <w:rsid w:val="00015799"/>
    <w:rsid w:val="00015CA2"/>
    <w:rsid w:val="00015E51"/>
    <w:rsid w:val="000160EA"/>
    <w:rsid w:val="00016305"/>
    <w:rsid w:val="00016486"/>
    <w:rsid w:val="0001781A"/>
    <w:rsid w:val="00017C1C"/>
    <w:rsid w:val="0002132C"/>
    <w:rsid w:val="0002259E"/>
    <w:rsid w:val="0002503D"/>
    <w:rsid w:val="00026F40"/>
    <w:rsid w:val="00027155"/>
    <w:rsid w:val="000313D6"/>
    <w:rsid w:val="0003152E"/>
    <w:rsid w:val="00031570"/>
    <w:rsid w:val="0003259F"/>
    <w:rsid w:val="000325A2"/>
    <w:rsid w:val="00032CCD"/>
    <w:rsid w:val="00034CFA"/>
    <w:rsid w:val="00035895"/>
    <w:rsid w:val="00035E62"/>
    <w:rsid w:val="0003686D"/>
    <w:rsid w:val="00040068"/>
    <w:rsid w:val="000404D5"/>
    <w:rsid w:val="00040A88"/>
    <w:rsid w:val="00040D99"/>
    <w:rsid w:val="000412C0"/>
    <w:rsid w:val="00044ADB"/>
    <w:rsid w:val="00044C28"/>
    <w:rsid w:val="00044CBC"/>
    <w:rsid w:val="00045FB8"/>
    <w:rsid w:val="00051735"/>
    <w:rsid w:val="00051A4D"/>
    <w:rsid w:val="00051D4C"/>
    <w:rsid w:val="000537F0"/>
    <w:rsid w:val="0005520C"/>
    <w:rsid w:val="0005653B"/>
    <w:rsid w:val="00057064"/>
    <w:rsid w:val="000574F7"/>
    <w:rsid w:val="00057C43"/>
    <w:rsid w:val="00061E0E"/>
    <w:rsid w:val="000655CF"/>
    <w:rsid w:val="00066058"/>
    <w:rsid w:val="0006635E"/>
    <w:rsid w:val="00066450"/>
    <w:rsid w:val="00067A3E"/>
    <w:rsid w:val="000712C4"/>
    <w:rsid w:val="00071677"/>
    <w:rsid w:val="000719C5"/>
    <w:rsid w:val="000728BA"/>
    <w:rsid w:val="00075558"/>
    <w:rsid w:val="00075767"/>
    <w:rsid w:val="00076F97"/>
    <w:rsid w:val="00081603"/>
    <w:rsid w:val="000828A2"/>
    <w:rsid w:val="00083208"/>
    <w:rsid w:val="00083997"/>
    <w:rsid w:val="00083C14"/>
    <w:rsid w:val="000851A2"/>
    <w:rsid w:val="00086185"/>
    <w:rsid w:val="000865EA"/>
    <w:rsid w:val="0008741F"/>
    <w:rsid w:val="00091B3C"/>
    <w:rsid w:val="00094C43"/>
    <w:rsid w:val="00095026"/>
    <w:rsid w:val="000956CE"/>
    <w:rsid w:val="00095D96"/>
    <w:rsid w:val="000974BA"/>
    <w:rsid w:val="00097636"/>
    <w:rsid w:val="00097C82"/>
    <w:rsid w:val="000A0166"/>
    <w:rsid w:val="000A01D8"/>
    <w:rsid w:val="000A0538"/>
    <w:rsid w:val="000A0BEE"/>
    <w:rsid w:val="000A14B6"/>
    <w:rsid w:val="000A2D87"/>
    <w:rsid w:val="000A3081"/>
    <w:rsid w:val="000A3C27"/>
    <w:rsid w:val="000A4E56"/>
    <w:rsid w:val="000A5192"/>
    <w:rsid w:val="000A6A6A"/>
    <w:rsid w:val="000A6B97"/>
    <w:rsid w:val="000A7DF6"/>
    <w:rsid w:val="000B0DBD"/>
    <w:rsid w:val="000B3095"/>
    <w:rsid w:val="000B335B"/>
    <w:rsid w:val="000B3699"/>
    <w:rsid w:val="000B57E2"/>
    <w:rsid w:val="000B682A"/>
    <w:rsid w:val="000B7135"/>
    <w:rsid w:val="000C019A"/>
    <w:rsid w:val="000C3E63"/>
    <w:rsid w:val="000C4833"/>
    <w:rsid w:val="000C6075"/>
    <w:rsid w:val="000C6753"/>
    <w:rsid w:val="000C7A27"/>
    <w:rsid w:val="000D024B"/>
    <w:rsid w:val="000D3A83"/>
    <w:rsid w:val="000D418F"/>
    <w:rsid w:val="000D44B4"/>
    <w:rsid w:val="000D5EAE"/>
    <w:rsid w:val="000D5FA8"/>
    <w:rsid w:val="000D7278"/>
    <w:rsid w:val="000E027D"/>
    <w:rsid w:val="000E1B7A"/>
    <w:rsid w:val="000E272B"/>
    <w:rsid w:val="000E3583"/>
    <w:rsid w:val="000E381E"/>
    <w:rsid w:val="000E4713"/>
    <w:rsid w:val="000E47C2"/>
    <w:rsid w:val="000E4BF8"/>
    <w:rsid w:val="000E4F42"/>
    <w:rsid w:val="000E5500"/>
    <w:rsid w:val="000E5696"/>
    <w:rsid w:val="000E61E1"/>
    <w:rsid w:val="000E6726"/>
    <w:rsid w:val="000E727B"/>
    <w:rsid w:val="000E7D2A"/>
    <w:rsid w:val="000F00DA"/>
    <w:rsid w:val="000F0183"/>
    <w:rsid w:val="000F037B"/>
    <w:rsid w:val="000F14B7"/>
    <w:rsid w:val="000F1953"/>
    <w:rsid w:val="000F38E5"/>
    <w:rsid w:val="000F3FAE"/>
    <w:rsid w:val="000F5B3C"/>
    <w:rsid w:val="000F5DFC"/>
    <w:rsid w:val="00100660"/>
    <w:rsid w:val="00104CAE"/>
    <w:rsid w:val="001053F2"/>
    <w:rsid w:val="0010541A"/>
    <w:rsid w:val="00105C28"/>
    <w:rsid w:val="00106284"/>
    <w:rsid w:val="00106573"/>
    <w:rsid w:val="00106F34"/>
    <w:rsid w:val="0010707B"/>
    <w:rsid w:val="001076B0"/>
    <w:rsid w:val="00107839"/>
    <w:rsid w:val="00107FEE"/>
    <w:rsid w:val="00110918"/>
    <w:rsid w:val="001109CA"/>
    <w:rsid w:val="00112A76"/>
    <w:rsid w:val="00112FFD"/>
    <w:rsid w:val="00114501"/>
    <w:rsid w:val="0011469F"/>
    <w:rsid w:val="00115794"/>
    <w:rsid w:val="00116A30"/>
    <w:rsid w:val="00116C96"/>
    <w:rsid w:val="001173B8"/>
    <w:rsid w:val="001202F2"/>
    <w:rsid w:val="0012151A"/>
    <w:rsid w:val="00122A8C"/>
    <w:rsid w:val="00122EAF"/>
    <w:rsid w:val="0012522B"/>
    <w:rsid w:val="00127631"/>
    <w:rsid w:val="0012796E"/>
    <w:rsid w:val="00133685"/>
    <w:rsid w:val="00135466"/>
    <w:rsid w:val="00136203"/>
    <w:rsid w:val="0013690B"/>
    <w:rsid w:val="001379E5"/>
    <w:rsid w:val="00137F9A"/>
    <w:rsid w:val="00140682"/>
    <w:rsid w:val="0014093A"/>
    <w:rsid w:val="00141239"/>
    <w:rsid w:val="00141D53"/>
    <w:rsid w:val="001427D3"/>
    <w:rsid w:val="00142945"/>
    <w:rsid w:val="00143F59"/>
    <w:rsid w:val="00144838"/>
    <w:rsid w:val="0014594F"/>
    <w:rsid w:val="00145FCC"/>
    <w:rsid w:val="0014757D"/>
    <w:rsid w:val="00147C75"/>
    <w:rsid w:val="0015100F"/>
    <w:rsid w:val="00151452"/>
    <w:rsid w:val="00151B53"/>
    <w:rsid w:val="00152482"/>
    <w:rsid w:val="00153110"/>
    <w:rsid w:val="00155110"/>
    <w:rsid w:val="00157A11"/>
    <w:rsid w:val="00160F21"/>
    <w:rsid w:val="001617E9"/>
    <w:rsid w:val="00162CCD"/>
    <w:rsid w:val="00163128"/>
    <w:rsid w:val="00163648"/>
    <w:rsid w:val="00163CD3"/>
    <w:rsid w:val="0017022B"/>
    <w:rsid w:val="00172AC8"/>
    <w:rsid w:val="0017657A"/>
    <w:rsid w:val="00180747"/>
    <w:rsid w:val="0018100A"/>
    <w:rsid w:val="001816CC"/>
    <w:rsid w:val="00182ECA"/>
    <w:rsid w:val="00183542"/>
    <w:rsid w:val="001836FA"/>
    <w:rsid w:val="0018417B"/>
    <w:rsid w:val="00185B1D"/>
    <w:rsid w:val="00186233"/>
    <w:rsid w:val="00186DD6"/>
    <w:rsid w:val="00186FB9"/>
    <w:rsid w:val="001911E2"/>
    <w:rsid w:val="0019121F"/>
    <w:rsid w:val="001930E6"/>
    <w:rsid w:val="00193224"/>
    <w:rsid w:val="0019424C"/>
    <w:rsid w:val="00194FA5"/>
    <w:rsid w:val="00196DB5"/>
    <w:rsid w:val="0019746A"/>
    <w:rsid w:val="00197F07"/>
    <w:rsid w:val="001A01A5"/>
    <w:rsid w:val="001A0AB2"/>
    <w:rsid w:val="001A2558"/>
    <w:rsid w:val="001A507E"/>
    <w:rsid w:val="001A6272"/>
    <w:rsid w:val="001A65CD"/>
    <w:rsid w:val="001A76E4"/>
    <w:rsid w:val="001B537A"/>
    <w:rsid w:val="001B7106"/>
    <w:rsid w:val="001C32A4"/>
    <w:rsid w:val="001C4F65"/>
    <w:rsid w:val="001C4F74"/>
    <w:rsid w:val="001C594E"/>
    <w:rsid w:val="001C6208"/>
    <w:rsid w:val="001C6F00"/>
    <w:rsid w:val="001C7716"/>
    <w:rsid w:val="001D26E5"/>
    <w:rsid w:val="001D32A8"/>
    <w:rsid w:val="001D37CE"/>
    <w:rsid w:val="001D3EF0"/>
    <w:rsid w:val="001D7188"/>
    <w:rsid w:val="001D73C5"/>
    <w:rsid w:val="001E02F4"/>
    <w:rsid w:val="001E2299"/>
    <w:rsid w:val="001E2A00"/>
    <w:rsid w:val="001E2FFC"/>
    <w:rsid w:val="001E61C7"/>
    <w:rsid w:val="001E6852"/>
    <w:rsid w:val="001E74F7"/>
    <w:rsid w:val="001F0618"/>
    <w:rsid w:val="001F097C"/>
    <w:rsid w:val="001F1DDD"/>
    <w:rsid w:val="001F1EF9"/>
    <w:rsid w:val="001F2201"/>
    <w:rsid w:val="001F3787"/>
    <w:rsid w:val="001F3978"/>
    <w:rsid w:val="001F6D03"/>
    <w:rsid w:val="001F729E"/>
    <w:rsid w:val="00200BCE"/>
    <w:rsid w:val="0020213A"/>
    <w:rsid w:val="002026E8"/>
    <w:rsid w:val="0020332B"/>
    <w:rsid w:val="00203C25"/>
    <w:rsid w:val="00204BAF"/>
    <w:rsid w:val="002075B6"/>
    <w:rsid w:val="00207935"/>
    <w:rsid w:val="00211585"/>
    <w:rsid w:val="0021175E"/>
    <w:rsid w:val="00211858"/>
    <w:rsid w:val="00213245"/>
    <w:rsid w:val="00215F93"/>
    <w:rsid w:val="00216B94"/>
    <w:rsid w:val="00216EE4"/>
    <w:rsid w:val="00217617"/>
    <w:rsid w:val="0022088F"/>
    <w:rsid w:val="00220B67"/>
    <w:rsid w:val="00220FAB"/>
    <w:rsid w:val="00221252"/>
    <w:rsid w:val="00222AA8"/>
    <w:rsid w:val="00223F25"/>
    <w:rsid w:val="00227AE3"/>
    <w:rsid w:val="00231D7E"/>
    <w:rsid w:val="00233598"/>
    <w:rsid w:val="00233D28"/>
    <w:rsid w:val="0023440D"/>
    <w:rsid w:val="00234F8E"/>
    <w:rsid w:val="00236750"/>
    <w:rsid w:val="00237023"/>
    <w:rsid w:val="002402B9"/>
    <w:rsid w:val="00242215"/>
    <w:rsid w:val="00245C42"/>
    <w:rsid w:val="002467A0"/>
    <w:rsid w:val="002501FF"/>
    <w:rsid w:val="002511CC"/>
    <w:rsid w:val="00251515"/>
    <w:rsid w:val="00251DD9"/>
    <w:rsid w:val="002542E5"/>
    <w:rsid w:val="002551CF"/>
    <w:rsid w:val="00257554"/>
    <w:rsid w:val="002615BD"/>
    <w:rsid w:val="00262111"/>
    <w:rsid w:val="002631DF"/>
    <w:rsid w:val="002634E9"/>
    <w:rsid w:val="00263F47"/>
    <w:rsid w:val="0026641C"/>
    <w:rsid w:val="002671BB"/>
    <w:rsid w:val="002679B4"/>
    <w:rsid w:val="00272A7D"/>
    <w:rsid w:val="0027446F"/>
    <w:rsid w:val="00274603"/>
    <w:rsid w:val="002757F7"/>
    <w:rsid w:val="00275853"/>
    <w:rsid w:val="00275EE2"/>
    <w:rsid w:val="0027694C"/>
    <w:rsid w:val="002774BB"/>
    <w:rsid w:val="002776F1"/>
    <w:rsid w:val="00277A4C"/>
    <w:rsid w:val="0028003F"/>
    <w:rsid w:val="002811DF"/>
    <w:rsid w:val="002815FF"/>
    <w:rsid w:val="0028166D"/>
    <w:rsid w:val="00281A7B"/>
    <w:rsid w:val="002822B8"/>
    <w:rsid w:val="00285024"/>
    <w:rsid w:val="00286BBC"/>
    <w:rsid w:val="0029016A"/>
    <w:rsid w:val="00290973"/>
    <w:rsid w:val="00290CA3"/>
    <w:rsid w:val="002929EC"/>
    <w:rsid w:val="00294300"/>
    <w:rsid w:val="00294BE7"/>
    <w:rsid w:val="00295DDD"/>
    <w:rsid w:val="00297B0C"/>
    <w:rsid w:val="002A00C9"/>
    <w:rsid w:val="002A02A2"/>
    <w:rsid w:val="002A0CDC"/>
    <w:rsid w:val="002A34F2"/>
    <w:rsid w:val="002A5406"/>
    <w:rsid w:val="002A5C0E"/>
    <w:rsid w:val="002A64B0"/>
    <w:rsid w:val="002A64D0"/>
    <w:rsid w:val="002A6CDB"/>
    <w:rsid w:val="002B0C17"/>
    <w:rsid w:val="002B14E1"/>
    <w:rsid w:val="002B1DD7"/>
    <w:rsid w:val="002B432A"/>
    <w:rsid w:val="002B52B1"/>
    <w:rsid w:val="002B56BD"/>
    <w:rsid w:val="002B6CE5"/>
    <w:rsid w:val="002C015A"/>
    <w:rsid w:val="002C0B15"/>
    <w:rsid w:val="002C1296"/>
    <w:rsid w:val="002C1E42"/>
    <w:rsid w:val="002C2AEF"/>
    <w:rsid w:val="002C37C6"/>
    <w:rsid w:val="002C4FA7"/>
    <w:rsid w:val="002C6988"/>
    <w:rsid w:val="002C7CBC"/>
    <w:rsid w:val="002D1055"/>
    <w:rsid w:val="002D10CF"/>
    <w:rsid w:val="002D12E7"/>
    <w:rsid w:val="002D1A82"/>
    <w:rsid w:val="002D1CF5"/>
    <w:rsid w:val="002D2ADE"/>
    <w:rsid w:val="002D37C4"/>
    <w:rsid w:val="002D3BBA"/>
    <w:rsid w:val="002D417A"/>
    <w:rsid w:val="002D4478"/>
    <w:rsid w:val="002D5EB1"/>
    <w:rsid w:val="002D7C3B"/>
    <w:rsid w:val="002E0C17"/>
    <w:rsid w:val="002E2012"/>
    <w:rsid w:val="002E2D97"/>
    <w:rsid w:val="002E2FE3"/>
    <w:rsid w:val="002E3E3B"/>
    <w:rsid w:val="002E3FDF"/>
    <w:rsid w:val="002E4777"/>
    <w:rsid w:val="002E54C6"/>
    <w:rsid w:val="002E6795"/>
    <w:rsid w:val="002E719A"/>
    <w:rsid w:val="002E77B8"/>
    <w:rsid w:val="002E7EA1"/>
    <w:rsid w:val="002F1C27"/>
    <w:rsid w:val="002F28EB"/>
    <w:rsid w:val="002F3296"/>
    <w:rsid w:val="002F4536"/>
    <w:rsid w:val="002F4EA3"/>
    <w:rsid w:val="002F6981"/>
    <w:rsid w:val="002F6C69"/>
    <w:rsid w:val="0030001F"/>
    <w:rsid w:val="00300ED9"/>
    <w:rsid w:val="00302952"/>
    <w:rsid w:val="00302ACD"/>
    <w:rsid w:val="00312045"/>
    <w:rsid w:val="00312FA5"/>
    <w:rsid w:val="003143A1"/>
    <w:rsid w:val="00314645"/>
    <w:rsid w:val="0031492B"/>
    <w:rsid w:val="003150E5"/>
    <w:rsid w:val="00316C17"/>
    <w:rsid w:val="00316ED2"/>
    <w:rsid w:val="00317B4C"/>
    <w:rsid w:val="00317BA4"/>
    <w:rsid w:val="00320C19"/>
    <w:rsid w:val="0032119A"/>
    <w:rsid w:val="003225DF"/>
    <w:rsid w:val="003266A7"/>
    <w:rsid w:val="00330072"/>
    <w:rsid w:val="00330F46"/>
    <w:rsid w:val="00331004"/>
    <w:rsid w:val="0033115D"/>
    <w:rsid w:val="00331FD7"/>
    <w:rsid w:val="00332582"/>
    <w:rsid w:val="00332853"/>
    <w:rsid w:val="0033352A"/>
    <w:rsid w:val="0033396C"/>
    <w:rsid w:val="003354EA"/>
    <w:rsid w:val="00335A8D"/>
    <w:rsid w:val="00336899"/>
    <w:rsid w:val="00337BA7"/>
    <w:rsid w:val="003402A9"/>
    <w:rsid w:val="00342202"/>
    <w:rsid w:val="00342BA2"/>
    <w:rsid w:val="00343738"/>
    <w:rsid w:val="00344118"/>
    <w:rsid w:val="003441CE"/>
    <w:rsid w:val="00346D2B"/>
    <w:rsid w:val="003473F2"/>
    <w:rsid w:val="00350167"/>
    <w:rsid w:val="00350349"/>
    <w:rsid w:val="00351BCF"/>
    <w:rsid w:val="00352E56"/>
    <w:rsid w:val="00352EC9"/>
    <w:rsid w:val="00353DDB"/>
    <w:rsid w:val="00354A0E"/>
    <w:rsid w:val="00355DB7"/>
    <w:rsid w:val="00356C42"/>
    <w:rsid w:val="003570C1"/>
    <w:rsid w:val="00357463"/>
    <w:rsid w:val="00357CF7"/>
    <w:rsid w:val="00360D56"/>
    <w:rsid w:val="00362963"/>
    <w:rsid w:val="00362E0A"/>
    <w:rsid w:val="00362E2A"/>
    <w:rsid w:val="003639E5"/>
    <w:rsid w:val="003651DE"/>
    <w:rsid w:val="00366B73"/>
    <w:rsid w:val="00367074"/>
    <w:rsid w:val="00367C69"/>
    <w:rsid w:val="00371C5A"/>
    <w:rsid w:val="00371F04"/>
    <w:rsid w:val="00373C8E"/>
    <w:rsid w:val="00374A35"/>
    <w:rsid w:val="00374A88"/>
    <w:rsid w:val="0037578D"/>
    <w:rsid w:val="00375E08"/>
    <w:rsid w:val="00376E1A"/>
    <w:rsid w:val="003808C1"/>
    <w:rsid w:val="003821F4"/>
    <w:rsid w:val="00382A91"/>
    <w:rsid w:val="003833FA"/>
    <w:rsid w:val="00385D11"/>
    <w:rsid w:val="00385F2C"/>
    <w:rsid w:val="00386193"/>
    <w:rsid w:val="00386CF3"/>
    <w:rsid w:val="0038729C"/>
    <w:rsid w:val="0039071D"/>
    <w:rsid w:val="0039176C"/>
    <w:rsid w:val="00391D40"/>
    <w:rsid w:val="00391DC7"/>
    <w:rsid w:val="00391E91"/>
    <w:rsid w:val="003925C3"/>
    <w:rsid w:val="00392E77"/>
    <w:rsid w:val="00393128"/>
    <w:rsid w:val="00393345"/>
    <w:rsid w:val="00393612"/>
    <w:rsid w:val="00393A72"/>
    <w:rsid w:val="00393A99"/>
    <w:rsid w:val="00393F69"/>
    <w:rsid w:val="00396062"/>
    <w:rsid w:val="003974C7"/>
    <w:rsid w:val="003A063A"/>
    <w:rsid w:val="003A2D38"/>
    <w:rsid w:val="003A318F"/>
    <w:rsid w:val="003A44AF"/>
    <w:rsid w:val="003B3CE4"/>
    <w:rsid w:val="003B3D6D"/>
    <w:rsid w:val="003B4DBB"/>
    <w:rsid w:val="003B5949"/>
    <w:rsid w:val="003B7C55"/>
    <w:rsid w:val="003C0171"/>
    <w:rsid w:val="003C0642"/>
    <w:rsid w:val="003C06C3"/>
    <w:rsid w:val="003C1607"/>
    <w:rsid w:val="003C2F78"/>
    <w:rsid w:val="003C3893"/>
    <w:rsid w:val="003C5159"/>
    <w:rsid w:val="003C5EE8"/>
    <w:rsid w:val="003C6888"/>
    <w:rsid w:val="003C6B9A"/>
    <w:rsid w:val="003C6F49"/>
    <w:rsid w:val="003D0B53"/>
    <w:rsid w:val="003D0F91"/>
    <w:rsid w:val="003D1C61"/>
    <w:rsid w:val="003D1E9B"/>
    <w:rsid w:val="003D26E8"/>
    <w:rsid w:val="003D27A5"/>
    <w:rsid w:val="003D3FB7"/>
    <w:rsid w:val="003D46F7"/>
    <w:rsid w:val="003D49E1"/>
    <w:rsid w:val="003D584C"/>
    <w:rsid w:val="003D5874"/>
    <w:rsid w:val="003D60A4"/>
    <w:rsid w:val="003D7C76"/>
    <w:rsid w:val="003D7CFD"/>
    <w:rsid w:val="003E096F"/>
    <w:rsid w:val="003E1887"/>
    <w:rsid w:val="003E191C"/>
    <w:rsid w:val="003E24B9"/>
    <w:rsid w:val="003E284D"/>
    <w:rsid w:val="003E2AC6"/>
    <w:rsid w:val="003E314D"/>
    <w:rsid w:val="003E4DFE"/>
    <w:rsid w:val="003E588A"/>
    <w:rsid w:val="003E5DBA"/>
    <w:rsid w:val="003E5DD7"/>
    <w:rsid w:val="003E7D3A"/>
    <w:rsid w:val="003E7F51"/>
    <w:rsid w:val="003F1850"/>
    <w:rsid w:val="003F2D5C"/>
    <w:rsid w:val="003F317C"/>
    <w:rsid w:val="003F335B"/>
    <w:rsid w:val="003F4452"/>
    <w:rsid w:val="003F5B79"/>
    <w:rsid w:val="003F6DE1"/>
    <w:rsid w:val="003F6E37"/>
    <w:rsid w:val="00402D8B"/>
    <w:rsid w:val="00403DE3"/>
    <w:rsid w:val="004044C3"/>
    <w:rsid w:val="004051D9"/>
    <w:rsid w:val="004057D8"/>
    <w:rsid w:val="00406094"/>
    <w:rsid w:val="004068D7"/>
    <w:rsid w:val="00406EC7"/>
    <w:rsid w:val="0040791B"/>
    <w:rsid w:val="0041039D"/>
    <w:rsid w:val="00411501"/>
    <w:rsid w:val="00412BA9"/>
    <w:rsid w:val="00413C4E"/>
    <w:rsid w:val="0041434E"/>
    <w:rsid w:val="004147A7"/>
    <w:rsid w:val="00416576"/>
    <w:rsid w:val="00416BED"/>
    <w:rsid w:val="00417FAB"/>
    <w:rsid w:val="00420632"/>
    <w:rsid w:val="00420AA1"/>
    <w:rsid w:val="00420DB6"/>
    <w:rsid w:val="004214E8"/>
    <w:rsid w:val="00427A8D"/>
    <w:rsid w:val="0043097C"/>
    <w:rsid w:val="004315E2"/>
    <w:rsid w:val="004331F9"/>
    <w:rsid w:val="0043371D"/>
    <w:rsid w:val="00433FDB"/>
    <w:rsid w:val="0043427E"/>
    <w:rsid w:val="0043458C"/>
    <w:rsid w:val="00434F58"/>
    <w:rsid w:val="00435575"/>
    <w:rsid w:val="00435822"/>
    <w:rsid w:val="0043780C"/>
    <w:rsid w:val="00441F20"/>
    <w:rsid w:val="00445EA9"/>
    <w:rsid w:val="00445FE0"/>
    <w:rsid w:val="00453B98"/>
    <w:rsid w:val="004551EF"/>
    <w:rsid w:val="00456890"/>
    <w:rsid w:val="00456CBB"/>
    <w:rsid w:val="004602CE"/>
    <w:rsid w:val="004604A7"/>
    <w:rsid w:val="004647AF"/>
    <w:rsid w:val="004729EF"/>
    <w:rsid w:val="00474210"/>
    <w:rsid w:val="0047493F"/>
    <w:rsid w:val="0047596E"/>
    <w:rsid w:val="004763A5"/>
    <w:rsid w:val="004777B5"/>
    <w:rsid w:val="00480458"/>
    <w:rsid w:val="00480AF9"/>
    <w:rsid w:val="0048130B"/>
    <w:rsid w:val="0048355D"/>
    <w:rsid w:val="00483903"/>
    <w:rsid w:val="00486D8B"/>
    <w:rsid w:val="004916A3"/>
    <w:rsid w:val="004917DC"/>
    <w:rsid w:val="00492073"/>
    <w:rsid w:val="0049222F"/>
    <w:rsid w:val="00492313"/>
    <w:rsid w:val="004924D4"/>
    <w:rsid w:val="00492507"/>
    <w:rsid w:val="00494717"/>
    <w:rsid w:val="00495734"/>
    <w:rsid w:val="00495889"/>
    <w:rsid w:val="0049609B"/>
    <w:rsid w:val="00496EA4"/>
    <w:rsid w:val="0049703B"/>
    <w:rsid w:val="00497B00"/>
    <w:rsid w:val="00497D2F"/>
    <w:rsid w:val="004A0DB2"/>
    <w:rsid w:val="004A1F77"/>
    <w:rsid w:val="004A233F"/>
    <w:rsid w:val="004A3498"/>
    <w:rsid w:val="004A391A"/>
    <w:rsid w:val="004A3BBB"/>
    <w:rsid w:val="004A54D8"/>
    <w:rsid w:val="004A590E"/>
    <w:rsid w:val="004A6B94"/>
    <w:rsid w:val="004A7A37"/>
    <w:rsid w:val="004B0693"/>
    <w:rsid w:val="004B0CC4"/>
    <w:rsid w:val="004B1383"/>
    <w:rsid w:val="004B18CB"/>
    <w:rsid w:val="004B2DFC"/>
    <w:rsid w:val="004B3823"/>
    <w:rsid w:val="004B3A7B"/>
    <w:rsid w:val="004B3DA7"/>
    <w:rsid w:val="004B4CE0"/>
    <w:rsid w:val="004B5874"/>
    <w:rsid w:val="004B5A92"/>
    <w:rsid w:val="004B6E67"/>
    <w:rsid w:val="004B7441"/>
    <w:rsid w:val="004B77BD"/>
    <w:rsid w:val="004C3002"/>
    <w:rsid w:val="004C3696"/>
    <w:rsid w:val="004C3CB2"/>
    <w:rsid w:val="004C5439"/>
    <w:rsid w:val="004C6FEF"/>
    <w:rsid w:val="004D04DF"/>
    <w:rsid w:val="004D2142"/>
    <w:rsid w:val="004D25BC"/>
    <w:rsid w:val="004D27DB"/>
    <w:rsid w:val="004D2F92"/>
    <w:rsid w:val="004D5065"/>
    <w:rsid w:val="004D6682"/>
    <w:rsid w:val="004D694B"/>
    <w:rsid w:val="004E0310"/>
    <w:rsid w:val="004E0DC7"/>
    <w:rsid w:val="004E209F"/>
    <w:rsid w:val="004E4D1C"/>
    <w:rsid w:val="004E544E"/>
    <w:rsid w:val="004E54C5"/>
    <w:rsid w:val="004E6311"/>
    <w:rsid w:val="004E6F89"/>
    <w:rsid w:val="004F022B"/>
    <w:rsid w:val="004F0B2F"/>
    <w:rsid w:val="004F1002"/>
    <w:rsid w:val="004F1B26"/>
    <w:rsid w:val="004F1C90"/>
    <w:rsid w:val="004F2001"/>
    <w:rsid w:val="004F21A3"/>
    <w:rsid w:val="004F3CE5"/>
    <w:rsid w:val="004F6506"/>
    <w:rsid w:val="004F7226"/>
    <w:rsid w:val="004F778E"/>
    <w:rsid w:val="00500623"/>
    <w:rsid w:val="00500734"/>
    <w:rsid w:val="00501003"/>
    <w:rsid w:val="00502031"/>
    <w:rsid w:val="00502341"/>
    <w:rsid w:val="005033D5"/>
    <w:rsid w:val="005065D4"/>
    <w:rsid w:val="00506797"/>
    <w:rsid w:val="00507AE4"/>
    <w:rsid w:val="00507D36"/>
    <w:rsid w:val="00511040"/>
    <w:rsid w:val="005116F5"/>
    <w:rsid w:val="00513A34"/>
    <w:rsid w:val="00515223"/>
    <w:rsid w:val="00516CF7"/>
    <w:rsid w:val="00517B5F"/>
    <w:rsid w:val="0052137D"/>
    <w:rsid w:val="005228E2"/>
    <w:rsid w:val="0052309A"/>
    <w:rsid w:val="00525363"/>
    <w:rsid w:val="00525AC1"/>
    <w:rsid w:val="00530E4E"/>
    <w:rsid w:val="0053133E"/>
    <w:rsid w:val="00532473"/>
    <w:rsid w:val="005357C8"/>
    <w:rsid w:val="00537594"/>
    <w:rsid w:val="00537EFE"/>
    <w:rsid w:val="0054006D"/>
    <w:rsid w:val="00540129"/>
    <w:rsid w:val="0054064E"/>
    <w:rsid w:val="00540CFE"/>
    <w:rsid w:val="0054121E"/>
    <w:rsid w:val="005428D7"/>
    <w:rsid w:val="00543FA1"/>
    <w:rsid w:val="00545781"/>
    <w:rsid w:val="0054612E"/>
    <w:rsid w:val="00546646"/>
    <w:rsid w:val="00546951"/>
    <w:rsid w:val="00547A27"/>
    <w:rsid w:val="00550F2B"/>
    <w:rsid w:val="00551A9A"/>
    <w:rsid w:val="00552038"/>
    <w:rsid w:val="00552CD7"/>
    <w:rsid w:val="00553CF4"/>
    <w:rsid w:val="00555DC9"/>
    <w:rsid w:val="0055624A"/>
    <w:rsid w:val="00557FF1"/>
    <w:rsid w:val="0056072D"/>
    <w:rsid w:val="00562972"/>
    <w:rsid w:val="00562EEC"/>
    <w:rsid w:val="00563336"/>
    <w:rsid w:val="00565D05"/>
    <w:rsid w:val="00566A42"/>
    <w:rsid w:val="00566CCC"/>
    <w:rsid w:val="005670B7"/>
    <w:rsid w:val="005673A3"/>
    <w:rsid w:val="0057023E"/>
    <w:rsid w:val="0057175D"/>
    <w:rsid w:val="0057191B"/>
    <w:rsid w:val="005722E2"/>
    <w:rsid w:val="00572639"/>
    <w:rsid w:val="00574504"/>
    <w:rsid w:val="005768D0"/>
    <w:rsid w:val="00577FC3"/>
    <w:rsid w:val="00580220"/>
    <w:rsid w:val="00582A68"/>
    <w:rsid w:val="00583898"/>
    <w:rsid w:val="00584266"/>
    <w:rsid w:val="00585097"/>
    <w:rsid w:val="00586494"/>
    <w:rsid w:val="00586C5E"/>
    <w:rsid w:val="00587013"/>
    <w:rsid w:val="00587D2F"/>
    <w:rsid w:val="00590F7E"/>
    <w:rsid w:val="00591ACE"/>
    <w:rsid w:val="00591EF7"/>
    <w:rsid w:val="005920E7"/>
    <w:rsid w:val="005921E1"/>
    <w:rsid w:val="005949BC"/>
    <w:rsid w:val="0059549E"/>
    <w:rsid w:val="00596C64"/>
    <w:rsid w:val="005A380B"/>
    <w:rsid w:val="005A616E"/>
    <w:rsid w:val="005A736F"/>
    <w:rsid w:val="005A7FBA"/>
    <w:rsid w:val="005B07A1"/>
    <w:rsid w:val="005B0B74"/>
    <w:rsid w:val="005B1143"/>
    <w:rsid w:val="005B1A16"/>
    <w:rsid w:val="005B22E7"/>
    <w:rsid w:val="005B2668"/>
    <w:rsid w:val="005B2EF8"/>
    <w:rsid w:val="005B4F88"/>
    <w:rsid w:val="005B6175"/>
    <w:rsid w:val="005B6937"/>
    <w:rsid w:val="005B7913"/>
    <w:rsid w:val="005C0794"/>
    <w:rsid w:val="005C152F"/>
    <w:rsid w:val="005C39F1"/>
    <w:rsid w:val="005C3FD9"/>
    <w:rsid w:val="005C4102"/>
    <w:rsid w:val="005C4248"/>
    <w:rsid w:val="005C49D0"/>
    <w:rsid w:val="005C4AF2"/>
    <w:rsid w:val="005C571C"/>
    <w:rsid w:val="005C596E"/>
    <w:rsid w:val="005C61DB"/>
    <w:rsid w:val="005C6FEB"/>
    <w:rsid w:val="005C770A"/>
    <w:rsid w:val="005C7898"/>
    <w:rsid w:val="005D0162"/>
    <w:rsid w:val="005D0B8E"/>
    <w:rsid w:val="005D0BBC"/>
    <w:rsid w:val="005D1CD5"/>
    <w:rsid w:val="005D1EEA"/>
    <w:rsid w:val="005D23D8"/>
    <w:rsid w:val="005D3283"/>
    <w:rsid w:val="005D541F"/>
    <w:rsid w:val="005E05CF"/>
    <w:rsid w:val="005E0D0B"/>
    <w:rsid w:val="005E26C9"/>
    <w:rsid w:val="005E2C5C"/>
    <w:rsid w:val="005E2F4C"/>
    <w:rsid w:val="005E5A52"/>
    <w:rsid w:val="005E6136"/>
    <w:rsid w:val="005E6367"/>
    <w:rsid w:val="005E67EB"/>
    <w:rsid w:val="005E75A8"/>
    <w:rsid w:val="005E7E6D"/>
    <w:rsid w:val="005F0591"/>
    <w:rsid w:val="005F09B3"/>
    <w:rsid w:val="005F179A"/>
    <w:rsid w:val="005F3B06"/>
    <w:rsid w:val="005F3CB6"/>
    <w:rsid w:val="005F40A7"/>
    <w:rsid w:val="005F5F38"/>
    <w:rsid w:val="005F774B"/>
    <w:rsid w:val="00602F23"/>
    <w:rsid w:val="006053C2"/>
    <w:rsid w:val="006067D3"/>
    <w:rsid w:val="00611D72"/>
    <w:rsid w:val="00612717"/>
    <w:rsid w:val="00613EE6"/>
    <w:rsid w:val="006142CE"/>
    <w:rsid w:val="00614863"/>
    <w:rsid w:val="00615B58"/>
    <w:rsid w:val="00616387"/>
    <w:rsid w:val="00616F07"/>
    <w:rsid w:val="006200BA"/>
    <w:rsid w:val="0062225B"/>
    <w:rsid w:val="00622ACF"/>
    <w:rsid w:val="00623837"/>
    <w:rsid w:val="00625032"/>
    <w:rsid w:val="0062521A"/>
    <w:rsid w:val="006262D0"/>
    <w:rsid w:val="006318EB"/>
    <w:rsid w:val="00634575"/>
    <w:rsid w:val="00634906"/>
    <w:rsid w:val="00634D03"/>
    <w:rsid w:val="00634EE1"/>
    <w:rsid w:val="00635258"/>
    <w:rsid w:val="00635C23"/>
    <w:rsid w:val="006360CB"/>
    <w:rsid w:val="0063721C"/>
    <w:rsid w:val="006402A2"/>
    <w:rsid w:val="006402AE"/>
    <w:rsid w:val="00640BB5"/>
    <w:rsid w:val="006417E4"/>
    <w:rsid w:val="00642B88"/>
    <w:rsid w:val="00643135"/>
    <w:rsid w:val="006437BE"/>
    <w:rsid w:val="006445A5"/>
    <w:rsid w:val="00644A1B"/>
    <w:rsid w:val="006464B3"/>
    <w:rsid w:val="0064692F"/>
    <w:rsid w:val="0064741B"/>
    <w:rsid w:val="00647CEE"/>
    <w:rsid w:val="00650001"/>
    <w:rsid w:val="00650B47"/>
    <w:rsid w:val="0065137F"/>
    <w:rsid w:val="00651619"/>
    <w:rsid w:val="00651CEE"/>
    <w:rsid w:val="006537BD"/>
    <w:rsid w:val="00653AEA"/>
    <w:rsid w:val="00653DA7"/>
    <w:rsid w:val="00654D75"/>
    <w:rsid w:val="00655FE1"/>
    <w:rsid w:val="00657894"/>
    <w:rsid w:val="00657A9C"/>
    <w:rsid w:val="0066045E"/>
    <w:rsid w:val="006608C1"/>
    <w:rsid w:val="00662516"/>
    <w:rsid w:val="00664143"/>
    <w:rsid w:val="00665086"/>
    <w:rsid w:val="00665E4D"/>
    <w:rsid w:val="00666D8D"/>
    <w:rsid w:val="00666DB8"/>
    <w:rsid w:val="00670D39"/>
    <w:rsid w:val="006713D0"/>
    <w:rsid w:val="00671CC2"/>
    <w:rsid w:val="00671EF7"/>
    <w:rsid w:val="00671F36"/>
    <w:rsid w:val="006721AE"/>
    <w:rsid w:val="00672D79"/>
    <w:rsid w:val="006735BD"/>
    <w:rsid w:val="00673EBD"/>
    <w:rsid w:val="00674AB5"/>
    <w:rsid w:val="0067596C"/>
    <w:rsid w:val="00677CC8"/>
    <w:rsid w:val="0068180A"/>
    <w:rsid w:val="00681D44"/>
    <w:rsid w:val="006850A6"/>
    <w:rsid w:val="006868F3"/>
    <w:rsid w:val="006870F7"/>
    <w:rsid w:val="006916AE"/>
    <w:rsid w:val="00691C81"/>
    <w:rsid w:val="00692D82"/>
    <w:rsid w:val="006935C1"/>
    <w:rsid w:val="00694935"/>
    <w:rsid w:val="00696639"/>
    <w:rsid w:val="0069680B"/>
    <w:rsid w:val="00697F2C"/>
    <w:rsid w:val="006A08D2"/>
    <w:rsid w:val="006A18BF"/>
    <w:rsid w:val="006A1C58"/>
    <w:rsid w:val="006A2B36"/>
    <w:rsid w:val="006A3319"/>
    <w:rsid w:val="006A3C32"/>
    <w:rsid w:val="006A3CEF"/>
    <w:rsid w:val="006A6F88"/>
    <w:rsid w:val="006B1277"/>
    <w:rsid w:val="006B2729"/>
    <w:rsid w:val="006B3050"/>
    <w:rsid w:val="006B3D33"/>
    <w:rsid w:val="006B4142"/>
    <w:rsid w:val="006B4870"/>
    <w:rsid w:val="006B54BC"/>
    <w:rsid w:val="006B5796"/>
    <w:rsid w:val="006B5DA7"/>
    <w:rsid w:val="006B66B0"/>
    <w:rsid w:val="006B6AB2"/>
    <w:rsid w:val="006C01FF"/>
    <w:rsid w:val="006C0B28"/>
    <w:rsid w:val="006C1010"/>
    <w:rsid w:val="006C1D61"/>
    <w:rsid w:val="006C212B"/>
    <w:rsid w:val="006C218B"/>
    <w:rsid w:val="006C63AB"/>
    <w:rsid w:val="006C6459"/>
    <w:rsid w:val="006C7C75"/>
    <w:rsid w:val="006D0F0E"/>
    <w:rsid w:val="006D2781"/>
    <w:rsid w:val="006D2803"/>
    <w:rsid w:val="006D3198"/>
    <w:rsid w:val="006D339D"/>
    <w:rsid w:val="006D49EC"/>
    <w:rsid w:val="006D4B93"/>
    <w:rsid w:val="006D50E3"/>
    <w:rsid w:val="006D6130"/>
    <w:rsid w:val="006D7115"/>
    <w:rsid w:val="006E0146"/>
    <w:rsid w:val="006E2ED4"/>
    <w:rsid w:val="006E3708"/>
    <w:rsid w:val="006E51AA"/>
    <w:rsid w:val="006E51C4"/>
    <w:rsid w:val="006E56A7"/>
    <w:rsid w:val="006E6386"/>
    <w:rsid w:val="006E77DA"/>
    <w:rsid w:val="006E7CC8"/>
    <w:rsid w:val="006F2241"/>
    <w:rsid w:val="006F36D7"/>
    <w:rsid w:val="006F4F62"/>
    <w:rsid w:val="007039C0"/>
    <w:rsid w:val="0070575A"/>
    <w:rsid w:val="00707633"/>
    <w:rsid w:val="00707A43"/>
    <w:rsid w:val="00710B33"/>
    <w:rsid w:val="00712B21"/>
    <w:rsid w:val="00713C90"/>
    <w:rsid w:val="007150D3"/>
    <w:rsid w:val="00715647"/>
    <w:rsid w:val="007161DD"/>
    <w:rsid w:val="007178B9"/>
    <w:rsid w:val="00721FF6"/>
    <w:rsid w:val="007223A6"/>
    <w:rsid w:val="007233FC"/>
    <w:rsid w:val="00726485"/>
    <w:rsid w:val="007265BC"/>
    <w:rsid w:val="007312F1"/>
    <w:rsid w:val="00731C9F"/>
    <w:rsid w:val="00732411"/>
    <w:rsid w:val="00734B32"/>
    <w:rsid w:val="0073604E"/>
    <w:rsid w:val="007375F2"/>
    <w:rsid w:val="00737F09"/>
    <w:rsid w:val="00741310"/>
    <w:rsid w:val="00741B4F"/>
    <w:rsid w:val="00743067"/>
    <w:rsid w:val="007436CE"/>
    <w:rsid w:val="00743DA2"/>
    <w:rsid w:val="007454F6"/>
    <w:rsid w:val="00746C7A"/>
    <w:rsid w:val="00750CEC"/>
    <w:rsid w:val="00752E0E"/>
    <w:rsid w:val="00753A5D"/>
    <w:rsid w:val="00754C34"/>
    <w:rsid w:val="007551F3"/>
    <w:rsid w:val="0075549C"/>
    <w:rsid w:val="00756208"/>
    <w:rsid w:val="0075710D"/>
    <w:rsid w:val="00757731"/>
    <w:rsid w:val="0075790F"/>
    <w:rsid w:val="00757FD7"/>
    <w:rsid w:val="00761438"/>
    <w:rsid w:val="00761F23"/>
    <w:rsid w:val="0076255C"/>
    <w:rsid w:val="00764034"/>
    <w:rsid w:val="00764A5F"/>
    <w:rsid w:val="0076567E"/>
    <w:rsid w:val="007656C8"/>
    <w:rsid w:val="007660F6"/>
    <w:rsid w:val="00766739"/>
    <w:rsid w:val="00766933"/>
    <w:rsid w:val="007706A5"/>
    <w:rsid w:val="00771236"/>
    <w:rsid w:val="00771883"/>
    <w:rsid w:val="00771E94"/>
    <w:rsid w:val="00773BBC"/>
    <w:rsid w:val="00775016"/>
    <w:rsid w:val="007755E4"/>
    <w:rsid w:val="00775E24"/>
    <w:rsid w:val="0077678E"/>
    <w:rsid w:val="00776C06"/>
    <w:rsid w:val="00776E65"/>
    <w:rsid w:val="0078084C"/>
    <w:rsid w:val="0078279F"/>
    <w:rsid w:val="00784002"/>
    <w:rsid w:val="00784135"/>
    <w:rsid w:val="0078480E"/>
    <w:rsid w:val="007908DB"/>
    <w:rsid w:val="00791AD9"/>
    <w:rsid w:val="00792841"/>
    <w:rsid w:val="007930C3"/>
    <w:rsid w:val="007934A7"/>
    <w:rsid w:val="00794A09"/>
    <w:rsid w:val="00795CB4"/>
    <w:rsid w:val="00796176"/>
    <w:rsid w:val="00796867"/>
    <w:rsid w:val="007978A6"/>
    <w:rsid w:val="007A0132"/>
    <w:rsid w:val="007A0416"/>
    <w:rsid w:val="007A15FB"/>
    <w:rsid w:val="007A1C95"/>
    <w:rsid w:val="007A2B77"/>
    <w:rsid w:val="007A2BDE"/>
    <w:rsid w:val="007A43AF"/>
    <w:rsid w:val="007A49CE"/>
    <w:rsid w:val="007A4A30"/>
    <w:rsid w:val="007A5C3A"/>
    <w:rsid w:val="007A6F96"/>
    <w:rsid w:val="007B075F"/>
    <w:rsid w:val="007B0B72"/>
    <w:rsid w:val="007B1B60"/>
    <w:rsid w:val="007B28A3"/>
    <w:rsid w:val="007B40C3"/>
    <w:rsid w:val="007B421D"/>
    <w:rsid w:val="007B5AD0"/>
    <w:rsid w:val="007B7720"/>
    <w:rsid w:val="007B7B30"/>
    <w:rsid w:val="007C00E2"/>
    <w:rsid w:val="007C07FD"/>
    <w:rsid w:val="007C080E"/>
    <w:rsid w:val="007C152A"/>
    <w:rsid w:val="007C1714"/>
    <w:rsid w:val="007C23DB"/>
    <w:rsid w:val="007C30CB"/>
    <w:rsid w:val="007C3D9A"/>
    <w:rsid w:val="007C4A18"/>
    <w:rsid w:val="007C5043"/>
    <w:rsid w:val="007D300A"/>
    <w:rsid w:val="007D4593"/>
    <w:rsid w:val="007D4B5A"/>
    <w:rsid w:val="007D4BB9"/>
    <w:rsid w:val="007D727B"/>
    <w:rsid w:val="007E060B"/>
    <w:rsid w:val="007E0ACF"/>
    <w:rsid w:val="007E0AF2"/>
    <w:rsid w:val="007E15A9"/>
    <w:rsid w:val="007E20B4"/>
    <w:rsid w:val="007E2806"/>
    <w:rsid w:val="007E2C3C"/>
    <w:rsid w:val="007E2EA5"/>
    <w:rsid w:val="007E3164"/>
    <w:rsid w:val="007E38AB"/>
    <w:rsid w:val="007E494D"/>
    <w:rsid w:val="007E5183"/>
    <w:rsid w:val="007E57B5"/>
    <w:rsid w:val="007E5A3F"/>
    <w:rsid w:val="007E5CE0"/>
    <w:rsid w:val="007E6103"/>
    <w:rsid w:val="007E687D"/>
    <w:rsid w:val="007E68F9"/>
    <w:rsid w:val="007F0419"/>
    <w:rsid w:val="007F099D"/>
    <w:rsid w:val="007F137F"/>
    <w:rsid w:val="007F2A42"/>
    <w:rsid w:val="007F42A9"/>
    <w:rsid w:val="007F434F"/>
    <w:rsid w:val="007F6CF5"/>
    <w:rsid w:val="007F7008"/>
    <w:rsid w:val="007F7B04"/>
    <w:rsid w:val="00802321"/>
    <w:rsid w:val="00802C0A"/>
    <w:rsid w:val="00804034"/>
    <w:rsid w:val="00804F9F"/>
    <w:rsid w:val="00805F3C"/>
    <w:rsid w:val="0080702B"/>
    <w:rsid w:val="008072DB"/>
    <w:rsid w:val="00810AEA"/>
    <w:rsid w:val="0081305E"/>
    <w:rsid w:val="008131D2"/>
    <w:rsid w:val="00813D70"/>
    <w:rsid w:val="00813E58"/>
    <w:rsid w:val="0081476C"/>
    <w:rsid w:val="0081621C"/>
    <w:rsid w:val="00816B65"/>
    <w:rsid w:val="00816E0E"/>
    <w:rsid w:val="00817430"/>
    <w:rsid w:val="00817EFC"/>
    <w:rsid w:val="0082015B"/>
    <w:rsid w:val="00826329"/>
    <w:rsid w:val="0082762A"/>
    <w:rsid w:val="0083103C"/>
    <w:rsid w:val="00831E56"/>
    <w:rsid w:val="0083227B"/>
    <w:rsid w:val="0083494E"/>
    <w:rsid w:val="00835FC4"/>
    <w:rsid w:val="00836A5E"/>
    <w:rsid w:val="00837A73"/>
    <w:rsid w:val="00841597"/>
    <w:rsid w:val="0084310F"/>
    <w:rsid w:val="0084445F"/>
    <w:rsid w:val="00845CB1"/>
    <w:rsid w:val="00845FE5"/>
    <w:rsid w:val="00850D7C"/>
    <w:rsid w:val="00851936"/>
    <w:rsid w:val="00853EB5"/>
    <w:rsid w:val="008556BB"/>
    <w:rsid w:val="008565A4"/>
    <w:rsid w:val="00856F32"/>
    <w:rsid w:val="00856FED"/>
    <w:rsid w:val="00861376"/>
    <w:rsid w:val="00861C6A"/>
    <w:rsid w:val="00864D18"/>
    <w:rsid w:val="008651E4"/>
    <w:rsid w:val="0086551A"/>
    <w:rsid w:val="008677FD"/>
    <w:rsid w:val="0086782F"/>
    <w:rsid w:val="00870672"/>
    <w:rsid w:val="00870B9B"/>
    <w:rsid w:val="008710F9"/>
    <w:rsid w:val="00871283"/>
    <w:rsid w:val="008713AB"/>
    <w:rsid w:val="008713EA"/>
    <w:rsid w:val="00871E77"/>
    <w:rsid w:val="00872090"/>
    <w:rsid w:val="0087212E"/>
    <w:rsid w:val="00872D6E"/>
    <w:rsid w:val="0087452A"/>
    <w:rsid w:val="00875B1E"/>
    <w:rsid w:val="008763BE"/>
    <w:rsid w:val="00876685"/>
    <w:rsid w:val="0087716F"/>
    <w:rsid w:val="00877D0D"/>
    <w:rsid w:val="008806D9"/>
    <w:rsid w:val="008811A7"/>
    <w:rsid w:val="00884853"/>
    <w:rsid w:val="00885E1D"/>
    <w:rsid w:val="008862C8"/>
    <w:rsid w:val="00886509"/>
    <w:rsid w:val="008866AC"/>
    <w:rsid w:val="0089061C"/>
    <w:rsid w:val="00890932"/>
    <w:rsid w:val="008912D8"/>
    <w:rsid w:val="00892157"/>
    <w:rsid w:val="0089220A"/>
    <w:rsid w:val="0089271C"/>
    <w:rsid w:val="00892B53"/>
    <w:rsid w:val="0089435E"/>
    <w:rsid w:val="00896413"/>
    <w:rsid w:val="008A0204"/>
    <w:rsid w:val="008A1653"/>
    <w:rsid w:val="008A27B8"/>
    <w:rsid w:val="008A29D9"/>
    <w:rsid w:val="008A2D91"/>
    <w:rsid w:val="008A2DC8"/>
    <w:rsid w:val="008A3002"/>
    <w:rsid w:val="008A35D7"/>
    <w:rsid w:val="008A616D"/>
    <w:rsid w:val="008A6B17"/>
    <w:rsid w:val="008A720B"/>
    <w:rsid w:val="008A782F"/>
    <w:rsid w:val="008A795A"/>
    <w:rsid w:val="008B0D1A"/>
    <w:rsid w:val="008B1995"/>
    <w:rsid w:val="008B2B4D"/>
    <w:rsid w:val="008B2D00"/>
    <w:rsid w:val="008B33F7"/>
    <w:rsid w:val="008B3F3D"/>
    <w:rsid w:val="008B5614"/>
    <w:rsid w:val="008B7303"/>
    <w:rsid w:val="008C002D"/>
    <w:rsid w:val="008C1F82"/>
    <w:rsid w:val="008C2A26"/>
    <w:rsid w:val="008C47AB"/>
    <w:rsid w:val="008C5DF5"/>
    <w:rsid w:val="008C5F5E"/>
    <w:rsid w:val="008C6157"/>
    <w:rsid w:val="008C74F2"/>
    <w:rsid w:val="008D0944"/>
    <w:rsid w:val="008D1581"/>
    <w:rsid w:val="008D1E07"/>
    <w:rsid w:val="008D5F7C"/>
    <w:rsid w:val="008D7F9E"/>
    <w:rsid w:val="008D7FCB"/>
    <w:rsid w:val="008E16A6"/>
    <w:rsid w:val="008E341D"/>
    <w:rsid w:val="008E369F"/>
    <w:rsid w:val="008E37EC"/>
    <w:rsid w:val="008E39E6"/>
    <w:rsid w:val="008E544D"/>
    <w:rsid w:val="008E571F"/>
    <w:rsid w:val="008E5800"/>
    <w:rsid w:val="008E6A85"/>
    <w:rsid w:val="008E7384"/>
    <w:rsid w:val="008F278D"/>
    <w:rsid w:val="008F42A8"/>
    <w:rsid w:val="008F4833"/>
    <w:rsid w:val="008F53DD"/>
    <w:rsid w:val="008F5964"/>
    <w:rsid w:val="008F5DDA"/>
    <w:rsid w:val="00900BC8"/>
    <w:rsid w:val="009036BE"/>
    <w:rsid w:val="00903D4A"/>
    <w:rsid w:val="00905683"/>
    <w:rsid w:val="00905D49"/>
    <w:rsid w:val="00906CFC"/>
    <w:rsid w:val="00907D53"/>
    <w:rsid w:val="009101A4"/>
    <w:rsid w:val="00910F27"/>
    <w:rsid w:val="00911853"/>
    <w:rsid w:val="00911C26"/>
    <w:rsid w:val="00912D2F"/>
    <w:rsid w:val="009136A8"/>
    <w:rsid w:val="0091407F"/>
    <w:rsid w:val="009170C2"/>
    <w:rsid w:val="009174DD"/>
    <w:rsid w:val="00922715"/>
    <w:rsid w:val="00923A56"/>
    <w:rsid w:val="009249EA"/>
    <w:rsid w:val="009272D2"/>
    <w:rsid w:val="00932346"/>
    <w:rsid w:val="00933BCB"/>
    <w:rsid w:val="009347F5"/>
    <w:rsid w:val="009363D7"/>
    <w:rsid w:val="009403C0"/>
    <w:rsid w:val="00940989"/>
    <w:rsid w:val="00940AD7"/>
    <w:rsid w:val="00940FAB"/>
    <w:rsid w:val="00941A38"/>
    <w:rsid w:val="009426C2"/>
    <w:rsid w:val="009446E3"/>
    <w:rsid w:val="00944F77"/>
    <w:rsid w:val="009451A5"/>
    <w:rsid w:val="00946697"/>
    <w:rsid w:val="00947085"/>
    <w:rsid w:val="00947450"/>
    <w:rsid w:val="00951A28"/>
    <w:rsid w:val="00951B9F"/>
    <w:rsid w:val="0095238B"/>
    <w:rsid w:val="009525AE"/>
    <w:rsid w:val="00952AAC"/>
    <w:rsid w:val="0095369D"/>
    <w:rsid w:val="00953D77"/>
    <w:rsid w:val="00954C59"/>
    <w:rsid w:val="00954FD9"/>
    <w:rsid w:val="00955F0E"/>
    <w:rsid w:val="0095662E"/>
    <w:rsid w:val="00956B7A"/>
    <w:rsid w:val="0095744E"/>
    <w:rsid w:val="0096085C"/>
    <w:rsid w:val="00961125"/>
    <w:rsid w:val="0096175A"/>
    <w:rsid w:val="00961BEC"/>
    <w:rsid w:val="00963ACA"/>
    <w:rsid w:val="00964BCB"/>
    <w:rsid w:val="00964CCA"/>
    <w:rsid w:val="009655AB"/>
    <w:rsid w:val="00965B25"/>
    <w:rsid w:val="00967187"/>
    <w:rsid w:val="00970649"/>
    <w:rsid w:val="00971B40"/>
    <w:rsid w:val="00971C71"/>
    <w:rsid w:val="00972C61"/>
    <w:rsid w:val="00973101"/>
    <w:rsid w:val="009731E9"/>
    <w:rsid w:val="00973B0E"/>
    <w:rsid w:val="009748C8"/>
    <w:rsid w:val="0097542A"/>
    <w:rsid w:val="00977071"/>
    <w:rsid w:val="009801E8"/>
    <w:rsid w:val="00980864"/>
    <w:rsid w:val="00980D4A"/>
    <w:rsid w:val="00983226"/>
    <w:rsid w:val="00983273"/>
    <w:rsid w:val="0098470D"/>
    <w:rsid w:val="0098495E"/>
    <w:rsid w:val="009867AD"/>
    <w:rsid w:val="0098709A"/>
    <w:rsid w:val="009907FA"/>
    <w:rsid w:val="00990C13"/>
    <w:rsid w:val="009918EA"/>
    <w:rsid w:val="00992A87"/>
    <w:rsid w:val="00992B41"/>
    <w:rsid w:val="00992BC4"/>
    <w:rsid w:val="00993F1E"/>
    <w:rsid w:val="00995A12"/>
    <w:rsid w:val="009A0D4B"/>
    <w:rsid w:val="009A0DF4"/>
    <w:rsid w:val="009A1CFC"/>
    <w:rsid w:val="009A21EF"/>
    <w:rsid w:val="009A3182"/>
    <w:rsid w:val="009A44EF"/>
    <w:rsid w:val="009A50D1"/>
    <w:rsid w:val="009A7800"/>
    <w:rsid w:val="009B0372"/>
    <w:rsid w:val="009B372F"/>
    <w:rsid w:val="009B4DF2"/>
    <w:rsid w:val="009B547F"/>
    <w:rsid w:val="009B61C1"/>
    <w:rsid w:val="009B6E2C"/>
    <w:rsid w:val="009B7086"/>
    <w:rsid w:val="009B7285"/>
    <w:rsid w:val="009B7511"/>
    <w:rsid w:val="009C113B"/>
    <w:rsid w:val="009C1238"/>
    <w:rsid w:val="009C1C54"/>
    <w:rsid w:val="009C347A"/>
    <w:rsid w:val="009C3A3F"/>
    <w:rsid w:val="009C42FE"/>
    <w:rsid w:val="009C4638"/>
    <w:rsid w:val="009C4F6A"/>
    <w:rsid w:val="009C6C4F"/>
    <w:rsid w:val="009C789E"/>
    <w:rsid w:val="009C79CE"/>
    <w:rsid w:val="009C7C60"/>
    <w:rsid w:val="009D140B"/>
    <w:rsid w:val="009D1449"/>
    <w:rsid w:val="009D1ABC"/>
    <w:rsid w:val="009D3E33"/>
    <w:rsid w:val="009D4110"/>
    <w:rsid w:val="009D5544"/>
    <w:rsid w:val="009D6DA5"/>
    <w:rsid w:val="009D799E"/>
    <w:rsid w:val="009E0040"/>
    <w:rsid w:val="009E0747"/>
    <w:rsid w:val="009E1820"/>
    <w:rsid w:val="009E1CE5"/>
    <w:rsid w:val="009E1ECB"/>
    <w:rsid w:val="009E2206"/>
    <w:rsid w:val="009E2306"/>
    <w:rsid w:val="009E3265"/>
    <w:rsid w:val="009E4486"/>
    <w:rsid w:val="009E4733"/>
    <w:rsid w:val="009E4F37"/>
    <w:rsid w:val="009E51C0"/>
    <w:rsid w:val="009E5E84"/>
    <w:rsid w:val="009E6304"/>
    <w:rsid w:val="009E770B"/>
    <w:rsid w:val="009F214A"/>
    <w:rsid w:val="009F2F80"/>
    <w:rsid w:val="009F49C3"/>
    <w:rsid w:val="009F6085"/>
    <w:rsid w:val="009F672F"/>
    <w:rsid w:val="009F7D8E"/>
    <w:rsid w:val="00A008D5"/>
    <w:rsid w:val="00A02B30"/>
    <w:rsid w:val="00A037F1"/>
    <w:rsid w:val="00A0427A"/>
    <w:rsid w:val="00A04481"/>
    <w:rsid w:val="00A0459E"/>
    <w:rsid w:val="00A0486F"/>
    <w:rsid w:val="00A04BAC"/>
    <w:rsid w:val="00A04BBD"/>
    <w:rsid w:val="00A0649D"/>
    <w:rsid w:val="00A07667"/>
    <w:rsid w:val="00A101C4"/>
    <w:rsid w:val="00A10C1A"/>
    <w:rsid w:val="00A11EFB"/>
    <w:rsid w:val="00A144C9"/>
    <w:rsid w:val="00A14BF0"/>
    <w:rsid w:val="00A1540D"/>
    <w:rsid w:val="00A1564B"/>
    <w:rsid w:val="00A15779"/>
    <w:rsid w:val="00A159DE"/>
    <w:rsid w:val="00A1616E"/>
    <w:rsid w:val="00A16759"/>
    <w:rsid w:val="00A2047F"/>
    <w:rsid w:val="00A21CCA"/>
    <w:rsid w:val="00A23812"/>
    <w:rsid w:val="00A24AAE"/>
    <w:rsid w:val="00A25203"/>
    <w:rsid w:val="00A268ED"/>
    <w:rsid w:val="00A27E42"/>
    <w:rsid w:val="00A30552"/>
    <w:rsid w:val="00A31689"/>
    <w:rsid w:val="00A328A7"/>
    <w:rsid w:val="00A331F1"/>
    <w:rsid w:val="00A3667A"/>
    <w:rsid w:val="00A3797E"/>
    <w:rsid w:val="00A40325"/>
    <w:rsid w:val="00A40568"/>
    <w:rsid w:val="00A4061A"/>
    <w:rsid w:val="00A40F03"/>
    <w:rsid w:val="00A41EBB"/>
    <w:rsid w:val="00A41FC7"/>
    <w:rsid w:val="00A420CB"/>
    <w:rsid w:val="00A425A5"/>
    <w:rsid w:val="00A4330F"/>
    <w:rsid w:val="00A43B06"/>
    <w:rsid w:val="00A4529A"/>
    <w:rsid w:val="00A46C76"/>
    <w:rsid w:val="00A47B88"/>
    <w:rsid w:val="00A51592"/>
    <w:rsid w:val="00A5214D"/>
    <w:rsid w:val="00A531DE"/>
    <w:rsid w:val="00A5581D"/>
    <w:rsid w:val="00A559E1"/>
    <w:rsid w:val="00A56AB6"/>
    <w:rsid w:val="00A56D7E"/>
    <w:rsid w:val="00A6001F"/>
    <w:rsid w:val="00A636B3"/>
    <w:rsid w:val="00A639EA"/>
    <w:rsid w:val="00A65D0C"/>
    <w:rsid w:val="00A66580"/>
    <w:rsid w:val="00A66617"/>
    <w:rsid w:val="00A6675F"/>
    <w:rsid w:val="00A707E0"/>
    <w:rsid w:val="00A72BFE"/>
    <w:rsid w:val="00A7380C"/>
    <w:rsid w:val="00A74CBB"/>
    <w:rsid w:val="00A805D2"/>
    <w:rsid w:val="00A819B5"/>
    <w:rsid w:val="00A824A2"/>
    <w:rsid w:val="00A83A6F"/>
    <w:rsid w:val="00A83F9E"/>
    <w:rsid w:val="00A844B2"/>
    <w:rsid w:val="00A84B47"/>
    <w:rsid w:val="00A8647F"/>
    <w:rsid w:val="00A90FB3"/>
    <w:rsid w:val="00A91ABD"/>
    <w:rsid w:val="00A92E09"/>
    <w:rsid w:val="00A93966"/>
    <w:rsid w:val="00A95938"/>
    <w:rsid w:val="00A972C5"/>
    <w:rsid w:val="00AA0754"/>
    <w:rsid w:val="00AA1AED"/>
    <w:rsid w:val="00AA250A"/>
    <w:rsid w:val="00AA2A92"/>
    <w:rsid w:val="00AA2D61"/>
    <w:rsid w:val="00AA3456"/>
    <w:rsid w:val="00AA545E"/>
    <w:rsid w:val="00AA5B89"/>
    <w:rsid w:val="00AB0485"/>
    <w:rsid w:val="00AB1098"/>
    <w:rsid w:val="00AB15B6"/>
    <w:rsid w:val="00AB470A"/>
    <w:rsid w:val="00AB7E3F"/>
    <w:rsid w:val="00AC044D"/>
    <w:rsid w:val="00AC0903"/>
    <w:rsid w:val="00AC0CDF"/>
    <w:rsid w:val="00AC34D9"/>
    <w:rsid w:val="00AC3C17"/>
    <w:rsid w:val="00AC4AE4"/>
    <w:rsid w:val="00AC54F9"/>
    <w:rsid w:val="00AC573D"/>
    <w:rsid w:val="00AC70D1"/>
    <w:rsid w:val="00AC7140"/>
    <w:rsid w:val="00AC7338"/>
    <w:rsid w:val="00AD0F77"/>
    <w:rsid w:val="00AD1290"/>
    <w:rsid w:val="00AD1529"/>
    <w:rsid w:val="00AD1664"/>
    <w:rsid w:val="00AD2424"/>
    <w:rsid w:val="00AD2444"/>
    <w:rsid w:val="00AD27A6"/>
    <w:rsid w:val="00AD51D5"/>
    <w:rsid w:val="00AD5462"/>
    <w:rsid w:val="00AE024A"/>
    <w:rsid w:val="00AE044E"/>
    <w:rsid w:val="00AE06F0"/>
    <w:rsid w:val="00AE1DC7"/>
    <w:rsid w:val="00AE234D"/>
    <w:rsid w:val="00AE25C5"/>
    <w:rsid w:val="00AE2CD0"/>
    <w:rsid w:val="00AE3F68"/>
    <w:rsid w:val="00AE4D1E"/>
    <w:rsid w:val="00AE5602"/>
    <w:rsid w:val="00AE6415"/>
    <w:rsid w:val="00AE73EC"/>
    <w:rsid w:val="00AE77FF"/>
    <w:rsid w:val="00AF0102"/>
    <w:rsid w:val="00AF106F"/>
    <w:rsid w:val="00AF1368"/>
    <w:rsid w:val="00AF25EA"/>
    <w:rsid w:val="00AF2ADA"/>
    <w:rsid w:val="00AF3021"/>
    <w:rsid w:val="00AF3609"/>
    <w:rsid w:val="00AF4EA2"/>
    <w:rsid w:val="00AF6342"/>
    <w:rsid w:val="00AF6847"/>
    <w:rsid w:val="00AF77E3"/>
    <w:rsid w:val="00B005B0"/>
    <w:rsid w:val="00B00A8A"/>
    <w:rsid w:val="00B01232"/>
    <w:rsid w:val="00B02173"/>
    <w:rsid w:val="00B024E2"/>
    <w:rsid w:val="00B03CFF"/>
    <w:rsid w:val="00B04ACF"/>
    <w:rsid w:val="00B05634"/>
    <w:rsid w:val="00B07B35"/>
    <w:rsid w:val="00B10D9C"/>
    <w:rsid w:val="00B11BE3"/>
    <w:rsid w:val="00B14520"/>
    <w:rsid w:val="00B14563"/>
    <w:rsid w:val="00B14971"/>
    <w:rsid w:val="00B157E5"/>
    <w:rsid w:val="00B16F35"/>
    <w:rsid w:val="00B17EED"/>
    <w:rsid w:val="00B22B6B"/>
    <w:rsid w:val="00B22C2B"/>
    <w:rsid w:val="00B2324B"/>
    <w:rsid w:val="00B23FB1"/>
    <w:rsid w:val="00B244F3"/>
    <w:rsid w:val="00B25662"/>
    <w:rsid w:val="00B25B0E"/>
    <w:rsid w:val="00B25C52"/>
    <w:rsid w:val="00B26A01"/>
    <w:rsid w:val="00B27D3F"/>
    <w:rsid w:val="00B3014C"/>
    <w:rsid w:val="00B30C80"/>
    <w:rsid w:val="00B31789"/>
    <w:rsid w:val="00B32A29"/>
    <w:rsid w:val="00B34417"/>
    <w:rsid w:val="00B34B7B"/>
    <w:rsid w:val="00B35721"/>
    <w:rsid w:val="00B35791"/>
    <w:rsid w:val="00B371B7"/>
    <w:rsid w:val="00B37AA1"/>
    <w:rsid w:val="00B40E52"/>
    <w:rsid w:val="00B41A8A"/>
    <w:rsid w:val="00B41CCA"/>
    <w:rsid w:val="00B42042"/>
    <w:rsid w:val="00B42743"/>
    <w:rsid w:val="00B43D17"/>
    <w:rsid w:val="00B45F89"/>
    <w:rsid w:val="00B47244"/>
    <w:rsid w:val="00B536CC"/>
    <w:rsid w:val="00B57CE5"/>
    <w:rsid w:val="00B602B9"/>
    <w:rsid w:val="00B603AB"/>
    <w:rsid w:val="00B603CE"/>
    <w:rsid w:val="00B6089C"/>
    <w:rsid w:val="00B60CC3"/>
    <w:rsid w:val="00B60FD6"/>
    <w:rsid w:val="00B63084"/>
    <w:rsid w:val="00B63412"/>
    <w:rsid w:val="00B64780"/>
    <w:rsid w:val="00B66CD4"/>
    <w:rsid w:val="00B675A4"/>
    <w:rsid w:val="00B67E50"/>
    <w:rsid w:val="00B70565"/>
    <w:rsid w:val="00B705C8"/>
    <w:rsid w:val="00B712C4"/>
    <w:rsid w:val="00B7134B"/>
    <w:rsid w:val="00B7237A"/>
    <w:rsid w:val="00B760A8"/>
    <w:rsid w:val="00B76AA5"/>
    <w:rsid w:val="00B773B4"/>
    <w:rsid w:val="00B8179C"/>
    <w:rsid w:val="00B828EE"/>
    <w:rsid w:val="00B84C5E"/>
    <w:rsid w:val="00B855AF"/>
    <w:rsid w:val="00B862B6"/>
    <w:rsid w:val="00B90124"/>
    <w:rsid w:val="00B9242F"/>
    <w:rsid w:val="00B925F5"/>
    <w:rsid w:val="00B93F6C"/>
    <w:rsid w:val="00B965EE"/>
    <w:rsid w:val="00B976C6"/>
    <w:rsid w:val="00BA100D"/>
    <w:rsid w:val="00BA192A"/>
    <w:rsid w:val="00BA3A8A"/>
    <w:rsid w:val="00BA4DF9"/>
    <w:rsid w:val="00BA5922"/>
    <w:rsid w:val="00BA67F7"/>
    <w:rsid w:val="00BA7EA1"/>
    <w:rsid w:val="00BB03E8"/>
    <w:rsid w:val="00BB37B1"/>
    <w:rsid w:val="00BB5086"/>
    <w:rsid w:val="00BB5B4F"/>
    <w:rsid w:val="00BB6DD4"/>
    <w:rsid w:val="00BB7452"/>
    <w:rsid w:val="00BC007B"/>
    <w:rsid w:val="00BC055C"/>
    <w:rsid w:val="00BC2308"/>
    <w:rsid w:val="00BC5FA0"/>
    <w:rsid w:val="00BC7901"/>
    <w:rsid w:val="00BD03A3"/>
    <w:rsid w:val="00BD10FC"/>
    <w:rsid w:val="00BD1BE7"/>
    <w:rsid w:val="00BD1D99"/>
    <w:rsid w:val="00BD3A21"/>
    <w:rsid w:val="00BD3FCF"/>
    <w:rsid w:val="00BD499F"/>
    <w:rsid w:val="00BD7989"/>
    <w:rsid w:val="00BE121D"/>
    <w:rsid w:val="00BE1CF8"/>
    <w:rsid w:val="00BE1F12"/>
    <w:rsid w:val="00BE355D"/>
    <w:rsid w:val="00BE4903"/>
    <w:rsid w:val="00BE68F9"/>
    <w:rsid w:val="00BE73D1"/>
    <w:rsid w:val="00BE790B"/>
    <w:rsid w:val="00BF08AD"/>
    <w:rsid w:val="00BF255C"/>
    <w:rsid w:val="00BF38DD"/>
    <w:rsid w:val="00BF54FC"/>
    <w:rsid w:val="00BF5596"/>
    <w:rsid w:val="00BF5B29"/>
    <w:rsid w:val="00BF6118"/>
    <w:rsid w:val="00BF6A27"/>
    <w:rsid w:val="00BF6F2B"/>
    <w:rsid w:val="00BF731F"/>
    <w:rsid w:val="00BF7DC1"/>
    <w:rsid w:val="00C00C77"/>
    <w:rsid w:val="00C0464B"/>
    <w:rsid w:val="00C066F8"/>
    <w:rsid w:val="00C10236"/>
    <w:rsid w:val="00C13B4D"/>
    <w:rsid w:val="00C15244"/>
    <w:rsid w:val="00C1603C"/>
    <w:rsid w:val="00C17D24"/>
    <w:rsid w:val="00C204DE"/>
    <w:rsid w:val="00C219A4"/>
    <w:rsid w:val="00C21CFB"/>
    <w:rsid w:val="00C23AB3"/>
    <w:rsid w:val="00C23B5C"/>
    <w:rsid w:val="00C2450B"/>
    <w:rsid w:val="00C24B7E"/>
    <w:rsid w:val="00C2569E"/>
    <w:rsid w:val="00C258C6"/>
    <w:rsid w:val="00C264DA"/>
    <w:rsid w:val="00C26558"/>
    <w:rsid w:val="00C27243"/>
    <w:rsid w:val="00C3087E"/>
    <w:rsid w:val="00C32015"/>
    <w:rsid w:val="00C324CF"/>
    <w:rsid w:val="00C32733"/>
    <w:rsid w:val="00C32821"/>
    <w:rsid w:val="00C33D95"/>
    <w:rsid w:val="00C3483F"/>
    <w:rsid w:val="00C35FD2"/>
    <w:rsid w:val="00C36146"/>
    <w:rsid w:val="00C405C6"/>
    <w:rsid w:val="00C40B10"/>
    <w:rsid w:val="00C41813"/>
    <w:rsid w:val="00C41843"/>
    <w:rsid w:val="00C42907"/>
    <w:rsid w:val="00C430F6"/>
    <w:rsid w:val="00C46B38"/>
    <w:rsid w:val="00C46BC5"/>
    <w:rsid w:val="00C4776F"/>
    <w:rsid w:val="00C47B82"/>
    <w:rsid w:val="00C53FCE"/>
    <w:rsid w:val="00C5574F"/>
    <w:rsid w:val="00C55975"/>
    <w:rsid w:val="00C5599E"/>
    <w:rsid w:val="00C56B22"/>
    <w:rsid w:val="00C57BAC"/>
    <w:rsid w:val="00C57FF0"/>
    <w:rsid w:val="00C6127A"/>
    <w:rsid w:val="00C61875"/>
    <w:rsid w:val="00C61B8D"/>
    <w:rsid w:val="00C66395"/>
    <w:rsid w:val="00C67A4C"/>
    <w:rsid w:val="00C67D37"/>
    <w:rsid w:val="00C7065C"/>
    <w:rsid w:val="00C70D75"/>
    <w:rsid w:val="00C70EB0"/>
    <w:rsid w:val="00C71D87"/>
    <w:rsid w:val="00C71F2F"/>
    <w:rsid w:val="00C759B7"/>
    <w:rsid w:val="00C77295"/>
    <w:rsid w:val="00C809AB"/>
    <w:rsid w:val="00C81CAC"/>
    <w:rsid w:val="00C82F66"/>
    <w:rsid w:val="00C83012"/>
    <w:rsid w:val="00C84818"/>
    <w:rsid w:val="00C85C89"/>
    <w:rsid w:val="00C86FC3"/>
    <w:rsid w:val="00C8793B"/>
    <w:rsid w:val="00C9027F"/>
    <w:rsid w:val="00C91C0D"/>
    <w:rsid w:val="00C91F6D"/>
    <w:rsid w:val="00C923FA"/>
    <w:rsid w:val="00C924F8"/>
    <w:rsid w:val="00C92C0D"/>
    <w:rsid w:val="00C93F54"/>
    <w:rsid w:val="00C94927"/>
    <w:rsid w:val="00C949FA"/>
    <w:rsid w:val="00C94A84"/>
    <w:rsid w:val="00C94D1D"/>
    <w:rsid w:val="00C953C8"/>
    <w:rsid w:val="00C95BC9"/>
    <w:rsid w:val="00CA04A8"/>
    <w:rsid w:val="00CA0FE8"/>
    <w:rsid w:val="00CA1E6C"/>
    <w:rsid w:val="00CA27DC"/>
    <w:rsid w:val="00CA2A92"/>
    <w:rsid w:val="00CA4FB2"/>
    <w:rsid w:val="00CA591B"/>
    <w:rsid w:val="00CA75A2"/>
    <w:rsid w:val="00CA7ED8"/>
    <w:rsid w:val="00CB1633"/>
    <w:rsid w:val="00CB2427"/>
    <w:rsid w:val="00CB51C6"/>
    <w:rsid w:val="00CB5E22"/>
    <w:rsid w:val="00CB7D3D"/>
    <w:rsid w:val="00CC03AD"/>
    <w:rsid w:val="00CC2166"/>
    <w:rsid w:val="00CC23E1"/>
    <w:rsid w:val="00CC2C99"/>
    <w:rsid w:val="00CC306B"/>
    <w:rsid w:val="00CC4C79"/>
    <w:rsid w:val="00CC6877"/>
    <w:rsid w:val="00CD0169"/>
    <w:rsid w:val="00CD0A6D"/>
    <w:rsid w:val="00CD3268"/>
    <w:rsid w:val="00CD3B75"/>
    <w:rsid w:val="00CD415A"/>
    <w:rsid w:val="00CD5C33"/>
    <w:rsid w:val="00CD6B8A"/>
    <w:rsid w:val="00CE007C"/>
    <w:rsid w:val="00CE102F"/>
    <w:rsid w:val="00CE1F1F"/>
    <w:rsid w:val="00CE2CDA"/>
    <w:rsid w:val="00CE4836"/>
    <w:rsid w:val="00CE5159"/>
    <w:rsid w:val="00CE6C64"/>
    <w:rsid w:val="00CE7885"/>
    <w:rsid w:val="00CE795C"/>
    <w:rsid w:val="00CE7EBA"/>
    <w:rsid w:val="00CF2107"/>
    <w:rsid w:val="00CF448A"/>
    <w:rsid w:val="00CF4AB0"/>
    <w:rsid w:val="00CF5E23"/>
    <w:rsid w:val="00CF7168"/>
    <w:rsid w:val="00CF73B6"/>
    <w:rsid w:val="00D00726"/>
    <w:rsid w:val="00D00FB1"/>
    <w:rsid w:val="00D0183D"/>
    <w:rsid w:val="00D01DB4"/>
    <w:rsid w:val="00D03AAB"/>
    <w:rsid w:val="00D05863"/>
    <w:rsid w:val="00D133C3"/>
    <w:rsid w:val="00D16A18"/>
    <w:rsid w:val="00D21AE4"/>
    <w:rsid w:val="00D22A6E"/>
    <w:rsid w:val="00D23E3E"/>
    <w:rsid w:val="00D243E4"/>
    <w:rsid w:val="00D248E3"/>
    <w:rsid w:val="00D24925"/>
    <w:rsid w:val="00D322FA"/>
    <w:rsid w:val="00D34C1C"/>
    <w:rsid w:val="00D35704"/>
    <w:rsid w:val="00D40F14"/>
    <w:rsid w:val="00D4118F"/>
    <w:rsid w:val="00D41CD9"/>
    <w:rsid w:val="00D42101"/>
    <w:rsid w:val="00D4636F"/>
    <w:rsid w:val="00D50158"/>
    <w:rsid w:val="00D5135F"/>
    <w:rsid w:val="00D51385"/>
    <w:rsid w:val="00D513A8"/>
    <w:rsid w:val="00D530F9"/>
    <w:rsid w:val="00D53191"/>
    <w:rsid w:val="00D5469A"/>
    <w:rsid w:val="00D54C36"/>
    <w:rsid w:val="00D56A87"/>
    <w:rsid w:val="00D57A51"/>
    <w:rsid w:val="00D60DA8"/>
    <w:rsid w:val="00D62948"/>
    <w:rsid w:val="00D62D45"/>
    <w:rsid w:val="00D63FD5"/>
    <w:rsid w:val="00D6484C"/>
    <w:rsid w:val="00D653F5"/>
    <w:rsid w:val="00D67B9A"/>
    <w:rsid w:val="00D67FCF"/>
    <w:rsid w:val="00D72778"/>
    <w:rsid w:val="00D73A4F"/>
    <w:rsid w:val="00D744D6"/>
    <w:rsid w:val="00D75CCD"/>
    <w:rsid w:val="00D76515"/>
    <w:rsid w:val="00D76831"/>
    <w:rsid w:val="00D776AE"/>
    <w:rsid w:val="00D77B7B"/>
    <w:rsid w:val="00D81F50"/>
    <w:rsid w:val="00D8228B"/>
    <w:rsid w:val="00D850B4"/>
    <w:rsid w:val="00D856A6"/>
    <w:rsid w:val="00D86656"/>
    <w:rsid w:val="00D91305"/>
    <w:rsid w:val="00D918EA"/>
    <w:rsid w:val="00D9302C"/>
    <w:rsid w:val="00D956B2"/>
    <w:rsid w:val="00D964E2"/>
    <w:rsid w:val="00D97A6E"/>
    <w:rsid w:val="00DA0083"/>
    <w:rsid w:val="00DA0386"/>
    <w:rsid w:val="00DA2F74"/>
    <w:rsid w:val="00DA2FA8"/>
    <w:rsid w:val="00DA301E"/>
    <w:rsid w:val="00DA3544"/>
    <w:rsid w:val="00DA65BB"/>
    <w:rsid w:val="00DA67AA"/>
    <w:rsid w:val="00DA6EAB"/>
    <w:rsid w:val="00DA7A45"/>
    <w:rsid w:val="00DB1914"/>
    <w:rsid w:val="00DB403C"/>
    <w:rsid w:val="00DB42E4"/>
    <w:rsid w:val="00DB47E3"/>
    <w:rsid w:val="00DB60D0"/>
    <w:rsid w:val="00DB6424"/>
    <w:rsid w:val="00DC1DA0"/>
    <w:rsid w:val="00DC2D24"/>
    <w:rsid w:val="00DC42B1"/>
    <w:rsid w:val="00DC494C"/>
    <w:rsid w:val="00DC496C"/>
    <w:rsid w:val="00DC4B44"/>
    <w:rsid w:val="00DC5710"/>
    <w:rsid w:val="00DC616B"/>
    <w:rsid w:val="00DC7484"/>
    <w:rsid w:val="00DD0F8F"/>
    <w:rsid w:val="00DD1AA1"/>
    <w:rsid w:val="00DD2B6E"/>
    <w:rsid w:val="00DD2F95"/>
    <w:rsid w:val="00DD454B"/>
    <w:rsid w:val="00DD4CD1"/>
    <w:rsid w:val="00DD6480"/>
    <w:rsid w:val="00DD6BB8"/>
    <w:rsid w:val="00DD6C2F"/>
    <w:rsid w:val="00DD7124"/>
    <w:rsid w:val="00DD786E"/>
    <w:rsid w:val="00DE092E"/>
    <w:rsid w:val="00DE1260"/>
    <w:rsid w:val="00DE284E"/>
    <w:rsid w:val="00DE2A0C"/>
    <w:rsid w:val="00DE35A7"/>
    <w:rsid w:val="00DE5A15"/>
    <w:rsid w:val="00DE5D62"/>
    <w:rsid w:val="00DE745B"/>
    <w:rsid w:val="00DE7492"/>
    <w:rsid w:val="00DF165B"/>
    <w:rsid w:val="00DF36DD"/>
    <w:rsid w:val="00DF3792"/>
    <w:rsid w:val="00DF4A08"/>
    <w:rsid w:val="00DF4D55"/>
    <w:rsid w:val="00DF4EEE"/>
    <w:rsid w:val="00E00908"/>
    <w:rsid w:val="00E026C9"/>
    <w:rsid w:val="00E03CC9"/>
    <w:rsid w:val="00E042E1"/>
    <w:rsid w:val="00E047F3"/>
    <w:rsid w:val="00E04AEA"/>
    <w:rsid w:val="00E04F75"/>
    <w:rsid w:val="00E060C8"/>
    <w:rsid w:val="00E06852"/>
    <w:rsid w:val="00E11904"/>
    <w:rsid w:val="00E1242F"/>
    <w:rsid w:val="00E12669"/>
    <w:rsid w:val="00E135B9"/>
    <w:rsid w:val="00E135D8"/>
    <w:rsid w:val="00E155A4"/>
    <w:rsid w:val="00E15937"/>
    <w:rsid w:val="00E1664E"/>
    <w:rsid w:val="00E16B61"/>
    <w:rsid w:val="00E16B7A"/>
    <w:rsid w:val="00E17A93"/>
    <w:rsid w:val="00E17EBE"/>
    <w:rsid w:val="00E17F94"/>
    <w:rsid w:val="00E20076"/>
    <w:rsid w:val="00E2024B"/>
    <w:rsid w:val="00E20D7A"/>
    <w:rsid w:val="00E2154C"/>
    <w:rsid w:val="00E21BED"/>
    <w:rsid w:val="00E21FE7"/>
    <w:rsid w:val="00E2320E"/>
    <w:rsid w:val="00E23C5D"/>
    <w:rsid w:val="00E24C78"/>
    <w:rsid w:val="00E256A8"/>
    <w:rsid w:val="00E2571E"/>
    <w:rsid w:val="00E25D0B"/>
    <w:rsid w:val="00E27004"/>
    <w:rsid w:val="00E27166"/>
    <w:rsid w:val="00E30D06"/>
    <w:rsid w:val="00E31B31"/>
    <w:rsid w:val="00E3233E"/>
    <w:rsid w:val="00E33C5F"/>
    <w:rsid w:val="00E34839"/>
    <w:rsid w:val="00E34BF7"/>
    <w:rsid w:val="00E35E88"/>
    <w:rsid w:val="00E361A3"/>
    <w:rsid w:val="00E36C6A"/>
    <w:rsid w:val="00E36EE3"/>
    <w:rsid w:val="00E401C2"/>
    <w:rsid w:val="00E41145"/>
    <w:rsid w:val="00E41B61"/>
    <w:rsid w:val="00E41D2D"/>
    <w:rsid w:val="00E43706"/>
    <w:rsid w:val="00E4388E"/>
    <w:rsid w:val="00E43E19"/>
    <w:rsid w:val="00E4708E"/>
    <w:rsid w:val="00E47CA9"/>
    <w:rsid w:val="00E47E10"/>
    <w:rsid w:val="00E47E56"/>
    <w:rsid w:val="00E50AF7"/>
    <w:rsid w:val="00E50E79"/>
    <w:rsid w:val="00E547A7"/>
    <w:rsid w:val="00E564B1"/>
    <w:rsid w:val="00E56833"/>
    <w:rsid w:val="00E5693A"/>
    <w:rsid w:val="00E56D12"/>
    <w:rsid w:val="00E60411"/>
    <w:rsid w:val="00E604E2"/>
    <w:rsid w:val="00E6190E"/>
    <w:rsid w:val="00E619B6"/>
    <w:rsid w:val="00E63BD1"/>
    <w:rsid w:val="00E65A86"/>
    <w:rsid w:val="00E71692"/>
    <w:rsid w:val="00E73A30"/>
    <w:rsid w:val="00E75E73"/>
    <w:rsid w:val="00E773CA"/>
    <w:rsid w:val="00E803BF"/>
    <w:rsid w:val="00E81455"/>
    <w:rsid w:val="00E84714"/>
    <w:rsid w:val="00E84E86"/>
    <w:rsid w:val="00E87091"/>
    <w:rsid w:val="00E9022A"/>
    <w:rsid w:val="00E9060F"/>
    <w:rsid w:val="00E90A22"/>
    <w:rsid w:val="00E91563"/>
    <w:rsid w:val="00E92815"/>
    <w:rsid w:val="00E9326F"/>
    <w:rsid w:val="00E97F6A"/>
    <w:rsid w:val="00EA0C9A"/>
    <w:rsid w:val="00EA1121"/>
    <w:rsid w:val="00EA1CB8"/>
    <w:rsid w:val="00EA227B"/>
    <w:rsid w:val="00EA251D"/>
    <w:rsid w:val="00EA293A"/>
    <w:rsid w:val="00EA562A"/>
    <w:rsid w:val="00EA6B1D"/>
    <w:rsid w:val="00EB153D"/>
    <w:rsid w:val="00EB1A8F"/>
    <w:rsid w:val="00EB1EF8"/>
    <w:rsid w:val="00EB559C"/>
    <w:rsid w:val="00EB60F4"/>
    <w:rsid w:val="00EB67D2"/>
    <w:rsid w:val="00EB7BC8"/>
    <w:rsid w:val="00EC0493"/>
    <w:rsid w:val="00EC2068"/>
    <w:rsid w:val="00EC313B"/>
    <w:rsid w:val="00EC425B"/>
    <w:rsid w:val="00EC58BA"/>
    <w:rsid w:val="00EC61FC"/>
    <w:rsid w:val="00EC637F"/>
    <w:rsid w:val="00EC6485"/>
    <w:rsid w:val="00ED1DB5"/>
    <w:rsid w:val="00ED26DE"/>
    <w:rsid w:val="00ED414F"/>
    <w:rsid w:val="00ED4158"/>
    <w:rsid w:val="00ED49A0"/>
    <w:rsid w:val="00ED5595"/>
    <w:rsid w:val="00ED6A97"/>
    <w:rsid w:val="00EE2935"/>
    <w:rsid w:val="00EE3A9C"/>
    <w:rsid w:val="00EE4C87"/>
    <w:rsid w:val="00EE4ECD"/>
    <w:rsid w:val="00EE5045"/>
    <w:rsid w:val="00EE5375"/>
    <w:rsid w:val="00EE57E6"/>
    <w:rsid w:val="00EE6C0F"/>
    <w:rsid w:val="00EE77BF"/>
    <w:rsid w:val="00EF0649"/>
    <w:rsid w:val="00EF1281"/>
    <w:rsid w:val="00EF2144"/>
    <w:rsid w:val="00EF358D"/>
    <w:rsid w:val="00EF39B1"/>
    <w:rsid w:val="00EF3D93"/>
    <w:rsid w:val="00EF6360"/>
    <w:rsid w:val="00F018DE"/>
    <w:rsid w:val="00F01E00"/>
    <w:rsid w:val="00F021A3"/>
    <w:rsid w:val="00F039C9"/>
    <w:rsid w:val="00F05E3B"/>
    <w:rsid w:val="00F06D68"/>
    <w:rsid w:val="00F0720A"/>
    <w:rsid w:val="00F07CB6"/>
    <w:rsid w:val="00F10619"/>
    <w:rsid w:val="00F10A84"/>
    <w:rsid w:val="00F10B75"/>
    <w:rsid w:val="00F11AFC"/>
    <w:rsid w:val="00F11BBC"/>
    <w:rsid w:val="00F120B6"/>
    <w:rsid w:val="00F12A74"/>
    <w:rsid w:val="00F13CD7"/>
    <w:rsid w:val="00F161DA"/>
    <w:rsid w:val="00F17593"/>
    <w:rsid w:val="00F21660"/>
    <w:rsid w:val="00F21AA4"/>
    <w:rsid w:val="00F21EF4"/>
    <w:rsid w:val="00F26182"/>
    <w:rsid w:val="00F26B8B"/>
    <w:rsid w:val="00F27E12"/>
    <w:rsid w:val="00F308CF"/>
    <w:rsid w:val="00F32348"/>
    <w:rsid w:val="00F339F4"/>
    <w:rsid w:val="00F34146"/>
    <w:rsid w:val="00F344DC"/>
    <w:rsid w:val="00F36787"/>
    <w:rsid w:val="00F37158"/>
    <w:rsid w:val="00F373EB"/>
    <w:rsid w:val="00F37698"/>
    <w:rsid w:val="00F37D8D"/>
    <w:rsid w:val="00F416C2"/>
    <w:rsid w:val="00F4181F"/>
    <w:rsid w:val="00F41A79"/>
    <w:rsid w:val="00F4214E"/>
    <w:rsid w:val="00F448F6"/>
    <w:rsid w:val="00F44C37"/>
    <w:rsid w:val="00F45713"/>
    <w:rsid w:val="00F45F85"/>
    <w:rsid w:val="00F4752C"/>
    <w:rsid w:val="00F47CB5"/>
    <w:rsid w:val="00F51FE1"/>
    <w:rsid w:val="00F52C91"/>
    <w:rsid w:val="00F543D5"/>
    <w:rsid w:val="00F55335"/>
    <w:rsid w:val="00F56E66"/>
    <w:rsid w:val="00F57B98"/>
    <w:rsid w:val="00F6000C"/>
    <w:rsid w:val="00F6145C"/>
    <w:rsid w:val="00F6233D"/>
    <w:rsid w:val="00F62ABD"/>
    <w:rsid w:val="00F63B38"/>
    <w:rsid w:val="00F643CA"/>
    <w:rsid w:val="00F64AE1"/>
    <w:rsid w:val="00F67221"/>
    <w:rsid w:val="00F67D4D"/>
    <w:rsid w:val="00F70396"/>
    <w:rsid w:val="00F70610"/>
    <w:rsid w:val="00F7116C"/>
    <w:rsid w:val="00F727F1"/>
    <w:rsid w:val="00F73EC4"/>
    <w:rsid w:val="00F75FB5"/>
    <w:rsid w:val="00F776A4"/>
    <w:rsid w:val="00F8081F"/>
    <w:rsid w:val="00F81922"/>
    <w:rsid w:val="00F830F9"/>
    <w:rsid w:val="00F83DE9"/>
    <w:rsid w:val="00F8643E"/>
    <w:rsid w:val="00F865CA"/>
    <w:rsid w:val="00F8778F"/>
    <w:rsid w:val="00F906E5"/>
    <w:rsid w:val="00F92391"/>
    <w:rsid w:val="00F930AC"/>
    <w:rsid w:val="00F9315E"/>
    <w:rsid w:val="00F93969"/>
    <w:rsid w:val="00F94E12"/>
    <w:rsid w:val="00F95A96"/>
    <w:rsid w:val="00F95EF5"/>
    <w:rsid w:val="00F9637E"/>
    <w:rsid w:val="00F96AD9"/>
    <w:rsid w:val="00FA047F"/>
    <w:rsid w:val="00FA1AED"/>
    <w:rsid w:val="00FA1FD2"/>
    <w:rsid w:val="00FA7813"/>
    <w:rsid w:val="00FA7D56"/>
    <w:rsid w:val="00FB063B"/>
    <w:rsid w:val="00FB0843"/>
    <w:rsid w:val="00FB10AE"/>
    <w:rsid w:val="00FB17B2"/>
    <w:rsid w:val="00FB2C9E"/>
    <w:rsid w:val="00FB4E05"/>
    <w:rsid w:val="00FB577E"/>
    <w:rsid w:val="00FB5A26"/>
    <w:rsid w:val="00FB674C"/>
    <w:rsid w:val="00FC0B06"/>
    <w:rsid w:val="00FC1742"/>
    <w:rsid w:val="00FC2FF7"/>
    <w:rsid w:val="00FC31D0"/>
    <w:rsid w:val="00FC3323"/>
    <w:rsid w:val="00FC3FD6"/>
    <w:rsid w:val="00FC452E"/>
    <w:rsid w:val="00FC4553"/>
    <w:rsid w:val="00FC59C0"/>
    <w:rsid w:val="00FC7001"/>
    <w:rsid w:val="00FC71D2"/>
    <w:rsid w:val="00FC756E"/>
    <w:rsid w:val="00FC7A32"/>
    <w:rsid w:val="00FD17F0"/>
    <w:rsid w:val="00FD2F98"/>
    <w:rsid w:val="00FD37BD"/>
    <w:rsid w:val="00FD4FEF"/>
    <w:rsid w:val="00FD570A"/>
    <w:rsid w:val="00FD6093"/>
    <w:rsid w:val="00FD67B7"/>
    <w:rsid w:val="00FD7572"/>
    <w:rsid w:val="00FE0B0E"/>
    <w:rsid w:val="00FE1AE7"/>
    <w:rsid w:val="00FE25EC"/>
    <w:rsid w:val="00FE29FD"/>
    <w:rsid w:val="00FE3C9F"/>
    <w:rsid w:val="00FE3DF5"/>
    <w:rsid w:val="00FE4F54"/>
    <w:rsid w:val="00FE5837"/>
    <w:rsid w:val="00FE5DCF"/>
    <w:rsid w:val="00FE6723"/>
    <w:rsid w:val="00FF006A"/>
    <w:rsid w:val="00FF197F"/>
    <w:rsid w:val="00FF2297"/>
    <w:rsid w:val="00FF2816"/>
    <w:rsid w:val="00FF2EDA"/>
    <w:rsid w:val="00FF2EE8"/>
    <w:rsid w:val="00FF3B90"/>
    <w:rsid w:val="00FF4679"/>
    <w:rsid w:val="00FF5237"/>
    <w:rsid w:val="00FF59D6"/>
    <w:rsid w:val="00FF6DE0"/>
    <w:rsid w:val="00FF7C9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4A114B"/>
  <w15:docId w15:val="{DB62CF75-F788-414A-B3E6-4D78DECE8D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imes New Roman" w:hAnsi="Calibri" w:cs="Times New Roman"/>
        <w:lang w:val="fi-FI" w:eastAsia="fi-FI"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9" w:qFormat="1"/>
    <w:lsdException w:name="heading 4" w:semiHidden="1" w:uiPriority="9" w:unhideWhenUsed="1"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0"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ali">
    <w:name w:val="Normal"/>
    <w:qFormat/>
    <w:rsid w:val="00D01DB4"/>
    <w:rPr>
      <w:rFonts w:ascii="Times New Roman" w:hAnsi="Times New Roman"/>
      <w:sz w:val="24"/>
      <w:szCs w:val="24"/>
      <w:lang w:val="en-US" w:eastAsia="en-US"/>
    </w:rPr>
  </w:style>
  <w:style w:type="paragraph" w:styleId="Otsikko1">
    <w:name w:val="heading 1"/>
    <w:basedOn w:val="Normaali"/>
    <w:next w:val="Normaali"/>
    <w:qFormat/>
    <w:rsid w:val="00D01DB4"/>
    <w:pPr>
      <w:keepNext/>
      <w:spacing w:before="240" w:after="60"/>
      <w:outlineLvl w:val="0"/>
    </w:pPr>
    <w:rPr>
      <w:rFonts w:ascii="Cambria" w:hAnsi="Cambria"/>
      <w:b/>
      <w:bCs/>
      <w:kern w:val="32"/>
      <w:sz w:val="32"/>
      <w:szCs w:val="32"/>
    </w:rPr>
  </w:style>
  <w:style w:type="paragraph" w:styleId="Otsikko2">
    <w:name w:val="heading 2"/>
    <w:basedOn w:val="Normaali"/>
    <w:next w:val="Normaali"/>
    <w:qFormat/>
    <w:rsid w:val="00D01DB4"/>
    <w:pPr>
      <w:keepNext/>
      <w:spacing w:before="240" w:after="60"/>
      <w:outlineLvl w:val="1"/>
    </w:pPr>
    <w:rPr>
      <w:rFonts w:ascii="Cambria" w:hAnsi="Cambria"/>
      <w:b/>
      <w:bCs/>
      <w:i/>
      <w:iCs/>
      <w:sz w:val="28"/>
      <w:szCs w:val="28"/>
    </w:rPr>
  </w:style>
  <w:style w:type="paragraph" w:styleId="Otsikko3">
    <w:name w:val="heading 3"/>
    <w:basedOn w:val="Normaali"/>
    <w:next w:val="Normaali"/>
    <w:link w:val="Otsikko3Char"/>
    <w:uiPriority w:val="9"/>
    <w:qFormat/>
    <w:rsid w:val="00F416C2"/>
    <w:pPr>
      <w:keepNext/>
      <w:spacing w:before="240" w:after="60"/>
      <w:outlineLvl w:val="2"/>
    </w:pPr>
    <w:rPr>
      <w:rFonts w:ascii="Cambria" w:hAnsi="Cambria"/>
      <w:b/>
      <w:bCs/>
      <w:sz w:val="26"/>
      <w:szCs w:val="26"/>
    </w:rPr>
  </w:style>
  <w:style w:type="paragraph" w:styleId="Otsikko5">
    <w:name w:val="heading 5"/>
    <w:basedOn w:val="Normaali"/>
    <w:next w:val="Normaali"/>
    <w:link w:val="Otsikko5Char"/>
    <w:uiPriority w:val="9"/>
    <w:qFormat/>
    <w:rsid w:val="00BF5B29"/>
    <w:pPr>
      <w:spacing w:before="240" w:after="60"/>
      <w:outlineLvl w:val="4"/>
    </w:pPr>
    <w:rPr>
      <w:rFonts w:ascii="Calibri" w:hAnsi="Calibri"/>
      <w:b/>
      <w:bCs/>
      <w:i/>
      <w:iCs/>
      <w:sz w:val="26"/>
      <w:szCs w:val="26"/>
    </w:rPr>
  </w:style>
  <w:style w:type="character" w:default="1" w:styleId="Kappaleenoletusfontti">
    <w:name w:val="Default Paragraph Font"/>
    <w:uiPriority w:val="1"/>
    <w:unhideWhenUsed/>
  </w:style>
  <w:style w:type="table" w:default="1" w:styleId="Normaalitaulukko">
    <w:name w:val="Normal Table"/>
    <w:uiPriority w:val="99"/>
    <w:semiHidden/>
    <w:unhideWhenUsed/>
    <w:tblPr>
      <w:tblInd w:w="0" w:type="dxa"/>
      <w:tblCellMar>
        <w:top w:w="0" w:type="dxa"/>
        <w:left w:w="108" w:type="dxa"/>
        <w:bottom w:w="0" w:type="dxa"/>
        <w:right w:w="108" w:type="dxa"/>
      </w:tblCellMar>
    </w:tblPr>
  </w:style>
  <w:style w:type="numbering" w:default="1" w:styleId="Eiluetteloa">
    <w:name w:val="No List"/>
    <w:uiPriority w:val="99"/>
    <w:semiHidden/>
    <w:unhideWhenUsed/>
  </w:style>
  <w:style w:type="paragraph" w:customStyle="1" w:styleId="Vriksluettelo-korostus11">
    <w:name w:val="Värikäs luettelo - korostus 11"/>
    <w:basedOn w:val="Normaali"/>
    <w:qFormat/>
    <w:rsid w:val="00D01DB4"/>
    <w:pPr>
      <w:ind w:left="1304"/>
    </w:pPr>
  </w:style>
  <w:style w:type="paragraph" w:customStyle="1" w:styleId="BalloonText1">
    <w:name w:val="Balloon Text1"/>
    <w:basedOn w:val="Normaali"/>
    <w:semiHidden/>
    <w:unhideWhenUsed/>
    <w:rsid w:val="00D01DB4"/>
    <w:rPr>
      <w:rFonts w:ascii="Lucida Grande" w:hAnsi="Lucida Grande"/>
      <w:sz w:val="18"/>
      <w:szCs w:val="18"/>
      <w:lang w:val="x-none" w:eastAsia="x-none"/>
    </w:rPr>
  </w:style>
  <w:style w:type="character" w:customStyle="1" w:styleId="BalloonTextChar">
    <w:name w:val="Balloon Text Char"/>
    <w:semiHidden/>
    <w:rsid w:val="00D01DB4"/>
    <w:rPr>
      <w:rFonts w:ascii="Lucida Grande" w:hAnsi="Lucida Grande" w:cs="Lucida Grande"/>
      <w:sz w:val="18"/>
      <w:szCs w:val="18"/>
    </w:rPr>
  </w:style>
  <w:style w:type="character" w:customStyle="1" w:styleId="apple-style-span">
    <w:name w:val="apple-style-span"/>
    <w:basedOn w:val="Kappaleenoletusfontti"/>
    <w:rsid w:val="00D01DB4"/>
  </w:style>
  <w:style w:type="character" w:customStyle="1" w:styleId="apple-converted-space">
    <w:name w:val="apple-converted-space"/>
    <w:basedOn w:val="Kappaleenoletusfontti"/>
    <w:rsid w:val="00D01DB4"/>
  </w:style>
  <w:style w:type="character" w:styleId="Kommentinviite">
    <w:name w:val="annotation reference"/>
    <w:uiPriority w:val="99"/>
    <w:unhideWhenUsed/>
    <w:rsid w:val="00D01DB4"/>
    <w:rPr>
      <w:sz w:val="16"/>
      <w:szCs w:val="16"/>
    </w:rPr>
  </w:style>
  <w:style w:type="paragraph" w:styleId="Kommentinteksti">
    <w:name w:val="annotation text"/>
    <w:basedOn w:val="Normaali"/>
    <w:link w:val="KommentintekstiChar"/>
    <w:uiPriority w:val="99"/>
    <w:unhideWhenUsed/>
    <w:rsid w:val="00D01DB4"/>
    <w:rPr>
      <w:sz w:val="20"/>
      <w:szCs w:val="20"/>
    </w:rPr>
  </w:style>
  <w:style w:type="character" w:customStyle="1" w:styleId="CommentTextChar">
    <w:name w:val="Comment Text Char"/>
    <w:uiPriority w:val="99"/>
    <w:rsid w:val="00D01DB4"/>
    <w:rPr>
      <w:rFonts w:ascii="Times New Roman" w:hAnsi="Times New Roman"/>
      <w:lang w:val="en-US" w:eastAsia="en-US"/>
    </w:rPr>
  </w:style>
  <w:style w:type="paragraph" w:customStyle="1" w:styleId="CommentSubject1">
    <w:name w:val="Comment Subject1"/>
    <w:basedOn w:val="Kommentinteksti"/>
    <w:next w:val="Kommentinteksti"/>
    <w:semiHidden/>
    <w:unhideWhenUsed/>
    <w:rsid w:val="00D01DB4"/>
    <w:rPr>
      <w:b/>
      <w:bCs/>
    </w:rPr>
  </w:style>
  <w:style w:type="character" w:customStyle="1" w:styleId="CommentSubjectChar">
    <w:name w:val="Comment Subject Char"/>
    <w:semiHidden/>
    <w:rsid w:val="00D01DB4"/>
    <w:rPr>
      <w:rFonts w:ascii="Times New Roman" w:hAnsi="Times New Roman"/>
      <w:b/>
      <w:bCs/>
      <w:lang w:val="en-US" w:eastAsia="en-US"/>
    </w:rPr>
  </w:style>
  <w:style w:type="paragraph" w:customStyle="1" w:styleId="Frgadlista-dekorfrg11">
    <w:name w:val="Färgad lista - dekorfärg 11"/>
    <w:basedOn w:val="Normaali"/>
    <w:qFormat/>
    <w:rsid w:val="00D01DB4"/>
    <w:pPr>
      <w:ind w:left="1304"/>
    </w:pPr>
  </w:style>
  <w:style w:type="paragraph" w:customStyle="1" w:styleId="BodytextBACCII">
    <w:name w:val="BodytextBACCII"/>
    <w:basedOn w:val="Frgadlista-dekorfrg11"/>
    <w:qFormat/>
    <w:rsid w:val="00D01DB4"/>
    <w:pPr>
      <w:spacing w:after="120" w:line="360" w:lineRule="auto"/>
      <w:ind w:left="720"/>
    </w:pPr>
    <w:rPr>
      <w:lang w:val="fi-FI"/>
    </w:rPr>
  </w:style>
  <w:style w:type="character" w:customStyle="1" w:styleId="Frgadlista-dekorfrg1Char">
    <w:name w:val="Färgad lista - dekorfärg 1 Char"/>
    <w:rsid w:val="00D01DB4"/>
    <w:rPr>
      <w:rFonts w:ascii="Times New Roman" w:hAnsi="Times New Roman"/>
      <w:sz w:val="24"/>
      <w:szCs w:val="24"/>
      <w:lang w:val="en-US" w:eastAsia="en-US"/>
    </w:rPr>
  </w:style>
  <w:style w:type="character" w:customStyle="1" w:styleId="BodytextBACCIIChar">
    <w:name w:val="BodytextBACCII Char"/>
    <w:rsid w:val="00D01DB4"/>
    <w:rPr>
      <w:rFonts w:ascii="Times New Roman" w:hAnsi="Times New Roman"/>
      <w:sz w:val="24"/>
      <w:szCs w:val="24"/>
      <w:lang w:val="en-US" w:eastAsia="en-US"/>
    </w:rPr>
  </w:style>
  <w:style w:type="paragraph" w:customStyle="1" w:styleId="ColorfulList-Accent11">
    <w:name w:val="Colorful List - Accent 11"/>
    <w:basedOn w:val="Normaali"/>
    <w:qFormat/>
    <w:rsid w:val="00D01DB4"/>
    <w:pPr>
      <w:spacing w:after="200" w:line="276" w:lineRule="auto"/>
      <w:ind w:left="720"/>
      <w:contextualSpacing/>
    </w:pPr>
    <w:rPr>
      <w:rFonts w:ascii="Calibri" w:eastAsia="Calibri" w:hAnsi="Calibri"/>
      <w:sz w:val="22"/>
      <w:szCs w:val="22"/>
    </w:rPr>
  </w:style>
  <w:style w:type="paragraph" w:styleId="Yltunniste">
    <w:name w:val="header"/>
    <w:basedOn w:val="Normaali"/>
    <w:link w:val="YltunnisteChar"/>
    <w:uiPriority w:val="99"/>
    <w:unhideWhenUsed/>
    <w:rsid w:val="00D01DB4"/>
    <w:pPr>
      <w:tabs>
        <w:tab w:val="center" w:pos="4819"/>
        <w:tab w:val="right" w:pos="9638"/>
      </w:tabs>
    </w:pPr>
  </w:style>
  <w:style w:type="character" w:customStyle="1" w:styleId="HeaderChar">
    <w:name w:val="Header Char"/>
    <w:rsid w:val="00D01DB4"/>
    <w:rPr>
      <w:rFonts w:ascii="Times New Roman" w:hAnsi="Times New Roman"/>
      <w:sz w:val="24"/>
      <w:szCs w:val="24"/>
      <w:lang w:val="en-US" w:eastAsia="en-US"/>
    </w:rPr>
  </w:style>
  <w:style w:type="paragraph" w:styleId="Alatunniste">
    <w:name w:val="footer"/>
    <w:basedOn w:val="Normaali"/>
    <w:unhideWhenUsed/>
    <w:rsid w:val="00D01DB4"/>
    <w:pPr>
      <w:tabs>
        <w:tab w:val="center" w:pos="4819"/>
        <w:tab w:val="right" w:pos="9638"/>
      </w:tabs>
    </w:pPr>
  </w:style>
  <w:style w:type="character" w:customStyle="1" w:styleId="FooterChar">
    <w:name w:val="Footer Char"/>
    <w:semiHidden/>
    <w:rsid w:val="00D01DB4"/>
    <w:rPr>
      <w:rFonts w:ascii="Times New Roman" w:hAnsi="Times New Roman"/>
      <w:sz w:val="24"/>
      <w:szCs w:val="24"/>
      <w:lang w:val="en-US" w:eastAsia="en-US"/>
    </w:rPr>
  </w:style>
  <w:style w:type="character" w:customStyle="1" w:styleId="Heading1Char">
    <w:name w:val="Heading 1 Char"/>
    <w:rsid w:val="00D01DB4"/>
    <w:rPr>
      <w:rFonts w:ascii="Cambria" w:eastAsia="Times New Roman" w:hAnsi="Cambria" w:cs="Times New Roman"/>
      <w:b/>
      <w:bCs/>
      <w:kern w:val="32"/>
      <w:sz w:val="32"/>
      <w:szCs w:val="32"/>
      <w:lang w:val="en-US" w:eastAsia="en-US"/>
    </w:rPr>
  </w:style>
  <w:style w:type="character" w:customStyle="1" w:styleId="Heading2Char">
    <w:name w:val="Heading 2 Char"/>
    <w:rsid w:val="00D01DB4"/>
    <w:rPr>
      <w:rFonts w:ascii="Cambria" w:eastAsia="Times New Roman" w:hAnsi="Cambria" w:cs="Times New Roman"/>
      <w:b/>
      <w:bCs/>
      <w:i/>
      <w:iCs/>
      <w:sz w:val="28"/>
      <w:szCs w:val="28"/>
      <w:lang w:val="en-US" w:eastAsia="en-US"/>
    </w:rPr>
  </w:style>
  <w:style w:type="paragraph" w:customStyle="1" w:styleId="Sisllysluettelonotsikko1">
    <w:name w:val="Sisällysluettelon otsikko1"/>
    <w:basedOn w:val="Otsikko1"/>
    <w:next w:val="Normaali"/>
    <w:unhideWhenUsed/>
    <w:qFormat/>
    <w:rsid w:val="00D01DB4"/>
    <w:pPr>
      <w:keepLines/>
      <w:spacing w:before="480" w:after="0" w:line="276" w:lineRule="auto"/>
      <w:outlineLvl w:val="9"/>
    </w:pPr>
    <w:rPr>
      <w:color w:val="365F91"/>
      <w:kern w:val="0"/>
      <w:sz w:val="28"/>
      <w:szCs w:val="28"/>
      <w:lang w:val="fi-FI"/>
    </w:rPr>
  </w:style>
  <w:style w:type="paragraph" w:styleId="Sisluet1">
    <w:name w:val="toc 1"/>
    <w:basedOn w:val="Normaali"/>
    <w:next w:val="Normaali"/>
    <w:autoRedefine/>
    <w:uiPriority w:val="39"/>
    <w:unhideWhenUsed/>
    <w:rsid w:val="00D01DB4"/>
  </w:style>
  <w:style w:type="paragraph" w:styleId="Sisluet2">
    <w:name w:val="toc 2"/>
    <w:basedOn w:val="Normaali"/>
    <w:next w:val="Normaali"/>
    <w:autoRedefine/>
    <w:uiPriority w:val="39"/>
    <w:unhideWhenUsed/>
    <w:rsid w:val="00D01DB4"/>
    <w:pPr>
      <w:ind w:left="240"/>
    </w:pPr>
  </w:style>
  <w:style w:type="character" w:styleId="Hyperlinkki">
    <w:name w:val="Hyperlink"/>
    <w:uiPriority w:val="99"/>
    <w:unhideWhenUsed/>
    <w:rsid w:val="00D01DB4"/>
    <w:rPr>
      <w:color w:val="0000FF"/>
      <w:u w:val="single"/>
    </w:rPr>
  </w:style>
  <w:style w:type="paragraph" w:styleId="Seliteteksti">
    <w:name w:val="Balloon Text"/>
    <w:basedOn w:val="Normaali"/>
    <w:link w:val="SelitetekstiChar"/>
    <w:uiPriority w:val="99"/>
    <w:semiHidden/>
    <w:unhideWhenUsed/>
    <w:rsid w:val="006935C1"/>
    <w:rPr>
      <w:rFonts w:ascii="Tahoma" w:hAnsi="Tahoma" w:cs="Tahoma"/>
      <w:sz w:val="16"/>
      <w:szCs w:val="16"/>
    </w:rPr>
  </w:style>
  <w:style w:type="character" w:customStyle="1" w:styleId="SelitetekstiChar">
    <w:name w:val="Seliteteksti Char"/>
    <w:link w:val="Seliteteksti"/>
    <w:uiPriority w:val="99"/>
    <w:semiHidden/>
    <w:rsid w:val="006935C1"/>
    <w:rPr>
      <w:rFonts w:ascii="Tahoma" w:hAnsi="Tahoma" w:cs="Tahoma"/>
      <w:sz w:val="16"/>
      <w:szCs w:val="16"/>
      <w:lang w:val="en-US" w:eastAsia="en-US"/>
    </w:rPr>
  </w:style>
  <w:style w:type="character" w:styleId="HTML-lainaus">
    <w:name w:val="HTML Cite"/>
    <w:uiPriority w:val="99"/>
    <w:semiHidden/>
    <w:unhideWhenUsed/>
    <w:rsid w:val="009249EA"/>
    <w:rPr>
      <w:i/>
      <w:iCs/>
    </w:rPr>
  </w:style>
  <w:style w:type="paragraph" w:styleId="Kommentinotsikko">
    <w:name w:val="annotation subject"/>
    <w:basedOn w:val="Kommentinteksti"/>
    <w:next w:val="Kommentinteksti"/>
    <w:link w:val="KommentinotsikkoChar"/>
    <w:uiPriority w:val="99"/>
    <w:semiHidden/>
    <w:unhideWhenUsed/>
    <w:rsid w:val="00C46BC5"/>
    <w:rPr>
      <w:b/>
      <w:bCs/>
    </w:rPr>
  </w:style>
  <w:style w:type="character" w:customStyle="1" w:styleId="KommentintekstiChar">
    <w:name w:val="Kommentin teksti Char"/>
    <w:link w:val="Kommentinteksti"/>
    <w:rsid w:val="00C46BC5"/>
    <w:rPr>
      <w:rFonts w:ascii="Times New Roman" w:hAnsi="Times New Roman"/>
      <w:lang w:val="en-US" w:eastAsia="en-US"/>
    </w:rPr>
  </w:style>
  <w:style w:type="character" w:customStyle="1" w:styleId="KommentinotsikkoChar">
    <w:name w:val="Kommentin otsikko Char"/>
    <w:link w:val="Kommentinotsikko"/>
    <w:rsid w:val="00C46BC5"/>
    <w:rPr>
      <w:rFonts w:ascii="Times New Roman" w:hAnsi="Times New Roman"/>
      <w:lang w:val="en-US" w:eastAsia="en-US"/>
    </w:rPr>
  </w:style>
  <w:style w:type="paragraph" w:styleId="NormaaliWWW">
    <w:name w:val="Normal (Web)"/>
    <w:basedOn w:val="Normaali"/>
    <w:uiPriority w:val="99"/>
    <w:unhideWhenUsed/>
    <w:rsid w:val="0084445F"/>
    <w:pPr>
      <w:spacing w:before="100" w:beforeAutospacing="1" w:after="100" w:afterAutospacing="1"/>
    </w:pPr>
    <w:rPr>
      <w:lang w:val="fi-FI" w:eastAsia="fi-FI"/>
    </w:rPr>
  </w:style>
  <w:style w:type="character" w:customStyle="1" w:styleId="mb">
    <w:name w:val="mb"/>
    <w:basedOn w:val="Kappaleenoletusfontti"/>
    <w:rsid w:val="0084445F"/>
  </w:style>
  <w:style w:type="character" w:customStyle="1" w:styleId="name">
    <w:name w:val="name"/>
    <w:basedOn w:val="Kappaleenoletusfontti"/>
    <w:rsid w:val="00216EE4"/>
  </w:style>
  <w:style w:type="character" w:customStyle="1" w:styleId="xref-sep">
    <w:name w:val="xref-sep"/>
    <w:basedOn w:val="Kappaleenoletusfontti"/>
    <w:rsid w:val="00216EE4"/>
  </w:style>
  <w:style w:type="character" w:styleId="Korostus">
    <w:name w:val="Emphasis"/>
    <w:uiPriority w:val="20"/>
    <w:qFormat/>
    <w:rsid w:val="00971C71"/>
    <w:rPr>
      <w:i/>
      <w:iCs/>
    </w:rPr>
  </w:style>
  <w:style w:type="character" w:customStyle="1" w:styleId="hit">
    <w:name w:val="hit"/>
    <w:basedOn w:val="Kappaleenoletusfontti"/>
    <w:rsid w:val="00971C71"/>
  </w:style>
  <w:style w:type="character" w:customStyle="1" w:styleId="slug-pub-date">
    <w:name w:val="slug-pub-date"/>
    <w:basedOn w:val="Kappaleenoletusfontti"/>
    <w:rsid w:val="002774BB"/>
  </w:style>
  <w:style w:type="character" w:customStyle="1" w:styleId="slug-vol">
    <w:name w:val="slug-vol"/>
    <w:basedOn w:val="Kappaleenoletusfontti"/>
    <w:rsid w:val="002774BB"/>
  </w:style>
  <w:style w:type="character" w:customStyle="1" w:styleId="slug-issue">
    <w:name w:val="slug-issue"/>
    <w:basedOn w:val="Kappaleenoletusfontti"/>
    <w:rsid w:val="002774BB"/>
  </w:style>
  <w:style w:type="character" w:customStyle="1" w:styleId="slug-pages">
    <w:name w:val="slug-pages"/>
    <w:basedOn w:val="Kappaleenoletusfontti"/>
    <w:rsid w:val="002774BB"/>
  </w:style>
  <w:style w:type="paragraph" w:customStyle="1" w:styleId="Luettelokappale1">
    <w:name w:val="Luettelokappale1"/>
    <w:basedOn w:val="Normaali"/>
    <w:uiPriority w:val="34"/>
    <w:qFormat/>
    <w:rsid w:val="00F95EF5"/>
    <w:pPr>
      <w:ind w:left="1304"/>
    </w:pPr>
  </w:style>
  <w:style w:type="character" w:customStyle="1" w:styleId="Otsikko5Char">
    <w:name w:val="Otsikko 5 Char"/>
    <w:link w:val="Otsikko5"/>
    <w:uiPriority w:val="9"/>
    <w:semiHidden/>
    <w:rsid w:val="00BF5B29"/>
    <w:rPr>
      <w:rFonts w:ascii="Calibri" w:eastAsia="Times New Roman" w:hAnsi="Calibri" w:cs="Times New Roman"/>
      <w:b/>
      <w:bCs/>
      <w:i/>
      <w:iCs/>
      <w:sz w:val="26"/>
      <w:szCs w:val="26"/>
      <w:lang w:val="en-US" w:eastAsia="en-US"/>
    </w:rPr>
  </w:style>
  <w:style w:type="character" w:customStyle="1" w:styleId="Otsikko3Char">
    <w:name w:val="Otsikko 3 Char"/>
    <w:link w:val="Otsikko3"/>
    <w:uiPriority w:val="9"/>
    <w:semiHidden/>
    <w:rsid w:val="00F416C2"/>
    <w:rPr>
      <w:rFonts w:ascii="Cambria" w:eastAsia="Times New Roman" w:hAnsi="Cambria" w:cs="Times New Roman"/>
      <w:b/>
      <w:bCs/>
      <w:sz w:val="26"/>
      <w:szCs w:val="26"/>
      <w:lang w:val="en-US" w:eastAsia="en-US"/>
    </w:rPr>
  </w:style>
  <w:style w:type="paragraph" w:customStyle="1" w:styleId="articlecitation">
    <w:name w:val="articlecitation"/>
    <w:basedOn w:val="Normaali"/>
    <w:rsid w:val="0008741F"/>
    <w:pPr>
      <w:spacing w:before="100" w:beforeAutospacing="1" w:after="100" w:afterAutospacing="1"/>
    </w:pPr>
    <w:rPr>
      <w:lang w:val="fi-FI" w:eastAsia="fi-FI"/>
    </w:rPr>
  </w:style>
  <w:style w:type="paragraph" w:styleId="Sisluet3">
    <w:name w:val="toc 3"/>
    <w:basedOn w:val="Normaali"/>
    <w:next w:val="Normaali"/>
    <w:autoRedefine/>
    <w:uiPriority w:val="39"/>
    <w:unhideWhenUsed/>
    <w:rsid w:val="00A559E1"/>
    <w:pPr>
      <w:ind w:left="480"/>
    </w:pPr>
  </w:style>
  <w:style w:type="paragraph" w:styleId="Leipteksti">
    <w:name w:val="Body Text"/>
    <w:basedOn w:val="Normaali"/>
    <w:link w:val="LeiptekstiChar"/>
    <w:rsid w:val="00CF2107"/>
    <w:pPr>
      <w:widowControl w:val="0"/>
      <w:suppressAutoHyphens/>
      <w:spacing w:after="120"/>
    </w:pPr>
    <w:rPr>
      <w:rFonts w:eastAsia="Tahoma"/>
      <w:kern w:val="1"/>
      <w:szCs w:val="20"/>
      <w:lang w:val="en"/>
    </w:rPr>
  </w:style>
  <w:style w:type="character" w:customStyle="1" w:styleId="LeiptekstiChar">
    <w:name w:val="Leipäteksti Char"/>
    <w:link w:val="Leipteksti"/>
    <w:rsid w:val="00CF2107"/>
    <w:rPr>
      <w:rFonts w:ascii="Times New Roman" w:eastAsia="Tahoma" w:hAnsi="Times New Roman"/>
      <w:kern w:val="1"/>
      <w:sz w:val="24"/>
      <w:lang w:val="en"/>
    </w:rPr>
  </w:style>
  <w:style w:type="character" w:styleId="Rivinumero">
    <w:name w:val="line number"/>
    <w:basedOn w:val="Kappaleenoletusfontti"/>
    <w:rsid w:val="002A5C0E"/>
  </w:style>
  <w:style w:type="paragraph" w:styleId="Vaintekstin">
    <w:name w:val="Plain Text"/>
    <w:basedOn w:val="Normaali"/>
    <w:link w:val="VaintekstinChar"/>
    <w:uiPriority w:val="99"/>
    <w:unhideWhenUsed/>
    <w:rsid w:val="00116C96"/>
    <w:rPr>
      <w:rFonts w:ascii="Consolas" w:eastAsia="Calibri" w:hAnsi="Consolas"/>
      <w:sz w:val="21"/>
      <w:szCs w:val="21"/>
      <w:lang w:val="fi-FI"/>
    </w:rPr>
  </w:style>
  <w:style w:type="character" w:customStyle="1" w:styleId="VaintekstinChar">
    <w:name w:val="Vain tekstinä Char"/>
    <w:link w:val="Vaintekstin"/>
    <w:uiPriority w:val="99"/>
    <w:rsid w:val="00116C96"/>
    <w:rPr>
      <w:rFonts w:ascii="Consolas" w:eastAsia="Calibri" w:hAnsi="Consolas" w:cs="Times New Roman"/>
      <w:sz w:val="21"/>
      <w:szCs w:val="21"/>
      <w:lang w:eastAsia="en-US"/>
    </w:rPr>
  </w:style>
  <w:style w:type="paragraph" w:styleId="Muutos">
    <w:name w:val="Revision"/>
    <w:hidden/>
    <w:uiPriority w:val="99"/>
    <w:semiHidden/>
    <w:rsid w:val="00D24925"/>
    <w:rPr>
      <w:rFonts w:ascii="Times New Roman" w:hAnsi="Times New Roman"/>
      <w:sz w:val="24"/>
      <w:szCs w:val="24"/>
      <w:lang w:val="en-US" w:eastAsia="en-US"/>
    </w:rPr>
  </w:style>
  <w:style w:type="character" w:customStyle="1" w:styleId="YltunnisteChar">
    <w:name w:val="Ylätunniste Char"/>
    <w:basedOn w:val="Kappaleenoletusfontti"/>
    <w:link w:val="Yltunniste"/>
    <w:uiPriority w:val="99"/>
    <w:rsid w:val="002E3E3B"/>
    <w:rPr>
      <w:rFonts w:ascii="Times New Roman" w:hAnsi="Times New Roman"/>
      <w:sz w:val="24"/>
      <w:szCs w:val="24"/>
      <w:lang w:val="en-US" w:eastAsia="en-US"/>
    </w:rPr>
  </w:style>
  <w:style w:type="paragraph" w:customStyle="1" w:styleId="EndNoteBibliographyTitle">
    <w:name w:val="EndNote Bibliography Title"/>
    <w:basedOn w:val="Normaali"/>
    <w:link w:val="EndNoteBibliographyTitleChar"/>
    <w:rsid w:val="00F21AA4"/>
    <w:pPr>
      <w:jc w:val="center"/>
    </w:pPr>
    <w:rPr>
      <w:noProof/>
    </w:rPr>
  </w:style>
  <w:style w:type="character" w:customStyle="1" w:styleId="EndNoteBibliographyTitleChar">
    <w:name w:val="EndNote Bibliography Title Char"/>
    <w:basedOn w:val="Kappaleenoletusfontti"/>
    <w:link w:val="EndNoteBibliographyTitle"/>
    <w:rsid w:val="00F21AA4"/>
    <w:rPr>
      <w:rFonts w:ascii="Times New Roman" w:hAnsi="Times New Roman"/>
      <w:noProof/>
      <w:sz w:val="24"/>
      <w:szCs w:val="24"/>
      <w:lang w:val="en-US" w:eastAsia="en-US"/>
    </w:rPr>
  </w:style>
  <w:style w:type="paragraph" w:customStyle="1" w:styleId="EndNoteBibliography">
    <w:name w:val="EndNote Bibliography"/>
    <w:basedOn w:val="Normaali"/>
    <w:link w:val="EndNoteBibliographyChar"/>
    <w:rsid w:val="00F21AA4"/>
    <w:rPr>
      <w:noProof/>
    </w:rPr>
  </w:style>
  <w:style w:type="character" w:customStyle="1" w:styleId="EndNoteBibliographyChar">
    <w:name w:val="EndNote Bibliography Char"/>
    <w:basedOn w:val="Kappaleenoletusfontti"/>
    <w:link w:val="EndNoteBibliography"/>
    <w:rsid w:val="00F21AA4"/>
    <w:rPr>
      <w:rFonts w:ascii="Times New Roman" w:hAnsi="Times New Roman"/>
      <w:noProof/>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979267">
      <w:bodyDiv w:val="1"/>
      <w:marLeft w:val="0"/>
      <w:marRight w:val="0"/>
      <w:marTop w:val="0"/>
      <w:marBottom w:val="0"/>
      <w:divBdr>
        <w:top w:val="none" w:sz="0" w:space="0" w:color="auto"/>
        <w:left w:val="none" w:sz="0" w:space="0" w:color="auto"/>
        <w:bottom w:val="none" w:sz="0" w:space="0" w:color="auto"/>
        <w:right w:val="none" w:sz="0" w:space="0" w:color="auto"/>
      </w:divBdr>
    </w:div>
    <w:div w:id="73355144">
      <w:bodyDiv w:val="1"/>
      <w:marLeft w:val="0"/>
      <w:marRight w:val="0"/>
      <w:marTop w:val="0"/>
      <w:marBottom w:val="0"/>
      <w:divBdr>
        <w:top w:val="none" w:sz="0" w:space="0" w:color="auto"/>
        <w:left w:val="none" w:sz="0" w:space="0" w:color="auto"/>
        <w:bottom w:val="none" w:sz="0" w:space="0" w:color="auto"/>
        <w:right w:val="none" w:sz="0" w:space="0" w:color="auto"/>
      </w:divBdr>
      <w:divsChild>
        <w:div w:id="1717390128">
          <w:marLeft w:val="0"/>
          <w:marRight w:val="0"/>
          <w:marTop w:val="0"/>
          <w:marBottom w:val="0"/>
          <w:divBdr>
            <w:top w:val="none" w:sz="0" w:space="0" w:color="auto"/>
            <w:left w:val="none" w:sz="0" w:space="0" w:color="auto"/>
            <w:bottom w:val="none" w:sz="0" w:space="0" w:color="auto"/>
            <w:right w:val="none" w:sz="0" w:space="0" w:color="auto"/>
          </w:divBdr>
        </w:div>
      </w:divsChild>
    </w:div>
    <w:div w:id="380253476">
      <w:bodyDiv w:val="1"/>
      <w:marLeft w:val="0"/>
      <w:marRight w:val="0"/>
      <w:marTop w:val="0"/>
      <w:marBottom w:val="0"/>
      <w:divBdr>
        <w:top w:val="none" w:sz="0" w:space="0" w:color="auto"/>
        <w:left w:val="none" w:sz="0" w:space="0" w:color="auto"/>
        <w:bottom w:val="none" w:sz="0" w:space="0" w:color="auto"/>
        <w:right w:val="none" w:sz="0" w:space="0" w:color="auto"/>
      </w:divBdr>
    </w:div>
    <w:div w:id="380326689">
      <w:bodyDiv w:val="1"/>
      <w:marLeft w:val="0"/>
      <w:marRight w:val="0"/>
      <w:marTop w:val="0"/>
      <w:marBottom w:val="0"/>
      <w:divBdr>
        <w:top w:val="none" w:sz="0" w:space="0" w:color="auto"/>
        <w:left w:val="none" w:sz="0" w:space="0" w:color="auto"/>
        <w:bottom w:val="none" w:sz="0" w:space="0" w:color="auto"/>
        <w:right w:val="none" w:sz="0" w:space="0" w:color="auto"/>
      </w:divBdr>
    </w:div>
    <w:div w:id="566502977">
      <w:bodyDiv w:val="1"/>
      <w:marLeft w:val="0"/>
      <w:marRight w:val="0"/>
      <w:marTop w:val="0"/>
      <w:marBottom w:val="0"/>
      <w:divBdr>
        <w:top w:val="none" w:sz="0" w:space="0" w:color="auto"/>
        <w:left w:val="none" w:sz="0" w:space="0" w:color="auto"/>
        <w:bottom w:val="none" w:sz="0" w:space="0" w:color="auto"/>
        <w:right w:val="none" w:sz="0" w:space="0" w:color="auto"/>
      </w:divBdr>
    </w:div>
    <w:div w:id="613681520">
      <w:bodyDiv w:val="1"/>
      <w:marLeft w:val="0"/>
      <w:marRight w:val="0"/>
      <w:marTop w:val="0"/>
      <w:marBottom w:val="0"/>
      <w:divBdr>
        <w:top w:val="none" w:sz="0" w:space="0" w:color="auto"/>
        <w:left w:val="none" w:sz="0" w:space="0" w:color="auto"/>
        <w:bottom w:val="none" w:sz="0" w:space="0" w:color="auto"/>
        <w:right w:val="none" w:sz="0" w:space="0" w:color="auto"/>
      </w:divBdr>
    </w:div>
    <w:div w:id="642738577">
      <w:bodyDiv w:val="1"/>
      <w:marLeft w:val="0"/>
      <w:marRight w:val="0"/>
      <w:marTop w:val="0"/>
      <w:marBottom w:val="0"/>
      <w:divBdr>
        <w:top w:val="none" w:sz="0" w:space="0" w:color="auto"/>
        <w:left w:val="none" w:sz="0" w:space="0" w:color="auto"/>
        <w:bottom w:val="none" w:sz="0" w:space="0" w:color="auto"/>
        <w:right w:val="none" w:sz="0" w:space="0" w:color="auto"/>
      </w:divBdr>
      <w:divsChild>
        <w:div w:id="1607887190">
          <w:marLeft w:val="0"/>
          <w:marRight w:val="0"/>
          <w:marTop w:val="0"/>
          <w:marBottom w:val="150"/>
          <w:divBdr>
            <w:top w:val="none" w:sz="0" w:space="0" w:color="auto"/>
            <w:left w:val="none" w:sz="0" w:space="0" w:color="auto"/>
            <w:bottom w:val="none" w:sz="0" w:space="0" w:color="auto"/>
            <w:right w:val="none" w:sz="0" w:space="0" w:color="auto"/>
          </w:divBdr>
        </w:div>
      </w:divsChild>
    </w:div>
    <w:div w:id="712853270">
      <w:bodyDiv w:val="1"/>
      <w:marLeft w:val="0"/>
      <w:marRight w:val="0"/>
      <w:marTop w:val="0"/>
      <w:marBottom w:val="0"/>
      <w:divBdr>
        <w:top w:val="none" w:sz="0" w:space="0" w:color="auto"/>
        <w:left w:val="none" w:sz="0" w:space="0" w:color="auto"/>
        <w:bottom w:val="none" w:sz="0" w:space="0" w:color="auto"/>
        <w:right w:val="none" w:sz="0" w:space="0" w:color="auto"/>
      </w:divBdr>
    </w:div>
    <w:div w:id="842477867">
      <w:bodyDiv w:val="1"/>
      <w:marLeft w:val="0"/>
      <w:marRight w:val="0"/>
      <w:marTop w:val="0"/>
      <w:marBottom w:val="0"/>
      <w:divBdr>
        <w:top w:val="none" w:sz="0" w:space="0" w:color="auto"/>
        <w:left w:val="none" w:sz="0" w:space="0" w:color="auto"/>
        <w:bottom w:val="none" w:sz="0" w:space="0" w:color="auto"/>
        <w:right w:val="none" w:sz="0" w:space="0" w:color="auto"/>
      </w:divBdr>
    </w:div>
    <w:div w:id="979266916">
      <w:bodyDiv w:val="1"/>
      <w:marLeft w:val="0"/>
      <w:marRight w:val="0"/>
      <w:marTop w:val="0"/>
      <w:marBottom w:val="0"/>
      <w:divBdr>
        <w:top w:val="none" w:sz="0" w:space="0" w:color="auto"/>
        <w:left w:val="none" w:sz="0" w:space="0" w:color="auto"/>
        <w:bottom w:val="none" w:sz="0" w:space="0" w:color="auto"/>
        <w:right w:val="none" w:sz="0" w:space="0" w:color="auto"/>
      </w:divBdr>
    </w:div>
    <w:div w:id="1056274817">
      <w:bodyDiv w:val="1"/>
      <w:marLeft w:val="0"/>
      <w:marRight w:val="0"/>
      <w:marTop w:val="0"/>
      <w:marBottom w:val="0"/>
      <w:divBdr>
        <w:top w:val="none" w:sz="0" w:space="0" w:color="auto"/>
        <w:left w:val="none" w:sz="0" w:space="0" w:color="auto"/>
        <w:bottom w:val="none" w:sz="0" w:space="0" w:color="auto"/>
        <w:right w:val="none" w:sz="0" w:space="0" w:color="auto"/>
      </w:divBdr>
    </w:div>
    <w:div w:id="1164197565">
      <w:bodyDiv w:val="1"/>
      <w:marLeft w:val="0"/>
      <w:marRight w:val="0"/>
      <w:marTop w:val="0"/>
      <w:marBottom w:val="0"/>
      <w:divBdr>
        <w:top w:val="none" w:sz="0" w:space="0" w:color="auto"/>
        <w:left w:val="none" w:sz="0" w:space="0" w:color="auto"/>
        <w:bottom w:val="none" w:sz="0" w:space="0" w:color="auto"/>
        <w:right w:val="none" w:sz="0" w:space="0" w:color="auto"/>
      </w:divBdr>
    </w:div>
    <w:div w:id="1204900663">
      <w:bodyDiv w:val="1"/>
      <w:marLeft w:val="0"/>
      <w:marRight w:val="0"/>
      <w:marTop w:val="0"/>
      <w:marBottom w:val="0"/>
      <w:divBdr>
        <w:top w:val="none" w:sz="0" w:space="0" w:color="auto"/>
        <w:left w:val="none" w:sz="0" w:space="0" w:color="auto"/>
        <w:bottom w:val="none" w:sz="0" w:space="0" w:color="auto"/>
        <w:right w:val="none" w:sz="0" w:space="0" w:color="auto"/>
      </w:divBdr>
      <w:divsChild>
        <w:div w:id="100688054">
          <w:marLeft w:val="0"/>
          <w:marRight w:val="0"/>
          <w:marTop w:val="0"/>
          <w:marBottom w:val="0"/>
          <w:divBdr>
            <w:top w:val="none" w:sz="0" w:space="0" w:color="auto"/>
            <w:left w:val="none" w:sz="0" w:space="0" w:color="auto"/>
            <w:bottom w:val="none" w:sz="0" w:space="0" w:color="auto"/>
            <w:right w:val="none" w:sz="0" w:space="0" w:color="auto"/>
          </w:divBdr>
        </w:div>
        <w:div w:id="245505023">
          <w:marLeft w:val="0"/>
          <w:marRight w:val="0"/>
          <w:marTop w:val="0"/>
          <w:marBottom w:val="0"/>
          <w:divBdr>
            <w:top w:val="none" w:sz="0" w:space="0" w:color="auto"/>
            <w:left w:val="none" w:sz="0" w:space="0" w:color="auto"/>
            <w:bottom w:val="none" w:sz="0" w:space="0" w:color="auto"/>
            <w:right w:val="none" w:sz="0" w:space="0" w:color="auto"/>
          </w:divBdr>
        </w:div>
      </w:divsChild>
    </w:div>
    <w:div w:id="1250195732">
      <w:bodyDiv w:val="1"/>
      <w:marLeft w:val="0"/>
      <w:marRight w:val="0"/>
      <w:marTop w:val="0"/>
      <w:marBottom w:val="0"/>
      <w:divBdr>
        <w:top w:val="none" w:sz="0" w:space="0" w:color="auto"/>
        <w:left w:val="none" w:sz="0" w:space="0" w:color="auto"/>
        <w:bottom w:val="none" w:sz="0" w:space="0" w:color="auto"/>
        <w:right w:val="none" w:sz="0" w:space="0" w:color="auto"/>
      </w:divBdr>
    </w:div>
    <w:div w:id="1325471529">
      <w:bodyDiv w:val="1"/>
      <w:marLeft w:val="0"/>
      <w:marRight w:val="0"/>
      <w:marTop w:val="0"/>
      <w:marBottom w:val="0"/>
      <w:divBdr>
        <w:top w:val="none" w:sz="0" w:space="0" w:color="auto"/>
        <w:left w:val="none" w:sz="0" w:space="0" w:color="auto"/>
        <w:bottom w:val="none" w:sz="0" w:space="0" w:color="auto"/>
        <w:right w:val="none" w:sz="0" w:space="0" w:color="auto"/>
      </w:divBdr>
    </w:div>
    <w:div w:id="1425152434">
      <w:bodyDiv w:val="1"/>
      <w:marLeft w:val="0"/>
      <w:marRight w:val="0"/>
      <w:marTop w:val="0"/>
      <w:marBottom w:val="0"/>
      <w:divBdr>
        <w:top w:val="none" w:sz="0" w:space="0" w:color="auto"/>
        <w:left w:val="none" w:sz="0" w:space="0" w:color="auto"/>
        <w:bottom w:val="none" w:sz="0" w:space="0" w:color="auto"/>
        <w:right w:val="none" w:sz="0" w:space="0" w:color="auto"/>
      </w:divBdr>
    </w:div>
    <w:div w:id="1851330464">
      <w:bodyDiv w:val="1"/>
      <w:marLeft w:val="0"/>
      <w:marRight w:val="0"/>
      <w:marTop w:val="0"/>
      <w:marBottom w:val="0"/>
      <w:divBdr>
        <w:top w:val="none" w:sz="0" w:space="0" w:color="auto"/>
        <w:left w:val="none" w:sz="0" w:space="0" w:color="auto"/>
        <w:bottom w:val="none" w:sz="0" w:space="0" w:color="auto"/>
        <w:right w:val="none" w:sz="0" w:space="0" w:color="auto"/>
      </w:divBdr>
    </w:div>
    <w:div w:id="1876847338">
      <w:bodyDiv w:val="1"/>
      <w:marLeft w:val="0"/>
      <w:marRight w:val="0"/>
      <w:marTop w:val="0"/>
      <w:marBottom w:val="0"/>
      <w:divBdr>
        <w:top w:val="none" w:sz="0" w:space="0" w:color="auto"/>
        <w:left w:val="none" w:sz="0" w:space="0" w:color="auto"/>
        <w:bottom w:val="none" w:sz="0" w:space="0" w:color="auto"/>
        <w:right w:val="none" w:sz="0" w:space="0" w:color="auto"/>
      </w:divBdr>
    </w:div>
    <w:div w:id="1957247391">
      <w:bodyDiv w:val="1"/>
      <w:marLeft w:val="0"/>
      <w:marRight w:val="0"/>
      <w:marTop w:val="0"/>
      <w:marBottom w:val="0"/>
      <w:divBdr>
        <w:top w:val="none" w:sz="0" w:space="0" w:color="auto"/>
        <w:left w:val="none" w:sz="0" w:space="0" w:color="auto"/>
        <w:bottom w:val="none" w:sz="0" w:space="0" w:color="auto"/>
        <w:right w:val="none" w:sz="0" w:space="0" w:color="auto"/>
      </w:divBdr>
      <w:divsChild>
        <w:div w:id="210772704">
          <w:marLeft w:val="336"/>
          <w:marRight w:val="0"/>
          <w:marTop w:val="120"/>
          <w:marBottom w:val="312"/>
          <w:divBdr>
            <w:top w:val="none" w:sz="0" w:space="0" w:color="auto"/>
            <w:left w:val="none" w:sz="0" w:space="0" w:color="auto"/>
            <w:bottom w:val="none" w:sz="0" w:space="0" w:color="auto"/>
            <w:right w:val="none" w:sz="0" w:space="0" w:color="auto"/>
          </w:divBdr>
          <w:divsChild>
            <w:div w:id="1794320917">
              <w:marLeft w:val="0"/>
              <w:marRight w:val="0"/>
              <w:marTop w:val="0"/>
              <w:marBottom w:val="0"/>
              <w:divBdr>
                <w:top w:val="single" w:sz="6" w:space="0" w:color="CCCCCC"/>
                <w:left w:val="single" w:sz="6" w:space="0" w:color="CCCCCC"/>
                <w:bottom w:val="single" w:sz="6" w:space="0" w:color="CCCCCC"/>
                <w:right w:val="single" w:sz="6" w:space="0" w:color="CCCCCC"/>
              </w:divBdr>
              <w:divsChild>
                <w:div w:id="640623935">
                  <w:marLeft w:val="45"/>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8851561">
      <w:bodyDiv w:val="1"/>
      <w:marLeft w:val="0"/>
      <w:marRight w:val="0"/>
      <w:marTop w:val="0"/>
      <w:marBottom w:val="0"/>
      <w:divBdr>
        <w:top w:val="none" w:sz="0" w:space="0" w:color="auto"/>
        <w:left w:val="none" w:sz="0" w:space="0" w:color="auto"/>
        <w:bottom w:val="none" w:sz="0" w:space="0" w:color="auto"/>
        <w:right w:val="none" w:sz="0" w:space="0" w:color="auto"/>
      </w:divBdr>
      <w:divsChild>
        <w:div w:id="1147547217">
          <w:marLeft w:val="0"/>
          <w:marRight w:val="0"/>
          <w:marTop w:val="0"/>
          <w:marBottom w:val="150"/>
          <w:divBdr>
            <w:top w:val="none" w:sz="0" w:space="0" w:color="auto"/>
            <w:left w:val="none" w:sz="0" w:space="0" w:color="auto"/>
            <w:bottom w:val="none" w:sz="0" w:space="0" w:color="auto"/>
            <w:right w:val="none" w:sz="0" w:space="0" w:color="auto"/>
          </w:divBdr>
        </w:div>
      </w:divsChild>
    </w:div>
    <w:div w:id="210529752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te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643BF95-E3BA-41BD-8032-5167499B5F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20</Pages>
  <Words>12733</Words>
  <Characters>103146</Characters>
  <Application>Microsoft Office Word</Application>
  <DocSecurity>0</DocSecurity>
  <Lines>859</Lines>
  <Paragraphs>231</Paragraphs>
  <ScaleCrop>false</ScaleCrop>
  <HeadingPairs>
    <vt:vector size="6" baseType="variant">
      <vt:variant>
        <vt:lpstr>Otsikko</vt:lpstr>
      </vt:variant>
      <vt:variant>
        <vt:i4>1</vt:i4>
      </vt:variant>
      <vt:variant>
        <vt:lpstr>Titel</vt:lpstr>
      </vt:variant>
      <vt:variant>
        <vt:i4>1</vt:i4>
      </vt:variant>
      <vt:variant>
        <vt:lpstr>Title</vt:lpstr>
      </vt:variant>
      <vt:variant>
        <vt:i4>1</vt:i4>
      </vt:variant>
    </vt:vector>
  </HeadingPairs>
  <TitlesOfParts>
    <vt:vector size="3" baseType="lpstr">
      <vt:lpstr>Marine Ecosystem</vt:lpstr>
      <vt:lpstr>Marine Ecosystem</vt:lpstr>
      <vt:lpstr>Marine Ecosystem</vt:lpstr>
    </vt:vector>
  </TitlesOfParts>
  <Company>Ympäristöhallinto</Company>
  <LinksUpToDate>false</LinksUpToDate>
  <CharactersWithSpaces>115648</CharactersWithSpaces>
  <SharedDoc>false</SharedDoc>
  <HLinks>
    <vt:vector size="192" baseType="variant">
      <vt:variant>
        <vt:i4>3866710</vt:i4>
      </vt:variant>
      <vt:variant>
        <vt:i4>245</vt:i4>
      </vt:variant>
      <vt:variant>
        <vt:i4>0</vt:i4>
      </vt:variant>
      <vt:variant>
        <vt:i4>5</vt:i4>
      </vt:variant>
      <vt:variant>
        <vt:lpwstr>http://www.jstor.org/stable/10.2307/2838080</vt:lpwstr>
      </vt:variant>
      <vt:variant>
        <vt:lpwstr/>
      </vt:variant>
      <vt:variant>
        <vt:i4>4521995</vt:i4>
      </vt:variant>
      <vt:variant>
        <vt:i4>207</vt:i4>
      </vt:variant>
      <vt:variant>
        <vt:i4>0</vt:i4>
      </vt:variant>
      <vt:variant>
        <vt:i4>5</vt:i4>
      </vt:variant>
      <vt:variant>
        <vt:lpwstr/>
      </vt:variant>
      <vt:variant>
        <vt:lpwstr>_ENREF_4</vt:lpwstr>
      </vt:variant>
      <vt:variant>
        <vt:i4>4784139</vt:i4>
      </vt:variant>
      <vt:variant>
        <vt:i4>198</vt:i4>
      </vt:variant>
      <vt:variant>
        <vt:i4>0</vt:i4>
      </vt:variant>
      <vt:variant>
        <vt:i4>5</vt:i4>
      </vt:variant>
      <vt:variant>
        <vt:lpwstr/>
      </vt:variant>
      <vt:variant>
        <vt:lpwstr>_ENREF_8</vt:lpwstr>
      </vt:variant>
      <vt:variant>
        <vt:i4>4194315</vt:i4>
      </vt:variant>
      <vt:variant>
        <vt:i4>163</vt:i4>
      </vt:variant>
      <vt:variant>
        <vt:i4>0</vt:i4>
      </vt:variant>
      <vt:variant>
        <vt:i4>5</vt:i4>
      </vt:variant>
      <vt:variant>
        <vt:lpwstr/>
      </vt:variant>
      <vt:variant>
        <vt:lpwstr>_ENREF_1</vt:lpwstr>
      </vt:variant>
      <vt:variant>
        <vt:i4>4653067</vt:i4>
      </vt:variant>
      <vt:variant>
        <vt:i4>157</vt:i4>
      </vt:variant>
      <vt:variant>
        <vt:i4>0</vt:i4>
      </vt:variant>
      <vt:variant>
        <vt:i4>5</vt:i4>
      </vt:variant>
      <vt:variant>
        <vt:lpwstr/>
      </vt:variant>
      <vt:variant>
        <vt:lpwstr>_ENREF_6</vt:lpwstr>
      </vt:variant>
      <vt:variant>
        <vt:i4>4390923</vt:i4>
      </vt:variant>
      <vt:variant>
        <vt:i4>154</vt:i4>
      </vt:variant>
      <vt:variant>
        <vt:i4>0</vt:i4>
      </vt:variant>
      <vt:variant>
        <vt:i4>5</vt:i4>
      </vt:variant>
      <vt:variant>
        <vt:lpwstr/>
      </vt:variant>
      <vt:variant>
        <vt:lpwstr>_ENREF_2</vt:lpwstr>
      </vt:variant>
      <vt:variant>
        <vt:i4>4325387</vt:i4>
      </vt:variant>
      <vt:variant>
        <vt:i4>146</vt:i4>
      </vt:variant>
      <vt:variant>
        <vt:i4>0</vt:i4>
      </vt:variant>
      <vt:variant>
        <vt:i4>5</vt:i4>
      </vt:variant>
      <vt:variant>
        <vt:lpwstr/>
      </vt:variant>
      <vt:variant>
        <vt:lpwstr>_ENREF_3</vt:lpwstr>
      </vt:variant>
      <vt:variant>
        <vt:i4>4718603</vt:i4>
      </vt:variant>
      <vt:variant>
        <vt:i4>140</vt:i4>
      </vt:variant>
      <vt:variant>
        <vt:i4>0</vt:i4>
      </vt:variant>
      <vt:variant>
        <vt:i4>5</vt:i4>
      </vt:variant>
      <vt:variant>
        <vt:lpwstr/>
      </vt:variant>
      <vt:variant>
        <vt:lpwstr>_ENREF_9</vt:lpwstr>
      </vt:variant>
      <vt:variant>
        <vt:i4>4456459</vt:i4>
      </vt:variant>
      <vt:variant>
        <vt:i4>137</vt:i4>
      </vt:variant>
      <vt:variant>
        <vt:i4>0</vt:i4>
      </vt:variant>
      <vt:variant>
        <vt:i4>5</vt:i4>
      </vt:variant>
      <vt:variant>
        <vt:lpwstr/>
      </vt:variant>
      <vt:variant>
        <vt:lpwstr>_ENREF_5</vt:lpwstr>
      </vt:variant>
      <vt:variant>
        <vt:i4>4194363</vt:i4>
      </vt:variant>
      <vt:variant>
        <vt:i4>131</vt:i4>
      </vt:variant>
      <vt:variant>
        <vt:i4>0</vt:i4>
      </vt:variant>
      <vt:variant>
        <vt:i4>5</vt:i4>
      </vt:variant>
      <vt:variant>
        <vt:lpwstr/>
      </vt:variant>
      <vt:variant>
        <vt:lpwstr>_ENREF_10</vt:lpwstr>
      </vt:variant>
      <vt:variant>
        <vt:i4>1310723</vt:i4>
      </vt:variant>
      <vt:variant>
        <vt:i4>122</vt:i4>
      </vt:variant>
      <vt:variant>
        <vt:i4>0</vt:i4>
      </vt:variant>
      <vt:variant>
        <vt:i4>5</vt:i4>
      </vt:variant>
      <vt:variant>
        <vt:lpwstr/>
      </vt:variant>
      <vt:variant>
        <vt:lpwstr>_Toc352275217</vt:lpwstr>
      </vt:variant>
      <vt:variant>
        <vt:i4>1310722</vt:i4>
      </vt:variant>
      <vt:variant>
        <vt:i4>116</vt:i4>
      </vt:variant>
      <vt:variant>
        <vt:i4>0</vt:i4>
      </vt:variant>
      <vt:variant>
        <vt:i4>5</vt:i4>
      </vt:variant>
      <vt:variant>
        <vt:lpwstr/>
      </vt:variant>
      <vt:variant>
        <vt:lpwstr>_Toc352275216</vt:lpwstr>
      </vt:variant>
      <vt:variant>
        <vt:i4>1310721</vt:i4>
      </vt:variant>
      <vt:variant>
        <vt:i4>110</vt:i4>
      </vt:variant>
      <vt:variant>
        <vt:i4>0</vt:i4>
      </vt:variant>
      <vt:variant>
        <vt:i4>5</vt:i4>
      </vt:variant>
      <vt:variant>
        <vt:lpwstr/>
      </vt:variant>
      <vt:variant>
        <vt:lpwstr>_Toc352275215</vt:lpwstr>
      </vt:variant>
      <vt:variant>
        <vt:i4>1310720</vt:i4>
      </vt:variant>
      <vt:variant>
        <vt:i4>104</vt:i4>
      </vt:variant>
      <vt:variant>
        <vt:i4>0</vt:i4>
      </vt:variant>
      <vt:variant>
        <vt:i4>5</vt:i4>
      </vt:variant>
      <vt:variant>
        <vt:lpwstr/>
      </vt:variant>
      <vt:variant>
        <vt:lpwstr>_Toc352275214</vt:lpwstr>
      </vt:variant>
      <vt:variant>
        <vt:i4>1310727</vt:i4>
      </vt:variant>
      <vt:variant>
        <vt:i4>98</vt:i4>
      </vt:variant>
      <vt:variant>
        <vt:i4>0</vt:i4>
      </vt:variant>
      <vt:variant>
        <vt:i4>5</vt:i4>
      </vt:variant>
      <vt:variant>
        <vt:lpwstr/>
      </vt:variant>
      <vt:variant>
        <vt:lpwstr>_Toc352275213</vt:lpwstr>
      </vt:variant>
      <vt:variant>
        <vt:i4>1310726</vt:i4>
      </vt:variant>
      <vt:variant>
        <vt:i4>92</vt:i4>
      </vt:variant>
      <vt:variant>
        <vt:i4>0</vt:i4>
      </vt:variant>
      <vt:variant>
        <vt:i4>5</vt:i4>
      </vt:variant>
      <vt:variant>
        <vt:lpwstr/>
      </vt:variant>
      <vt:variant>
        <vt:lpwstr>_Toc352275212</vt:lpwstr>
      </vt:variant>
      <vt:variant>
        <vt:i4>1310725</vt:i4>
      </vt:variant>
      <vt:variant>
        <vt:i4>86</vt:i4>
      </vt:variant>
      <vt:variant>
        <vt:i4>0</vt:i4>
      </vt:variant>
      <vt:variant>
        <vt:i4>5</vt:i4>
      </vt:variant>
      <vt:variant>
        <vt:lpwstr/>
      </vt:variant>
      <vt:variant>
        <vt:lpwstr>_Toc352275211</vt:lpwstr>
      </vt:variant>
      <vt:variant>
        <vt:i4>1310724</vt:i4>
      </vt:variant>
      <vt:variant>
        <vt:i4>80</vt:i4>
      </vt:variant>
      <vt:variant>
        <vt:i4>0</vt:i4>
      </vt:variant>
      <vt:variant>
        <vt:i4>5</vt:i4>
      </vt:variant>
      <vt:variant>
        <vt:lpwstr/>
      </vt:variant>
      <vt:variant>
        <vt:lpwstr>_Toc352275210</vt:lpwstr>
      </vt:variant>
      <vt:variant>
        <vt:i4>1376269</vt:i4>
      </vt:variant>
      <vt:variant>
        <vt:i4>74</vt:i4>
      </vt:variant>
      <vt:variant>
        <vt:i4>0</vt:i4>
      </vt:variant>
      <vt:variant>
        <vt:i4>5</vt:i4>
      </vt:variant>
      <vt:variant>
        <vt:lpwstr/>
      </vt:variant>
      <vt:variant>
        <vt:lpwstr>_Toc352275209</vt:lpwstr>
      </vt:variant>
      <vt:variant>
        <vt:i4>1376268</vt:i4>
      </vt:variant>
      <vt:variant>
        <vt:i4>68</vt:i4>
      </vt:variant>
      <vt:variant>
        <vt:i4>0</vt:i4>
      </vt:variant>
      <vt:variant>
        <vt:i4>5</vt:i4>
      </vt:variant>
      <vt:variant>
        <vt:lpwstr/>
      </vt:variant>
      <vt:variant>
        <vt:lpwstr>_Toc352275208</vt:lpwstr>
      </vt:variant>
      <vt:variant>
        <vt:i4>1376259</vt:i4>
      </vt:variant>
      <vt:variant>
        <vt:i4>62</vt:i4>
      </vt:variant>
      <vt:variant>
        <vt:i4>0</vt:i4>
      </vt:variant>
      <vt:variant>
        <vt:i4>5</vt:i4>
      </vt:variant>
      <vt:variant>
        <vt:lpwstr/>
      </vt:variant>
      <vt:variant>
        <vt:lpwstr>_Toc352275207</vt:lpwstr>
      </vt:variant>
      <vt:variant>
        <vt:i4>1376258</vt:i4>
      </vt:variant>
      <vt:variant>
        <vt:i4>56</vt:i4>
      </vt:variant>
      <vt:variant>
        <vt:i4>0</vt:i4>
      </vt:variant>
      <vt:variant>
        <vt:i4>5</vt:i4>
      </vt:variant>
      <vt:variant>
        <vt:lpwstr/>
      </vt:variant>
      <vt:variant>
        <vt:lpwstr>_Toc352275206</vt:lpwstr>
      </vt:variant>
      <vt:variant>
        <vt:i4>1376257</vt:i4>
      </vt:variant>
      <vt:variant>
        <vt:i4>50</vt:i4>
      </vt:variant>
      <vt:variant>
        <vt:i4>0</vt:i4>
      </vt:variant>
      <vt:variant>
        <vt:i4>5</vt:i4>
      </vt:variant>
      <vt:variant>
        <vt:lpwstr/>
      </vt:variant>
      <vt:variant>
        <vt:lpwstr>_Toc352275205</vt:lpwstr>
      </vt:variant>
      <vt:variant>
        <vt:i4>1376256</vt:i4>
      </vt:variant>
      <vt:variant>
        <vt:i4>44</vt:i4>
      </vt:variant>
      <vt:variant>
        <vt:i4>0</vt:i4>
      </vt:variant>
      <vt:variant>
        <vt:i4>5</vt:i4>
      </vt:variant>
      <vt:variant>
        <vt:lpwstr/>
      </vt:variant>
      <vt:variant>
        <vt:lpwstr>_Toc352275204</vt:lpwstr>
      </vt:variant>
      <vt:variant>
        <vt:i4>1376263</vt:i4>
      </vt:variant>
      <vt:variant>
        <vt:i4>38</vt:i4>
      </vt:variant>
      <vt:variant>
        <vt:i4>0</vt:i4>
      </vt:variant>
      <vt:variant>
        <vt:i4>5</vt:i4>
      </vt:variant>
      <vt:variant>
        <vt:lpwstr/>
      </vt:variant>
      <vt:variant>
        <vt:lpwstr>_Toc352275203</vt:lpwstr>
      </vt:variant>
      <vt:variant>
        <vt:i4>1376262</vt:i4>
      </vt:variant>
      <vt:variant>
        <vt:i4>32</vt:i4>
      </vt:variant>
      <vt:variant>
        <vt:i4>0</vt:i4>
      </vt:variant>
      <vt:variant>
        <vt:i4>5</vt:i4>
      </vt:variant>
      <vt:variant>
        <vt:lpwstr/>
      </vt:variant>
      <vt:variant>
        <vt:lpwstr>_Toc352275202</vt:lpwstr>
      </vt:variant>
      <vt:variant>
        <vt:i4>1376261</vt:i4>
      </vt:variant>
      <vt:variant>
        <vt:i4>26</vt:i4>
      </vt:variant>
      <vt:variant>
        <vt:i4>0</vt:i4>
      </vt:variant>
      <vt:variant>
        <vt:i4>5</vt:i4>
      </vt:variant>
      <vt:variant>
        <vt:lpwstr/>
      </vt:variant>
      <vt:variant>
        <vt:lpwstr>_Toc352275201</vt:lpwstr>
      </vt:variant>
      <vt:variant>
        <vt:i4>1376260</vt:i4>
      </vt:variant>
      <vt:variant>
        <vt:i4>20</vt:i4>
      </vt:variant>
      <vt:variant>
        <vt:i4>0</vt:i4>
      </vt:variant>
      <vt:variant>
        <vt:i4>5</vt:i4>
      </vt:variant>
      <vt:variant>
        <vt:lpwstr/>
      </vt:variant>
      <vt:variant>
        <vt:lpwstr>_Toc352275200</vt:lpwstr>
      </vt:variant>
      <vt:variant>
        <vt:i4>1835022</vt:i4>
      </vt:variant>
      <vt:variant>
        <vt:i4>14</vt:i4>
      </vt:variant>
      <vt:variant>
        <vt:i4>0</vt:i4>
      </vt:variant>
      <vt:variant>
        <vt:i4>5</vt:i4>
      </vt:variant>
      <vt:variant>
        <vt:lpwstr/>
      </vt:variant>
      <vt:variant>
        <vt:lpwstr>_Toc352275199</vt:lpwstr>
      </vt:variant>
      <vt:variant>
        <vt:i4>1835023</vt:i4>
      </vt:variant>
      <vt:variant>
        <vt:i4>8</vt:i4>
      </vt:variant>
      <vt:variant>
        <vt:i4>0</vt:i4>
      </vt:variant>
      <vt:variant>
        <vt:i4>5</vt:i4>
      </vt:variant>
      <vt:variant>
        <vt:lpwstr/>
      </vt:variant>
      <vt:variant>
        <vt:lpwstr>_Toc352275198</vt:lpwstr>
      </vt:variant>
      <vt:variant>
        <vt:i4>1835008</vt:i4>
      </vt:variant>
      <vt:variant>
        <vt:i4>2</vt:i4>
      </vt:variant>
      <vt:variant>
        <vt:i4>0</vt:i4>
      </vt:variant>
      <vt:variant>
        <vt:i4>5</vt:i4>
      </vt:variant>
      <vt:variant>
        <vt:lpwstr/>
      </vt:variant>
      <vt:variant>
        <vt:lpwstr>_Toc352275197</vt:lpwstr>
      </vt:variant>
      <vt:variant>
        <vt:i4>5767169</vt:i4>
      </vt:variant>
      <vt:variant>
        <vt:i4>231869</vt:i4>
      </vt:variant>
      <vt:variant>
        <vt:i4>1031</vt:i4>
      </vt:variant>
      <vt:variant>
        <vt:i4>1</vt:i4>
      </vt:variant>
      <vt:variant>
        <vt:lpwstr>Fig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rine Ecosystem</dc:title>
  <dc:creator>viitasaloma</dc:creator>
  <cp:lastModifiedBy>Viitasalo Markku</cp:lastModifiedBy>
  <cp:revision>8</cp:revision>
  <cp:lastPrinted>2014-02-17T11:43:00Z</cp:lastPrinted>
  <dcterms:created xsi:type="dcterms:W3CDTF">2020-12-14T21:32:00Z</dcterms:created>
  <dcterms:modified xsi:type="dcterms:W3CDTF">2020-12-14T21:54:00Z</dcterms:modified>
</cp:coreProperties>
</file>